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22A59EB" w14:textId="77777777" w:rsidR="009F389A" w:rsidRPr="00385FAF" w:rsidRDefault="009F389A" w:rsidP="00B83F71">
      <w:pPr>
        <w:rPr>
          <w:rFonts w:ascii="Times New Roman" w:hAnsi="Times New Roman" w:cs="Times New Roman"/>
          <w:b/>
          <w:color w:val="000000"/>
          <w:sz w:val="32"/>
          <w:szCs w:val="24"/>
        </w:rPr>
      </w:pPr>
      <w:r>
        <w:rPr>
          <w:rFonts w:ascii="Times New Roman" w:hAnsi="Times New Roman" w:cs="Times New Roman"/>
          <w:b/>
          <w:bCs/>
          <w:iCs/>
          <w:sz w:val="32"/>
          <w:szCs w:val="24"/>
          <w:lang w:val="en-US"/>
        </w:rPr>
        <w:t>M</w:t>
      </w:r>
      <w:r w:rsidRPr="00385FAF">
        <w:rPr>
          <w:rFonts w:ascii="Times New Roman" w:hAnsi="Times New Roman" w:cs="Times New Roman"/>
          <w:b/>
          <w:bCs/>
          <w:iCs/>
          <w:sz w:val="32"/>
          <w:szCs w:val="24"/>
          <w:lang w:val="en-US"/>
        </w:rPr>
        <w:t>aternal phenotype</w:t>
      </w:r>
      <w:r>
        <w:rPr>
          <w:rFonts w:ascii="Times New Roman" w:hAnsi="Times New Roman" w:cs="Times New Roman"/>
          <w:b/>
          <w:bCs/>
          <w:iCs/>
          <w:sz w:val="32"/>
          <w:szCs w:val="24"/>
          <w:lang w:val="en-US"/>
        </w:rPr>
        <w:t xml:space="preserve">: </w:t>
      </w:r>
      <w:r w:rsidRPr="00385FAF">
        <w:rPr>
          <w:rFonts w:ascii="Times New Roman" w:hAnsi="Times New Roman" w:cs="Times New Roman"/>
          <w:b/>
          <w:bCs/>
          <w:iCs/>
          <w:sz w:val="32"/>
          <w:szCs w:val="24"/>
          <w:lang w:val="en-US"/>
        </w:rPr>
        <w:t>How does age, obesity and diabetes</w:t>
      </w:r>
      <w:r>
        <w:rPr>
          <w:rFonts w:ascii="Times New Roman" w:hAnsi="Times New Roman" w:cs="Times New Roman"/>
          <w:b/>
          <w:bCs/>
          <w:iCs/>
          <w:sz w:val="32"/>
          <w:szCs w:val="24"/>
          <w:lang w:val="en-US"/>
        </w:rPr>
        <w:t xml:space="preserve"> </w:t>
      </w:r>
      <w:r w:rsidRPr="00385FAF">
        <w:rPr>
          <w:rFonts w:ascii="Times New Roman" w:hAnsi="Times New Roman" w:cs="Times New Roman"/>
          <w:b/>
          <w:bCs/>
          <w:iCs/>
          <w:sz w:val="32"/>
          <w:szCs w:val="24"/>
          <w:lang w:val="en-US"/>
        </w:rPr>
        <w:t>affect myometrial function?</w:t>
      </w:r>
    </w:p>
    <w:p w14:paraId="2DC83D3A" w14:textId="77777777" w:rsidR="009D31CE" w:rsidRPr="009D31CE" w:rsidRDefault="009D31CE" w:rsidP="00B83F71">
      <w:pPr>
        <w:rPr>
          <w:rFonts w:ascii="Times New Roman" w:hAnsi="Times New Roman" w:cs="Times New Roman"/>
          <w:sz w:val="28"/>
          <w:szCs w:val="24"/>
        </w:rPr>
      </w:pPr>
    </w:p>
    <w:p w14:paraId="75E19E08" w14:textId="77777777" w:rsidR="009D31CE" w:rsidRPr="009D31CE" w:rsidRDefault="009D31CE" w:rsidP="00B83F71">
      <w:pPr>
        <w:rPr>
          <w:rFonts w:ascii="Times New Roman" w:hAnsi="Times New Roman" w:cs="Times New Roman"/>
          <w:b/>
          <w:sz w:val="24"/>
          <w:szCs w:val="24"/>
        </w:rPr>
      </w:pPr>
      <w:r w:rsidRPr="009D31CE">
        <w:rPr>
          <w:rFonts w:ascii="Times New Roman" w:hAnsi="Times New Roman" w:cs="Times New Roman"/>
          <w:b/>
          <w:sz w:val="24"/>
          <w:szCs w:val="24"/>
        </w:rPr>
        <w:t>Clodagh Prendergast*</w:t>
      </w:r>
    </w:p>
    <w:p w14:paraId="6B788015" w14:textId="77777777" w:rsidR="009D31CE" w:rsidRPr="009D31CE" w:rsidRDefault="009D31CE" w:rsidP="00B83F71">
      <w:pPr>
        <w:rPr>
          <w:rFonts w:ascii="Times New Roman" w:hAnsi="Times New Roman" w:cs="Times New Roman"/>
          <w:sz w:val="24"/>
          <w:szCs w:val="24"/>
        </w:rPr>
      </w:pPr>
      <w:r w:rsidRPr="009D31CE">
        <w:rPr>
          <w:rFonts w:ascii="Times New Roman" w:hAnsi="Times New Roman" w:cs="Times New Roman"/>
          <w:sz w:val="24"/>
          <w:szCs w:val="24"/>
        </w:rPr>
        <w:t>Institute of Translational Medicine, University of Liverpool, Liverpool, UK</w:t>
      </w:r>
    </w:p>
    <w:p w14:paraId="08D6841E" w14:textId="77777777" w:rsidR="009D31CE" w:rsidRPr="009D31CE" w:rsidRDefault="009D31CE" w:rsidP="00B83F71">
      <w:pPr>
        <w:rPr>
          <w:rFonts w:ascii="Times New Roman" w:hAnsi="Times New Roman" w:cs="Times New Roman"/>
          <w:sz w:val="24"/>
          <w:szCs w:val="24"/>
        </w:rPr>
      </w:pPr>
      <w:r w:rsidRPr="009D31CE">
        <w:rPr>
          <w:rFonts w:ascii="Times New Roman" w:hAnsi="Times New Roman" w:cs="Times New Roman"/>
          <w:sz w:val="24"/>
          <w:szCs w:val="24"/>
        </w:rPr>
        <w:t>* Corresponding author</w:t>
      </w:r>
    </w:p>
    <w:p w14:paraId="28972853" w14:textId="77777777" w:rsidR="009D31CE" w:rsidRPr="009D31CE" w:rsidRDefault="009D31CE" w:rsidP="00B83F71">
      <w:pPr>
        <w:rPr>
          <w:rFonts w:ascii="Times New Roman" w:hAnsi="Times New Roman" w:cs="Times New Roman"/>
          <w:b/>
          <w:sz w:val="24"/>
          <w:szCs w:val="24"/>
        </w:rPr>
      </w:pPr>
    </w:p>
    <w:p w14:paraId="49F2BF2F" w14:textId="77777777" w:rsidR="009D31CE" w:rsidRPr="009D31CE" w:rsidRDefault="009D31CE" w:rsidP="00B83F71">
      <w:pPr>
        <w:rPr>
          <w:rFonts w:ascii="Times New Roman" w:hAnsi="Times New Roman" w:cs="Times New Roman"/>
          <w:b/>
          <w:sz w:val="24"/>
          <w:szCs w:val="24"/>
        </w:rPr>
      </w:pPr>
      <w:r w:rsidRPr="009D31CE">
        <w:rPr>
          <w:rFonts w:ascii="Times New Roman" w:hAnsi="Times New Roman" w:cs="Times New Roman"/>
          <w:b/>
          <w:sz w:val="24"/>
          <w:szCs w:val="24"/>
        </w:rPr>
        <w:t>Contact address:</w:t>
      </w:r>
    </w:p>
    <w:p w14:paraId="009D4F69" w14:textId="77777777" w:rsidR="009D31CE" w:rsidRPr="009D31CE" w:rsidRDefault="009D31CE" w:rsidP="00B83F71">
      <w:pPr>
        <w:rPr>
          <w:rFonts w:ascii="Times New Roman" w:hAnsi="Times New Roman" w:cs="Times New Roman"/>
          <w:sz w:val="24"/>
          <w:szCs w:val="24"/>
        </w:rPr>
      </w:pPr>
      <w:r w:rsidRPr="009D31CE">
        <w:rPr>
          <w:rFonts w:ascii="Times New Roman" w:hAnsi="Times New Roman" w:cs="Times New Roman"/>
          <w:sz w:val="24"/>
          <w:szCs w:val="24"/>
        </w:rPr>
        <w:t>University Department, First Floor</w:t>
      </w:r>
    </w:p>
    <w:p w14:paraId="2DFC20C0" w14:textId="77777777" w:rsidR="009D31CE" w:rsidRPr="009D31CE" w:rsidRDefault="009D31CE" w:rsidP="00B83F71">
      <w:pPr>
        <w:rPr>
          <w:rFonts w:ascii="Times New Roman" w:hAnsi="Times New Roman" w:cs="Times New Roman"/>
          <w:sz w:val="24"/>
          <w:szCs w:val="24"/>
        </w:rPr>
      </w:pPr>
      <w:r w:rsidRPr="009D31CE">
        <w:rPr>
          <w:rFonts w:ascii="Times New Roman" w:hAnsi="Times New Roman" w:cs="Times New Roman"/>
          <w:sz w:val="24"/>
          <w:szCs w:val="24"/>
        </w:rPr>
        <w:t>Liverpool Women’s Hospital,</w:t>
      </w:r>
    </w:p>
    <w:p w14:paraId="3C8122AB" w14:textId="77777777" w:rsidR="009D31CE" w:rsidRPr="009D31CE" w:rsidRDefault="009D31CE" w:rsidP="00B83F71">
      <w:pPr>
        <w:rPr>
          <w:rFonts w:ascii="Times New Roman" w:hAnsi="Times New Roman" w:cs="Times New Roman"/>
          <w:sz w:val="24"/>
          <w:szCs w:val="24"/>
        </w:rPr>
      </w:pPr>
      <w:r w:rsidRPr="009D31CE">
        <w:rPr>
          <w:rFonts w:ascii="Times New Roman" w:hAnsi="Times New Roman" w:cs="Times New Roman"/>
          <w:sz w:val="24"/>
          <w:szCs w:val="24"/>
        </w:rPr>
        <w:t>Crown Street</w:t>
      </w:r>
    </w:p>
    <w:p w14:paraId="411BD2F3" w14:textId="77777777" w:rsidR="009D31CE" w:rsidRPr="009D31CE" w:rsidRDefault="009D31CE" w:rsidP="00B83F71">
      <w:pPr>
        <w:rPr>
          <w:rFonts w:ascii="Times New Roman" w:hAnsi="Times New Roman" w:cs="Times New Roman"/>
          <w:sz w:val="24"/>
          <w:szCs w:val="24"/>
        </w:rPr>
      </w:pPr>
      <w:r w:rsidRPr="009D31CE">
        <w:rPr>
          <w:rFonts w:ascii="Times New Roman" w:hAnsi="Times New Roman" w:cs="Times New Roman"/>
          <w:sz w:val="24"/>
          <w:szCs w:val="24"/>
        </w:rPr>
        <w:t>L8 7SS</w:t>
      </w:r>
    </w:p>
    <w:p w14:paraId="637887BF" w14:textId="77777777" w:rsidR="009D31CE" w:rsidRPr="009D31CE" w:rsidRDefault="009D31CE" w:rsidP="00B83F71">
      <w:pPr>
        <w:rPr>
          <w:rFonts w:ascii="Times New Roman" w:hAnsi="Times New Roman" w:cs="Times New Roman"/>
          <w:sz w:val="24"/>
          <w:szCs w:val="24"/>
        </w:rPr>
      </w:pPr>
      <w:r w:rsidRPr="009D31CE">
        <w:rPr>
          <w:rFonts w:ascii="Times New Roman" w:hAnsi="Times New Roman" w:cs="Times New Roman"/>
          <w:sz w:val="24"/>
          <w:szCs w:val="24"/>
        </w:rPr>
        <w:t>Liverpool, UK</w:t>
      </w:r>
    </w:p>
    <w:p w14:paraId="21FC9191" w14:textId="77777777" w:rsidR="009D31CE" w:rsidRPr="009D31CE" w:rsidRDefault="009D31CE" w:rsidP="00B83F71">
      <w:pPr>
        <w:rPr>
          <w:rFonts w:ascii="Times New Roman" w:hAnsi="Times New Roman" w:cs="Times New Roman"/>
          <w:sz w:val="24"/>
          <w:szCs w:val="24"/>
        </w:rPr>
      </w:pPr>
    </w:p>
    <w:p w14:paraId="71691FB8" w14:textId="77777777" w:rsidR="009D31CE" w:rsidRPr="009D31CE" w:rsidRDefault="009D31CE" w:rsidP="00B83F71">
      <w:pPr>
        <w:rPr>
          <w:rFonts w:ascii="Times New Roman" w:hAnsi="Times New Roman" w:cs="Times New Roman"/>
          <w:sz w:val="24"/>
          <w:szCs w:val="24"/>
        </w:rPr>
      </w:pPr>
      <w:r w:rsidRPr="009D31CE">
        <w:rPr>
          <w:rFonts w:ascii="Times New Roman" w:hAnsi="Times New Roman" w:cs="Times New Roman"/>
          <w:b/>
          <w:sz w:val="24"/>
          <w:szCs w:val="24"/>
        </w:rPr>
        <w:t>Email:</w:t>
      </w:r>
      <w:r w:rsidRPr="009D31CE">
        <w:rPr>
          <w:rFonts w:ascii="Times New Roman" w:hAnsi="Times New Roman" w:cs="Times New Roman"/>
          <w:sz w:val="24"/>
          <w:szCs w:val="24"/>
        </w:rPr>
        <w:t xml:space="preserve"> C.Prendergast@liverpool.ac.uk</w:t>
      </w:r>
    </w:p>
    <w:p w14:paraId="68F2D0F3" w14:textId="77777777" w:rsidR="009D31CE" w:rsidRPr="009D31CE" w:rsidRDefault="009D31CE" w:rsidP="00B83F71">
      <w:pPr>
        <w:rPr>
          <w:rFonts w:ascii="Times New Roman" w:hAnsi="Times New Roman" w:cs="Times New Roman"/>
          <w:b/>
          <w:sz w:val="24"/>
          <w:szCs w:val="24"/>
        </w:rPr>
      </w:pPr>
    </w:p>
    <w:p w14:paraId="4646E4E6" w14:textId="77777777" w:rsidR="009D31CE" w:rsidRPr="009D31CE" w:rsidRDefault="009D31CE" w:rsidP="00B83F71">
      <w:pPr>
        <w:rPr>
          <w:rFonts w:ascii="Times New Roman" w:hAnsi="Times New Roman" w:cs="Times New Roman"/>
          <w:b/>
          <w:sz w:val="24"/>
          <w:szCs w:val="24"/>
        </w:rPr>
      </w:pPr>
      <w:r w:rsidRPr="009D31CE">
        <w:rPr>
          <w:rFonts w:ascii="Times New Roman" w:hAnsi="Times New Roman" w:cs="Times New Roman"/>
          <w:b/>
          <w:sz w:val="24"/>
          <w:szCs w:val="24"/>
        </w:rPr>
        <w:t>Abstract</w:t>
      </w:r>
    </w:p>
    <w:p w14:paraId="28C8379A" w14:textId="636C8C6C" w:rsidR="009D31CE" w:rsidRDefault="00613001" w:rsidP="00B83F71">
      <w:pPr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sz w:val="24"/>
          <w:szCs w:val="24"/>
        </w:rPr>
        <w:t>The prevalence of obesity and diabetes ha</w:t>
      </w:r>
      <w:r w:rsidR="00125751">
        <w:rPr>
          <w:rFonts w:ascii="Times New Roman" w:hAnsi="Times New Roman" w:cs="Times New Roman"/>
          <w:sz w:val="24"/>
          <w:szCs w:val="24"/>
        </w:rPr>
        <w:t xml:space="preserve">s </w:t>
      </w:r>
      <w:r>
        <w:rPr>
          <w:rFonts w:ascii="Times New Roman" w:hAnsi="Times New Roman" w:cs="Times New Roman"/>
          <w:sz w:val="24"/>
          <w:szCs w:val="24"/>
        </w:rPr>
        <w:t xml:space="preserve">increased rapidly in the general population over the last few decades, meaning that </w:t>
      </w:r>
      <w:r w:rsidR="002470AE">
        <w:rPr>
          <w:rFonts w:ascii="Times New Roman" w:hAnsi="Times New Roman" w:cs="Times New Roman"/>
          <w:sz w:val="24"/>
          <w:szCs w:val="24"/>
        </w:rPr>
        <w:t xml:space="preserve">a significant number of </w:t>
      </w:r>
      <w:r>
        <w:rPr>
          <w:rFonts w:ascii="Times New Roman" w:hAnsi="Times New Roman" w:cs="Times New Roman"/>
          <w:sz w:val="24"/>
          <w:szCs w:val="24"/>
        </w:rPr>
        <w:t>women of reproductive age are now classified as obese and/or suffering from diabetes.</w:t>
      </w:r>
      <w:r w:rsidR="00241BBF">
        <w:rPr>
          <w:rFonts w:ascii="Times New Roman" w:hAnsi="Times New Roman" w:cs="Times New Roman"/>
          <w:sz w:val="24"/>
          <w:szCs w:val="24"/>
        </w:rPr>
        <w:t xml:space="preserve"> More and more women are also delaying childbearing until older ages. </w:t>
      </w:r>
      <w:r w:rsidR="00403311">
        <w:rPr>
          <w:rFonts w:ascii="Times New Roman" w:hAnsi="Times New Roman" w:cs="Times New Roman"/>
          <w:sz w:val="24"/>
          <w:szCs w:val="24"/>
        </w:rPr>
        <w:t>This shift in maternal phenotype is accompanied by an increase in adverse pregnancy and labour outcomes</w:t>
      </w:r>
      <w:r w:rsidR="00403311" w:rsidRPr="00193D67">
        <w:rPr>
          <w:rFonts w:ascii="Times New Roman" w:hAnsi="Times New Roman" w:cs="Times New Roman"/>
          <w:sz w:val="24"/>
          <w:szCs w:val="24"/>
        </w:rPr>
        <w:t xml:space="preserve">. </w:t>
      </w:r>
      <w:r w:rsidR="009D31CE" w:rsidRPr="00193D67">
        <w:rPr>
          <w:rFonts w:ascii="Times New Roman" w:hAnsi="Times New Roman" w:cs="Times New Roman"/>
          <w:sz w:val="24"/>
          <w:szCs w:val="24"/>
        </w:rPr>
        <w:t xml:space="preserve">This review will </w:t>
      </w:r>
      <w:r w:rsidR="009D31CE" w:rsidRPr="00193D6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ummarise our current understanding of how maternal age, obesity and diabetes affect myometrial contractility </w:t>
      </w:r>
      <w:r w:rsidR="00241BBF" w:rsidRPr="00193D67">
        <w:rPr>
          <w:rFonts w:ascii="Times New Roman" w:hAnsi="Times New Roman" w:cs="Times New Roman"/>
          <w:sz w:val="24"/>
          <w:szCs w:val="24"/>
          <w:shd w:val="clear" w:color="auto" w:fill="FFFFFF"/>
        </w:rPr>
        <w:t>and how these changes impact clinical outcomes.</w:t>
      </w:r>
    </w:p>
    <w:p w14:paraId="2409E5F0" w14:textId="77777777" w:rsidR="00847DE7" w:rsidRPr="00193D67" w:rsidRDefault="00847DE7" w:rsidP="00B83F71">
      <w:pPr>
        <w:rPr>
          <w:rFonts w:ascii="Times New Roman" w:hAnsi="Times New Roman" w:cs="Times New Roman"/>
          <w:sz w:val="24"/>
          <w:szCs w:val="24"/>
        </w:rPr>
      </w:pPr>
    </w:p>
    <w:p w14:paraId="2AC6FD9B" w14:textId="77777777" w:rsidR="009D31CE" w:rsidRDefault="009D31CE" w:rsidP="00B83F71">
      <w:pPr>
        <w:rPr>
          <w:rFonts w:ascii="Times New Roman" w:hAnsi="Times New Roman" w:cs="Times New Roman"/>
          <w:sz w:val="24"/>
          <w:szCs w:val="24"/>
        </w:rPr>
      </w:pPr>
      <w:r w:rsidRPr="009D31CE">
        <w:rPr>
          <w:rFonts w:ascii="Times New Roman" w:hAnsi="Times New Roman" w:cs="Times New Roman"/>
          <w:b/>
          <w:sz w:val="24"/>
          <w:szCs w:val="24"/>
        </w:rPr>
        <w:t xml:space="preserve">Key words: </w:t>
      </w:r>
      <w:r>
        <w:rPr>
          <w:rFonts w:ascii="Times New Roman" w:hAnsi="Times New Roman" w:cs="Times New Roman"/>
          <w:sz w:val="24"/>
          <w:szCs w:val="24"/>
        </w:rPr>
        <w:t>Maternal age</w:t>
      </w:r>
      <w:r w:rsidRPr="009D31CE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Obesity</w:t>
      </w:r>
      <w:r w:rsidRPr="009D31CE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Diabetes</w:t>
      </w:r>
      <w:r w:rsidRPr="009D31CE">
        <w:rPr>
          <w:rFonts w:ascii="Times New Roman" w:hAnsi="Times New Roman" w:cs="Times New Roman"/>
          <w:sz w:val="24"/>
          <w:szCs w:val="24"/>
        </w:rPr>
        <w:t xml:space="preserve">, Myometrium, </w:t>
      </w:r>
      <w:r w:rsidR="00613001">
        <w:rPr>
          <w:rFonts w:ascii="Times New Roman" w:hAnsi="Times New Roman" w:cs="Times New Roman"/>
          <w:sz w:val="24"/>
          <w:szCs w:val="24"/>
        </w:rPr>
        <w:t>Contractility</w:t>
      </w:r>
    </w:p>
    <w:p w14:paraId="2EFBFFD9" w14:textId="77777777" w:rsidR="00412EB8" w:rsidRDefault="00412EB8" w:rsidP="00B83F71">
      <w:pPr>
        <w:rPr>
          <w:rFonts w:ascii="Times New Roman" w:hAnsi="Times New Roman" w:cs="Times New Roman"/>
          <w:sz w:val="24"/>
          <w:szCs w:val="24"/>
        </w:rPr>
      </w:pPr>
    </w:p>
    <w:p w14:paraId="1492E7D3" w14:textId="77777777" w:rsidR="009D31CE" w:rsidRPr="009D31CE" w:rsidRDefault="009D31CE" w:rsidP="00B83F71">
      <w:pPr>
        <w:rPr>
          <w:rFonts w:ascii="Times New Roman" w:hAnsi="Times New Roman" w:cs="Times New Roman"/>
          <w:b/>
          <w:color w:val="505050"/>
          <w:sz w:val="24"/>
          <w:szCs w:val="24"/>
          <w:lang w:val="en"/>
        </w:rPr>
      </w:pPr>
      <w:r w:rsidRPr="009D31CE">
        <w:rPr>
          <w:rFonts w:ascii="Times New Roman" w:hAnsi="Times New Roman" w:cs="Times New Roman"/>
          <w:b/>
          <w:color w:val="505050"/>
          <w:sz w:val="24"/>
          <w:szCs w:val="24"/>
          <w:lang w:val="en"/>
        </w:rPr>
        <w:br w:type="page"/>
      </w:r>
    </w:p>
    <w:p w14:paraId="62D441C6" w14:textId="77777777" w:rsidR="003F04BE" w:rsidRPr="00447FC6" w:rsidRDefault="00F11709" w:rsidP="00B83F71">
      <w:pPr>
        <w:rPr>
          <w:rFonts w:ascii="Times New Roman" w:hAnsi="Times New Roman" w:cs="Times New Roman"/>
          <w:b/>
          <w:sz w:val="24"/>
          <w:szCs w:val="24"/>
          <w:lang w:val="en"/>
        </w:rPr>
      </w:pPr>
      <w:r w:rsidRPr="00447FC6">
        <w:rPr>
          <w:rFonts w:ascii="Times New Roman" w:hAnsi="Times New Roman" w:cs="Times New Roman"/>
          <w:b/>
          <w:sz w:val="24"/>
          <w:szCs w:val="24"/>
          <w:lang w:val="en"/>
        </w:rPr>
        <w:lastRenderedPageBreak/>
        <w:t>1.</w:t>
      </w:r>
      <w:r w:rsidR="006A12C9" w:rsidRPr="00447FC6">
        <w:rPr>
          <w:rFonts w:ascii="Times New Roman" w:hAnsi="Times New Roman" w:cs="Times New Roman"/>
          <w:b/>
          <w:sz w:val="24"/>
          <w:szCs w:val="24"/>
          <w:lang w:val="en"/>
        </w:rPr>
        <w:t>0</w:t>
      </w:r>
      <w:r w:rsidRPr="00447FC6">
        <w:rPr>
          <w:rFonts w:ascii="Times New Roman" w:hAnsi="Times New Roman" w:cs="Times New Roman"/>
          <w:b/>
          <w:sz w:val="24"/>
          <w:szCs w:val="24"/>
          <w:lang w:val="en"/>
        </w:rPr>
        <w:t xml:space="preserve"> </w:t>
      </w:r>
      <w:r w:rsidR="003F04BE" w:rsidRPr="00447FC6">
        <w:rPr>
          <w:rFonts w:ascii="Times New Roman" w:hAnsi="Times New Roman" w:cs="Times New Roman"/>
          <w:b/>
          <w:sz w:val="24"/>
          <w:szCs w:val="24"/>
          <w:lang w:val="en"/>
        </w:rPr>
        <w:t>Introduction</w:t>
      </w:r>
    </w:p>
    <w:p w14:paraId="03EC24A5" w14:textId="73B97BFB" w:rsidR="00D8620F" w:rsidRDefault="002570CE" w:rsidP="00B83F71">
      <w:pPr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</w:pPr>
      <w:r w:rsidRPr="005F5D9B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t xml:space="preserve">Myometrial smooth muscle is </w:t>
      </w:r>
      <w:proofErr w:type="spellStart"/>
      <w:r w:rsidRPr="005F5D9B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t>myogenically</w:t>
      </w:r>
      <w:proofErr w:type="spellEnd"/>
      <w:r w:rsidRPr="005F5D9B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t xml:space="preserve"> active and t</w:t>
      </w:r>
      <w:r w:rsidR="00D034ED" w:rsidRPr="005F5D9B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t>he process of excitation-contraction coupling in the uterus has been comp</w:t>
      </w:r>
      <w:r w:rsidR="00427789" w:rsidRPr="005F5D9B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t xml:space="preserve">rehensively reviewed elsewhere </w:t>
      </w:r>
      <w:r w:rsidR="002E5564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fldChar w:fldCharType="begin"/>
      </w:r>
      <w:r w:rsidR="008B03F5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instrText xml:space="preserve"> ADDIN EN.CITE &lt;EndNote&gt;&lt;Cite&gt;&lt;Author&gt;Wray&lt;/Author&gt;&lt;Year&gt;2019&lt;/Year&gt;&lt;RecNum&gt;1169&lt;/RecNum&gt;&lt;DisplayText&gt;[1]&lt;/DisplayText&gt;&lt;record&gt;&lt;rec-number&gt;1169&lt;/rec-number&gt;&lt;foreign-keys&gt;&lt;key app="EN" db-id="r02a0texjea5fxerd5uxt0rhvzwp2ftvaeer" timestamp="1560336791"&gt;1169&lt;/key&gt;&lt;/foreign-keys&gt;&lt;ref-type name="Journal Article"&gt;17&lt;/ref-type&gt;&lt;contributors&gt;&lt;authors&gt;&lt;author&gt;Wray, S.&lt;/author&gt;&lt;author&gt;Prendergast, C.&lt;/author&gt;&lt;/authors&gt;&lt;/contributors&gt;&lt;auth-address&gt;Department of Cellular and Molecular Physiology, Harris-Wellbeing Preterm Birth Centre, Institute of Translational Medicine, University of Liverpool, Liverpool, UK. s.wray@liv.ac.uk.&amp;#xD;Department of Cellular and Molecular Physiology, Harris-Wellbeing Preterm Birth Centre, Institute of Translational Medicine, University of Liverpool, Liverpool, UK.&lt;/auth-address&gt;&lt;titles&gt;&lt;title&gt;The Myometrium: From Excitation to Contractions and Labour&lt;/title&gt;&lt;secondary-title&gt;Adv Exp Med Biol&lt;/secondary-title&gt;&lt;alt-title&gt;Advances in experimental medicine and biology&lt;/alt-title&gt;&lt;/titles&gt;&lt;periodical&gt;&lt;full-title&gt;Adv Exp Med Biol&lt;/full-title&gt;&lt;abbr-1&gt;Advances in experimental medicine and biology&lt;/abbr-1&gt;&lt;/periodical&gt;&lt;alt-periodical&gt;&lt;full-title&gt;Adv Exp Med Biol&lt;/full-title&gt;&lt;abbr-1&gt;Advances in experimental medicine and biology&lt;/abbr-1&gt;&lt;/alt-periodical&gt;&lt;pages&gt;233-263&lt;/pages&gt;&lt;volume&gt;1124&lt;/volume&gt;&lt;edition&gt;2019/06/12&lt;/edition&gt;&lt;keywords&gt;&lt;keyword&gt;Calcium signalling&lt;/keyword&gt;&lt;keyword&gt;Electrophysiology&lt;/keyword&gt;&lt;keyword&gt;Pace-making&lt;/keyword&gt;&lt;keyword&gt;Parturition&lt;/keyword&gt;&lt;keyword&gt;Sarcoplasmic reticulum&lt;/keyword&gt;&lt;keyword&gt;Uterus&lt;/keyword&gt;&lt;/keywords&gt;&lt;dates&gt;&lt;year&gt;2019&lt;/year&gt;&lt;/dates&gt;&lt;isbn&gt;0065-2598 (Print)&amp;#xD;0065-2598&lt;/isbn&gt;&lt;accession-num&gt;31183830&lt;/accession-num&gt;&lt;urls&gt;&lt;/urls&gt;&lt;electronic-resource-num&gt;10.1007/978-981-13-5895-1_10&lt;/electronic-resource-num&gt;&lt;remote-database-provider&gt;NLM&lt;/remote-database-provider&gt;&lt;language&gt;eng&lt;/language&gt;&lt;/record&gt;&lt;/Cite&gt;&lt;/EndNote&gt;</w:instrText>
      </w:r>
      <w:r w:rsidR="002E5564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fldChar w:fldCharType="separate"/>
      </w:r>
      <w:r w:rsidR="008B03F5">
        <w:rPr>
          <w:rFonts w:ascii="Times New Roman" w:hAnsi="Times New Roman" w:cs="Times New Roman"/>
          <w:noProof/>
          <w:color w:val="333333"/>
          <w:sz w:val="24"/>
          <w:szCs w:val="24"/>
          <w:shd w:val="clear" w:color="auto" w:fill="FAFAFA"/>
        </w:rPr>
        <w:t>[1]</w:t>
      </w:r>
      <w:r w:rsidR="002E5564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fldChar w:fldCharType="end"/>
      </w:r>
      <w:r w:rsidR="00427789" w:rsidRPr="005F5D9B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t>.</w:t>
      </w:r>
      <w:r w:rsidRPr="005F5D9B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t xml:space="preserve"> </w:t>
      </w:r>
      <w:r w:rsidR="00D034ED" w:rsidRPr="005F5D9B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t xml:space="preserve">Maternal phenotype (advanced age, obesity, diabetes) can impinge </w:t>
      </w:r>
      <w:r w:rsidRPr="005F5D9B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t>up</w:t>
      </w:r>
      <w:r w:rsidR="00D034ED" w:rsidRPr="005F5D9B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t>on th</w:t>
      </w:r>
      <w:r w:rsidRPr="005F5D9B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t>e</w:t>
      </w:r>
      <w:r w:rsidR="00D034ED" w:rsidRPr="005F5D9B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t xml:space="preserve"> process of myometrial contraction</w:t>
      </w:r>
      <w:r w:rsidR="007E2DE8" w:rsidRPr="005F5D9B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t xml:space="preserve">, </w:t>
      </w:r>
      <w:r w:rsidR="00D034ED" w:rsidRPr="005F5D9B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t>increas</w:t>
      </w:r>
      <w:r w:rsidR="007E2DE8" w:rsidRPr="005F5D9B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t xml:space="preserve">ing </w:t>
      </w:r>
      <w:r w:rsidR="00D034ED" w:rsidRPr="005F5D9B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t>the risk of d</w:t>
      </w:r>
      <w:r w:rsidR="001C5E2A" w:rsidRPr="005F5D9B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t>ysfunctional labour</w:t>
      </w:r>
      <w:r w:rsidR="00D034ED" w:rsidRPr="005F5D9B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t xml:space="preserve"> and adverse pregnancy outcomes. </w:t>
      </w:r>
      <w:r w:rsidR="00D8620F" w:rsidRPr="005F5D9B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t xml:space="preserve">In this review we will </w:t>
      </w:r>
      <w:r w:rsidR="007E2DE8" w:rsidRPr="005F5D9B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t xml:space="preserve">look at the increased risks associated with the maternal phenotypes of advanced </w:t>
      </w:r>
      <w:r w:rsidR="007E2DE8" w:rsidRPr="005F5D9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maternal age, obesity and diabetes and </w:t>
      </w:r>
      <w:r w:rsidR="00D8620F" w:rsidRPr="005F5D9B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t xml:space="preserve">examine </w:t>
      </w:r>
      <w:r w:rsidR="007E2DE8" w:rsidRPr="005F5D9B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t>what evidence exists for changes to</w:t>
      </w:r>
      <w:r w:rsidR="007E2DE8" w:rsidRPr="005F5D9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myometrial contractility being the root cause of the </w:t>
      </w:r>
      <w:r w:rsidR="007E2DE8" w:rsidRPr="005F5D9B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t>dysfunctional labour</w:t>
      </w:r>
      <w:r w:rsidR="00C57E3B" w:rsidRPr="005F5D9B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t>s</w:t>
      </w:r>
      <w:r w:rsidR="007E2DE8" w:rsidRPr="005F5D9B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t>.</w:t>
      </w:r>
      <w:r w:rsidR="007E2DE8" w:rsidRPr="007E2DE8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t xml:space="preserve"> </w:t>
      </w:r>
    </w:p>
    <w:p w14:paraId="15468E02" w14:textId="77777777" w:rsidR="00C57E3B" w:rsidRPr="008D480D" w:rsidRDefault="00C57E3B" w:rsidP="00B83F71">
      <w:pPr>
        <w:rPr>
          <w:rFonts w:ascii="Times New Roman" w:hAnsi="Times New Roman" w:cs="Times New Roman"/>
          <w:color w:val="505050"/>
          <w:sz w:val="24"/>
          <w:szCs w:val="24"/>
          <w:lang w:val="en"/>
        </w:rPr>
      </w:pPr>
    </w:p>
    <w:p w14:paraId="4EC2A1D1" w14:textId="77777777" w:rsidR="003A5241" w:rsidRPr="00447FC6" w:rsidRDefault="00F11709" w:rsidP="00B83F71">
      <w:pPr>
        <w:rPr>
          <w:rFonts w:ascii="Times New Roman" w:hAnsi="Times New Roman" w:cs="Times New Roman"/>
          <w:b/>
          <w:sz w:val="24"/>
          <w:szCs w:val="24"/>
          <w:lang w:val="en"/>
        </w:rPr>
      </w:pPr>
      <w:r w:rsidRPr="00447FC6">
        <w:rPr>
          <w:rFonts w:ascii="Times New Roman" w:hAnsi="Times New Roman" w:cs="Times New Roman"/>
          <w:b/>
          <w:sz w:val="24"/>
          <w:szCs w:val="24"/>
          <w:lang w:val="en"/>
        </w:rPr>
        <w:t>2.</w:t>
      </w:r>
      <w:r w:rsidR="006A12C9" w:rsidRPr="00447FC6">
        <w:rPr>
          <w:rFonts w:ascii="Times New Roman" w:hAnsi="Times New Roman" w:cs="Times New Roman"/>
          <w:b/>
          <w:sz w:val="24"/>
          <w:szCs w:val="24"/>
          <w:lang w:val="en"/>
        </w:rPr>
        <w:t>0</w:t>
      </w:r>
      <w:r w:rsidRPr="00447FC6">
        <w:rPr>
          <w:rFonts w:ascii="Times New Roman" w:hAnsi="Times New Roman" w:cs="Times New Roman"/>
          <w:b/>
          <w:sz w:val="24"/>
          <w:szCs w:val="24"/>
          <w:lang w:val="en"/>
        </w:rPr>
        <w:t xml:space="preserve"> </w:t>
      </w:r>
      <w:r w:rsidR="00BA730A" w:rsidRPr="00447FC6">
        <w:rPr>
          <w:rFonts w:ascii="Times New Roman" w:hAnsi="Times New Roman" w:cs="Times New Roman"/>
          <w:b/>
          <w:sz w:val="24"/>
          <w:szCs w:val="24"/>
          <w:lang w:val="en"/>
        </w:rPr>
        <w:t>Advanced</w:t>
      </w:r>
      <w:r w:rsidR="003A5241" w:rsidRPr="00447FC6">
        <w:rPr>
          <w:rFonts w:ascii="Times New Roman" w:hAnsi="Times New Roman" w:cs="Times New Roman"/>
          <w:b/>
          <w:sz w:val="24"/>
          <w:szCs w:val="24"/>
          <w:lang w:val="en"/>
        </w:rPr>
        <w:t xml:space="preserve"> maternal age</w:t>
      </w:r>
    </w:p>
    <w:p w14:paraId="1BC6A685" w14:textId="227E8397" w:rsidR="003A5241" w:rsidRPr="009D31CE" w:rsidRDefault="00D7522D" w:rsidP="00B83F71">
      <w:pPr>
        <w:rPr>
          <w:rFonts w:ascii="Times New Roman" w:hAnsi="Times New Roman" w:cs="Times New Roman"/>
          <w:sz w:val="24"/>
          <w:szCs w:val="24"/>
        </w:rPr>
      </w:pPr>
      <w:r w:rsidRPr="004650C4">
        <w:rPr>
          <w:rFonts w:ascii="Times New Roman" w:hAnsi="Times New Roman" w:cs="Times New Roman"/>
          <w:sz w:val="24"/>
          <w:szCs w:val="24"/>
        </w:rPr>
        <w:t>More w</w:t>
      </w:r>
      <w:r w:rsidRPr="009D31CE">
        <w:rPr>
          <w:rFonts w:ascii="Times New Roman" w:hAnsi="Times New Roman" w:cs="Times New Roman"/>
          <w:sz w:val="24"/>
          <w:szCs w:val="24"/>
        </w:rPr>
        <w:t>omen</w:t>
      </w:r>
      <w:r w:rsidR="00BC264F" w:rsidRPr="009D31CE">
        <w:rPr>
          <w:rFonts w:ascii="Times New Roman" w:hAnsi="Times New Roman" w:cs="Times New Roman"/>
          <w:sz w:val="24"/>
          <w:szCs w:val="24"/>
        </w:rPr>
        <w:t xml:space="preserve"> in the UK are delaying childbearing until older ages, due to a variety of factors, such as increased female participation in education and the work force, widespread access to effective contraception and improved a</w:t>
      </w:r>
      <w:r w:rsidR="00BD79E5">
        <w:rPr>
          <w:rFonts w:ascii="Times New Roman" w:hAnsi="Times New Roman" w:cs="Times New Roman"/>
          <w:sz w:val="24"/>
          <w:szCs w:val="24"/>
        </w:rPr>
        <w:t xml:space="preserve">ssisted reproduction techniques </w:t>
      </w:r>
      <w:r w:rsidR="00BD79E5">
        <w:rPr>
          <w:rFonts w:ascii="Times New Roman" w:hAnsi="Times New Roman" w:cs="Times New Roman"/>
          <w:sz w:val="24"/>
          <w:szCs w:val="24"/>
        </w:rPr>
        <w:fldChar w:fldCharType="begin"/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tatistics&lt;/Author&gt;&lt;Year&gt;2018&lt;/Year&gt;&lt;RecNum&gt;1226&lt;/RecNum&gt;&lt;DisplayText&gt;[2]&lt;/DisplayText&gt;&lt;record&gt;&lt;rec-number&gt;1226&lt;/rec-number&gt;&lt;foreign-keys&gt;&lt;key app="EN" db-id="r02a0texjea5fxerd5uxt0rhvzwp2ftvaeer" timestamp="1567184276"&gt;1226&lt;/key&gt;&lt;/foreign-keys&gt;&lt;ref-type name="Government Document"&gt;46&lt;/ref-type&gt;&lt;contributors&gt;&lt;authors&gt;&lt;author&gt;Office for National Statistics&lt;/author&gt;&lt;/authors&gt;&lt;/contributors&gt;&lt;titles&gt;&lt;title&gt;Births in England and Wales: 2017&lt;/title&gt;&lt;/titles&gt;&lt;dates&gt;&lt;year&gt;2018&lt;/year&gt;&lt;/dates&gt;&lt;urls&gt;&lt;related-urls&gt;&lt;url&gt;https://www.ons.gov.uk/peoplepopulationandcommunity/birthsdeathsandmarriages/livebirths/bulletins/birthsummarytablesenglandandwales/2017&lt;/url&gt;&lt;/related-urls&gt;&lt;/urls&gt;&lt;/record&gt;&lt;/Cite&gt;&lt;/EndNote&gt;</w:instrText>
      </w:r>
      <w:r w:rsidR="00BD79E5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2]</w:t>
      </w:r>
      <w:r w:rsidR="00BD79E5">
        <w:rPr>
          <w:rFonts w:ascii="Times New Roman" w:hAnsi="Times New Roman" w:cs="Times New Roman"/>
          <w:sz w:val="24"/>
          <w:szCs w:val="24"/>
        </w:rPr>
        <w:fldChar w:fldCharType="end"/>
      </w:r>
      <w:r w:rsidR="00BC264F" w:rsidRPr="009D31CE">
        <w:rPr>
          <w:rFonts w:ascii="Times New Roman" w:hAnsi="Times New Roman" w:cs="Times New Roman"/>
          <w:sz w:val="24"/>
          <w:szCs w:val="24"/>
        </w:rPr>
        <w:t>.</w:t>
      </w:r>
      <w:r w:rsidR="00A56DA8">
        <w:rPr>
          <w:rFonts w:ascii="Times New Roman" w:hAnsi="Times New Roman" w:cs="Times New Roman"/>
          <w:sz w:val="24"/>
          <w:szCs w:val="24"/>
        </w:rPr>
        <w:t xml:space="preserve"> </w:t>
      </w:r>
      <w:r w:rsidR="00A045B8" w:rsidRPr="009D31CE">
        <w:rPr>
          <w:rFonts w:ascii="Times New Roman" w:hAnsi="Times New Roman" w:cs="Times New Roman"/>
          <w:sz w:val="24"/>
          <w:szCs w:val="24"/>
        </w:rPr>
        <w:t xml:space="preserve">Similarly, in the US, there were 9 times more first births to women aged 35 and over in 2012 compared to 4 decades previously </w:t>
      </w:r>
      <w:r w:rsidR="00E42368">
        <w:rPr>
          <w:rFonts w:ascii="Times New Roman" w:hAnsi="Times New Roman" w:cs="Times New Roman"/>
          <w:sz w:val="24"/>
          <w:szCs w:val="24"/>
        </w:rPr>
        <w:fldChar w:fldCharType="begin"/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tthews&lt;/Author&gt;&lt;Year&gt;2014&lt;/Year&gt;&lt;RecNum&gt;1228&lt;/RecNum&gt;&lt;DisplayText&gt;[3]&lt;/DisplayText&gt;&lt;record&gt;&lt;rec-number&gt;1228&lt;/rec-number&gt;&lt;foreign-keys&gt;&lt;key app="EN" db-id="r02a0texjea5fxerd5uxt0rhvzwp2ftvaeer" timestamp="1567184621"&gt;1228&lt;/key&gt;&lt;/foreign-keys&gt;&lt;ref-type name="Journal Article"&gt;17&lt;/ref-type&gt;&lt;contributors&gt;&lt;authors&gt;&lt;author&gt;Matthews, T. J.&lt;/author&gt;&lt;author&gt;Hamilton, B. E.&lt;/author&gt;&lt;/authors&gt;&lt;/contributors&gt;&lt;titles&gt;&lt;title&gt;First births to older women continue to rise&lt;/title&gt;&lt;secondary-title&gt;NCHS Data Brief&lt;/secondary-title&gt;&lt;/titles&gt;&lt;periodical&gt;&lt;full-title&gt;NCHS Data Brief&lt;/full-title&gt;&lt;/periodical&gt;&lt;pages&gt;1-8&lt;/pages&gt;&lt;number&gt;152&lt;/number&gt;&lt;edition&gt;2014/05/13&lt;/edition&gt;&lt;keywords&gt;&lt;keyword&gt;Adult&lt;/keyword&gt;&lt;keyword&gt;Age Factors&lt;/keyword&gt;&lt;keyword&gt;Birth Rate/*trends&lt;/keyword&gt;&lt;keyword&gt;Continental Population Groups/statistics &amp;amp; numerical data&lt;/keyword&gt;&lt;keyword&gt;Female&lt;/keyword&gt;&lt;keyword&gt;Humans&lt;/keyword&gt;&lt;keyword&gt;United States&lt;/keyword&gt;&lt;keyword&gt;Vital Statistics&lt;/keyword&gt;&lt;/keywords&gt;&lt;dates&gt;&lt;year&gt;2014&lt;/year&gt;&lt;pub-dates&gt;&lt;date&gt;May&lt;/date&gt;&lt;/pub-dates&gt;&lt;/dates&gt;&lt;isbn&gt;1941-4927 (Electronic)&amp;#xD;1941-4935 (Linking)&lt;/isbn&gt;&lt;accession-num&gt;24813228&lt;/accession-num&gt;&lt;urls&gt;&lt;related-urls&gt;&lt;url&gt;https://www.ncbi.nlm.nih.gov/pubmed/24813228&lt;/url&gt;&lt;/related-urls&gt;&lt;/urls&gt;&lt;/record&gt;&lt;/Cite&gt;&lt;/EndNote&gt;</w:instrText>
      </w:r>
      <w:r w:rsidR="00E42368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3]</w:t>
      </w:r>
      <w:r w:rsidR="00E42368">
        <w:rPr>
          <w:rFonts w:ascii="Times New Roman" w:hAnsi="Times New Roman" w:cs="Times New Roman"/>
          <w:sz w:val="24"/>
          <w:szCs w:val="24"/>
        </w:rPr>
        <w:fldChar w:fldCharType="end"/>
      </w:r>
      <w:r w:rsidR="00E42368">
        <w:rPr>
          <w:rFonts w:ascii="Times New Roman" w:hAnsi="Times New Roman" w:cs="Times New Roman"/>
          <w:sz w:val="24"/>
          <w:szCs w:val="24"/>
        </w:rPr>
        <w:t xml:space="preserve"> </w:t>
      </w:r>
      <w:r w:rsidR="00A56DA8">
        <w:rPr>
          <w:rFonts w:ascii="Times New Roman" w:hAnsi="Times New Roman" w:cs="Times New Roman"/>
          <w:sz w:val="24"/>
          <w:szCs w:val="24"/>
        </w:rPr>
        <w:t>and m</w:t>
      </w:r>
      <w:r w:rsidR="00A045B8" w:rsidRPr="009D31CE">
        <w:rPr>
          <w:rFonts w:ascii="Times New Roman" w:hAnsi="Times New Roman" w:cs="Times New Roman"/>
          <w:sz w:val="24"/>
          <w:szCs w:val="24"/>
        </w:rPr>
        <w:t>ean age of first birth</w:t>
      </w:r>
      <w:r w:rsidR="000A4B18" w:rsidRPr="009D31CE">
        <w:rPr>
          <w:rFonts w:ascii="Times New Roman" w:hAnsi="Times New Roman" w:cs="Times New Roman"/>
          <w:sz w:val="24"/>
          <w:szCs w:val="24"/>
        </w:rPr>
        <w:t xml:space="preserve"> has increased</w:t>
      </w:r>
      <w:r w:rsidR="00A045B8" w:rsidRPr="009D31CE">
        <w:rPr>
          <w:rFonts w:ascii="Times New Roman" w:hAnsi="Times New Roman" w:cs="Times New Roman"/>
          <w:sz w:val="24"/>
          <w:szCs w:val="24"/>
        </w:rPr>
        <w:t xml:space="preserve"> from 24.9 to 26.3 from 2000-2014, with fewer babies born to the under 20s and more to over 35s </w:t>
      </w:r>
      <w:r w:rsidR="00E42368">
        <w:rPr>
          <w:rFonts w:ascii="Times New Roman" w:hAnsi="Times New Roman" w:cs="Times New Roman"/>
          <w:sz w:val="24"/>
          <w:szCs w:val="24"/>
        </w:rPr>
        <w:fldChar w:fldCharType="begin"/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thews&lt;/Author&gt;&lt;Year&gt;2016&lt;/Year&gt;&lt;RecNum&gt;1187&lt;/RecNum&gt;&lt;DisplayText&gt;[4]&lt;/DisplayText&gt;&lt;record&gt;&lt;rec-number&gt;1187&lt;/rec-number&gt;&lt;foreign-keys&gt;&lt;key app="EN" db-id="r02a0texjea5fxerd5uxt0rhvzwp2ftvaeer" timestamp="1561040009"&gt;1187&lt;/key&gt;&lt;/foreign-keys&gt;&lt;ref-type name="Journal Article"&gt;17&lt;/ref-type&gt;&lt;contributors&gt;&lt;authors&gt;&lt;author&gt;Mathews, T. J.&lt;/author&gt;&lt;author&gt;Hamilton, B. E.&lt;/author&gt;&lt;/authors&gt;&lt;/contributors&gt;&lt;titles&gt;&lt;title&gt;Mean Age of Mothers is on the Rise: United States, 2000-2014&lt;/title&gt;&lt;secondary-title&gt;NCHS Data Brief&lt;/secondary-title&gt;&lt;alt-title&gt;NCHS data brief&lt;/alt-title&gt;&lt;/titles&gt;&lt;periodical&gt;&lt;full-title&gt;NCHS Data Brief&lt;/full-title&gt;&lt;/periodical&gt;&lt;alt-periodical&gt;&lt;full-title&gt;NCHS Data Brief&lt;/full-title&gt;&lt;/alt-periodical&gt;&lt;pages&gt;1-8&lt;/pages&gt;&lt;number&gt;232&lt;/number&gt;&lt;edition&gt;2016/02/02&lt;/edition&gt;&lt;keywords&gt;&lt;keyword&gt;Adult&lt;/keyword&gt;&lt;keyword&gt;Birth Order&lt;/keyword&gt;&lt;keyword&gt;Continental Population Groups/statistics &amp;amp; numerical data&lt;/keyword&gt;&lt;keyword&gt;Female&lt;/keyword&gt;&lt;keyword&gt;Humans&lt;/keyword&gt;&lt;keyword&gt;*Maternal Age&lt;/keyword&gt;&lt;keyword&gt;Pregnancy&lt;/keyword&gt;&lt;keyword&gt;Residence Characteristics/statistics &amp;amp; numerical data&lt;/keyword&gt;&lt;keyword&gt;United States/epidemiology&lt;/keyword&gt;&lt;/keywords&gt;&lt;dates&gt;&lt;year&gt;2016&lt;/year&gt;&lt;pub-dates&gt;&lt;date&gt;Jan&lt;/date&gt;&lt;/pub-dates&gt;&lt;/dates&gt;&lt;isbn&gt;1941-4935&lt;/isbn&gt;&lt;accession-num&gt;26828319&lt;/accession-num&gt;&lt;urls&gt;&lt;/urls&gt;&lt;remote-database-provider&gt;NLM&lt;/remote-database-provider&gt;&lt;language&gt;eng&lt;/language&gt;&lt;/record&gt;&lt;/Cite&gt;&lt;/EndNote&gt;</w:instrText>
      </w:r>
      <w:r w:rsidR="00E42368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4]</w:t>
      </w:r>
      <w:r w:rsidR="00E42368">
        <w:rPr>
          <w:rFonts w:ascii="Times New Roman" w:hAnsi="Times New Roman" w:cs="Times New Roman"/>
          <w:sz w:val="24"/>
          <w:szCs w:val="24"/>
        </w:rPr>
        <w:fldChar w:fldCharType="end"/>
      </w:r>
      <w:r w:rsidR="00E42368">
        <w:rPr>
          <w:rFonts w:ascii="Times New Roman" w:hAnsi="Times New Roman" w:cs="Times New Roman"/>
          <w:sz w:val="24"/>
          <w:szCs w:val="24"/>
        </w:rPr>
        <w:t>.</w:t>
      </w:r>
    </w:p>
    <w:p w14:paraId="2EEEFCC2" w14:textId="4FBBE8F1" w:rsidR="003A5241" w:rsidRPr="009D31CE" w:rsidRDefault="00C476EB" w:rsidP="00B83F71">
      <w:pPr>
        <w:rPr>
          <w:rFonts w:ascii="Times New Roman" w:hAnsi="Times New Roman" w:cs="Times New Roman"/>
          <w:sz w:val="24"/>
          <w:szCs w:val="24"/>
        </w:rPr>
      </w:pPr>
      <w:r w:rsidRPr="009D31CE">
        <w:rPr>
          <w:rFonts w:ascii="Times New Roman" w:hAnsi="Times New Roman" w:cs="Times New Roman"/>
          <w:sz w:val="24"/>
          <w:szCs w:val="24"/>
        </w:rPr>
        <w:t xml:space="preserve">Embarking on first time motherhood at ≥35 years of age comes with increased occurrence of co-morbidities (gestational diabetes, obesity, hypertension, preeclampsia) and worse infant and maternal perinatal outcomes (stillbirth, small for gestational age babies, preterm birth, low APGAR scores, maternal death) </w:t>
      </w:r>
      <w:r w:rsidR="004650C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aW5oZWlybzwvQXV0aG9yPjxZZWFyPjIwMTk8L1llYXI+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aW5oZWlybzwvQXV0aG9yPjxZZWFyPjIwMTk8L1llYXI+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4650C4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5-8]</w:t>
      </w:r>
      <w:r w:rsidR="004650C4">
        <w:rPr>
          <w:rFonts w:ascii="Times New Roman" w:hAnsi="Times New Roman" w:cs="Times New Roman"/>
          <w:sz w:val="24"/>
          <w:szCs w:val="24"/>
        </w:rPr>
        <w:fldChar w:fldCharType="end"/>
      </w:r>
      <w:r w:rsidR="008827D5">
        <w:rPr>
          <w:rFonts w:ascii="Times New Roman" w:hAnsi="Times New Roman" w:cs="Times New Roman"/>
          <w:sz w:val="24"/>
          <w:szCs w:val="24"/>
        </w:rPr>
        <w:t>.</w:t>
      </w:r>
      <w:r w:rsidRPr="009D31CE">
        <w:rPr>
          <w:rFonts w:ascii="Times New Roman" w:hAnsi="Times New Roman" w:cs="Times New Roman"/>
          <w:sz w:val="24"/>
          <w:szCs w:val="24"/>
        </w:rPr>
        <w:t xml:space="preserve"> The majority of clinical studies demonstrate duration of labour is extended in the older mother </w:t>
      </w:r>
      <w:r w:rsidR="004650C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WluPC9BdXRob3I+PFllYXI+MjAwMDwvWWVhcj48UmVj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WluPC9BdXRob3I+PFllYXI+MjAwMDwvWWVhcj48UmVj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4650C4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6, 9-12]</w:t>
      </w:r>
      <w:r w:rsidR="004650C4">
        <w:rPr>
          <w:rFonts w:ascii="Times New Roman" w:hAnsi="Times New Roman" w:cs="Times New Roman"/>
          <w:sz w:val="24"/>
          <w:szCs w:val="24"/>
        </w:rPr>
        <w:fldChar w:fldCharType="end"/>
      </w:r>
      <w:r w:rsidRPr="004650C4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Pr="009D31CE">
        <w:rPr>
          <w:rFonts w:ascii="Times New Roman" w:hAnsi="Times New Roman" w:cs="Times New Roman"/>
          <w:sz w:val="24"/>
          <w:szCs w:val="24"/>
        </w:rPr>
        <w:t>and an increase in the rate of both elective caesarean sections</w:t>
      </w:r>
      <w:r>
        <w:rPr>
          <w:rFonts w:ascii="Times New Roman" w:hAnsi="Times New Roman" w:cs="Times New Roman"/>
          <w:sz w:val="24"/>
          <w:szCs w:val="24"/>
        </w:rPr>
        <w:t xml:space="preserve"> (CS)</w:t>
      </w:r>
      <w:r w:rsidRPr="009D31CE">
        <w:rPr>
          <w:rFonts w:ascii="Times New Roman" w:hAnsi="Times New Roman" w:cs="Times New Roman"/>
          <w:sz w:val="24"/>
          <w:szCs w:val="24"/>
        </w:rPr>
        <w:t xml:space="preserve"> and emergency </w:t>
      </w:r>
      <w:proofErr w:type="spellStart"/>
      <w:r w:rsidRPr="009D31CE">
        <w:rPr>
          <w:rFonts w:ascii="Times New Roman" w:hAnsi="Times New Roman" w:cs="Times New Roman"/>
          <w:sz w:val="24"/>
          <w:szCs w:val="24"/>
        </w:rPr>
        <w:t>interpartum</w:t>
      </w:r>
      <w:proofErr w:type="spellEnd"/>
      <w:r w:rsidRPr="009D31C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CS</w:t>
      </w:r>
      <w:r w:rsidRPr="009D31CE">
        <w:rPr>
          <w:rFonts w:ascii="Times New Roman" w:hAnsi="Times New Roman" w:cs="Times New Roman"/>
          <w:sz w:val="24"/>
          <w:szCs w:val="24"/>
        </w:rPr>
        <w:t xml:space="preserve"> as maternal age increases, </w:t>
      </w:r>
      <w:r>
        <w:rPr>
          <w:rFonts w:ascii="Times New Roman" w:hAnsi="Times New Roman" w:cs="Times New Roman"/>
          <w:sz w:val="24"/>
          <w:szCs w:val="24"/>
        </w:rPr>
        <w:t xml:space="preserve">as well as </w:t>
      </w:r>
      <w:r w:rsidRPr="009D31CE">
        <w:rPr>
          <w:rFonts w:ascii="Times New Roman" w:hAnsi="Times New Roman" w:cs="Times New Roman"/>
          <w:sz w:val="24"/>
          <w:szCs w:val="24"/>
        </w:rPr>
        <w:t>increased induction of labour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9D31CE">
        <w:rPr>
          <w:rFonts w:ascii="Times New Roman" w:hAnsi="Times New Roman" w:cs="Times New Roman"/>
          <w:sz w:val="24"/>
          <w:szCs w:val="24"/>
        </w:rPr>
        <w:t xml:space="preserve">risk of </w:t>
      </w:r>
      <w:r>
        <w:rPr>
          <w:rFonts w:ascii="Times New Roman" w:hAnsi="Times New Roman" w:cs="Times New Roman"/>
          <w:sz w:val="24"/>
          <w:szCs w:val="24"/>
        </w:rPr>
        <w:t>CS</w:t>
      </w:r>
      <w:r w:rsidRPr="009D31CE">
        <w:rPr>
          <w:rFonts w:ascii="Times New Roman" w:hAnsi="Times New Roman" w:cs="Times New Roman"/>
          <w:sz w:val="24"/>
          <w:szCs w:val="24"/>
        </w:rPr>
        <w:t xml:space="preserve"> after induction and increased risk</w:t>
      </w:r>
      <w:r w:rsidR="00A543C4">
        <w:rPr>
          <w:rFonts w:ascii="Times New Roman" w:hAnsi="Times New Roman" w:cs="Times New Roman"/>
          <w:sz w:val="24"/>
          <w:szCs w:val="24"/>
        </w:rPr>
        <w:t xml:space="preserve"> of operative vaginal delivery </w:t>
      </w:r>
      <w:r w:rsidR="00A543C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eWRhaGw8L0F1dGhvcj48WWVhcj4yMDE5PC9ZZWFyPjxS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eWRhaGw8L0F1dGhvcj48WWVhcj4yMDE5PC9ZZWFyPjxS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A543C4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5, 6, 8-10, 13-16]</w:t>
      </w:r>
      <w:r w:rsidR="00A543C4">
        <w:rPr>
          <w:rFonts w:ascii="Times New Roman" w:hAnsi="Times New Roman" w:cs="Times New Roman"/>
          <w:sz w:val="24"/>
          <w:szCs w:val="24"/>
        </w:rPr>
        <w:fldChar w:fldCharType="end"/>
      </w:r>
      <w:r w:rsidR="008827D5">
        <w:rPr>
          <w:rFonts w:ascii="Times New Roman" w:hAnsi="Times New Roman" w:cs="Times New Roman"/>
          <w:sz w:val="24"/>
          <w:szCs w:val="24"/>
        </w:rPr>
        <w:t xml:space="preserve">. </w:t>
      </w:r>
      <w:r w:rsidR="00994735">
        <w:rPr>
          <w:rFonts w:ascii="Times New Roman" w:hAnsi="Times New Roman" w:cs="Times New Roman"/>
          <w:sz w:val="24"/>
          <w:szCs w:val="24"/>
        </w:rPr>
        <w:t>O</w:t>
      </w:r>
      <w:r w:rsidR="00A5538D" w:rsidRPr="009D31CE">
        <w:rPr>
          <w:rFonts w:ascii="Times New Roman" w:hAnsi="Times New Roman" w:cs="Times New Roman"/>
          <w:sz w:val="24"/>
          <w:szCs w:val="24"/>
        </w:rPr>
        <w:t>ne recent study</w:t>
      </w:r>
      <w:r w:rsidR="00B336B6" w:rsidRPr="009D31CE">
        <w:rPr>
          <w:rFonts w:ascii="Times New Roman" w:hAnsi="Times New Roman" w:cs="Times New Roman"/>
          <w:sz w:val="24"/>
          <w:szCs w:val="24"/>
        </w:rPr>
        <w:t xml:space="preserve"> </w:t>
      </w:r>
      <w:r w:rsidR="007438C9">
        <w:rPr>
          <w:rFonts w:ascii="Times New Roman" w:hAnsi="Times New Roman" w:cs="Times New Roman"/>
          <w:sz w:val="24"/>
          <w:szCs w:val="24"/>
        </w:rPr>
        <w:t xml:space="preserve">however </w:t>
      </w:r>
      <w:r w:rsidR="00FE0E29" w:rsidRPr="009D31CE">
        <w:rPr>
          <w:rFonts w:ascii="Times New Roman" w:hAnsi="Times New Roman" w:cs="Times New Roman"/>
          <w:sz w:val="24"/>
          <w:szCs w:val="24"/>
        </w:rPr>
        <w:t xml:space="preserve">did not observe a difference in </w:t>
      </w:r>
      <w:r w:rsidR="000D4F28">
        <w:rPr>
          <w:rFonts w:ascii="Times New Roman" w:hAnsi="Times New Roman" w:cs="Times New Roman"/>
          <w:sz w:val="24"/>
          <w:szCs w:val="24"/>
        </w:rPr>
        <w:t>CS</w:t>
      </w:r>
      <w:r w:rsidR="00FE0E29" w:rsidRPr="009D31CE">
        <w:rPr>
          <w:rFonts w:ascii="Times New Roman" w:hAnsi="Times New Roman" w:cs="Times New Roman"/>
          <w:sz w:val="24"/>
          <w:szCs w:val="24"/>
        </w:rPr>
        <w:t xml:space="preserve"> rate </w:t>
      </w:r>
      <w:r w:rsidR="00CC5612" w:rsidRPr="009D31CE">
        <w:rPr>
          <w:rFonts w:ascii="Times New Roman" w:hAnsi="Times New Roman" w:cs="Times New Roman"/>
          <w:sz w:val="24"/>
          <w:szCs w:val="24"/>
        </w:rPr>
        <w:t xml:space="preserve">or a prolongation of labour </w:t>
      </w:r>
      <w:r w:rsidR="00FE0E29" w:rsidRPr="009D31CE">
        <w:rPr>
          <w:rFonts w:ascii="Times New Roman" w:hAnsi="Times New Roman" w:cs="Times New Roman"/>
          <w:sz w:val="24"/>
          <w:szCs w:val="24"/>
        </w:rPr>
        <w:t>after spo</w:t>
      </w:r>
      <w:r w:rsidR="00B336B6" w:rsidRPr="009D31CE">
        <w:rPr>
          <w:rFonts w:ascii="Times New Roman" w:hAnsi="Times New Roman" w:cs="Times New Roman"/>
          <w:sz w:val="24"/>
          <w:szCs w:val="24"/>
        </w:rPr>
        <w:t xml:space="preserve">ntaneous labour in older women </w:t>
      </w:r>
      <w:r w:rsidR="00E42368">
        <w:rPr>
          <w:rFonts w:ascii="Times New Roman" w:hAnsi="Times New Roman" w:cs="Times New Roman"/>
          <w:sz w:val="24"/>
          <w:szCs w:val="24"/>
        </w:rPr>
        <w:fldChar w:fldCharType="begin"/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requit&lt;/Author&gt;&lt;Year&gt;2019&lt;/Year&gt;&lt;RecNum&gt;1238&lt;/RecNum&gt;&lt;DisplayText&gt;[17]&lt;/DisplayText&gt;&lt;record&gt;&lt;rec-number&gt;1238&lt;/rec-number&gt;&lt;foreign-keys&gt;&lt;key app="EN" db-id="r02a0texjea5fxerd5uxt0rhvzwp2ftvaeer" timestamp="1567186812"&gt;1238&lt;/key&gt;&lt;/foreign-keys&gt;&lt;ref-type name="Journal Article"&gt;17&lt;/ref-type&gt;&lt;contributors&gt;&lt;authors&gt;&lt;author&gt;Crequit, S.&lt;/author&gt;&lt;author&gt;Korb, D.&lt;/author&gt;&lt;author&gt;Schmitz, T.&lt;/author&gt;&lt;author&gt;Morin, C.&lt;/author&gt;&lt;author&gt;Sibony, O.&lt;/author&gt;&lt;/authors&gt;&lt;/contributors&gt;&lt;auth-address&gt;Department of Gynecology and Obstetrics, Robert Debre University Hospital, AP-HP, Paris, France.&amp;#xD;Department of Gynecology and Obstetrics, Robert Debre University Hospital, AP-HP, Paris, France; INSERM U1153, EPOPe Team, Paris, France. Electronic address: diane.korb@aphp.fr.&amp;#xD;Department of Gynecology and Obstetrics, Robert Debre University Hospital, AP-HP, Paris, France; INSERM U1153, EPOPe Team, Paris, France.&lt;/auth-address&gt;&lt;titles&gt;&lt;title&gt;Impact of maternal age on intrapartum caesarean delivery rate in nulliparas with spontaneous labour&lt;/title&gt;&lt;secondary-title&gt;J Gynecol Obstet Hum Reprod&lt;/secondary-title&gt;&lt;/titles&gt;&lt;periodical&gt;&lt;full-title&gt;J Gynecol Obstet Hum Reprod&lt;/full-title&gt;&lt;/periodical&gt;&lt;pages&gt;407-411&lt;/pages&gt;&lt;volume&gt;48&lt;/volume&gt;&lt;number&gt;6&lt;/number&gt;&lt;edition&gt;2019/02/25&lt;/edition&gt;&lt;keywords&gt;&lt;keyword&gt;Advanced maternal age&lt;/keyword&gt;&lt;keyword&gt;Caesarean delivery&lt;/keyword&gt;&lt;keyword&gt;Duration of labour&lt;/keyword&gt;&lt;keyword&gt;Labour outcome&lt;/keyword&gt;&lt;keyword&gt;Nulliparous&lt;/keyword&gt;&lt;keyword&gt;Trial of labour&lt;/keyword&gt;&lt;/keywords&gt;&lt;dates&gt;&lt;year&gt;2019&lt;/year&gt;&lt;pub-dates&gt;&lt;date&gt;Jun&lt;/date&gt;&lt;/pub-dates&gt;&lt;/dates&gt;&lt;isbn&gt;2468-7847 (Electronic)&amp;#xD;2468-7847 (Linking)&lt;/isbn&gt;&lt;accession-num&gt;30797893&lt;/accession-num&gt;&lt;urls&gt;&lt;related-urls&gt;&lt;url&gt;https://www.ncbi.nlm.nih.gov/pubmed/30797893&lt;/url&gt;&lt;/related-urls&gt;&lt;/urls&gt;&lt;electronic-resource-num&gt;10.1016/j.jogoh.2019.02.008&lt;/electronic-resource-num&gt;&lt;/record&gt;&lt;/Cite&gt;&lt;/EndNote&gt;</w:instrText>
      </w:r>
      <w:r w:rsidR="00E42368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17]</w:t>
      </w:r>
      <w:r w:rsidR="00E42368">
        <w:rPr>
          <w:rFonts w:ascii="Times New Roman" w:hAnsi="Times New Roman" w:cs="Times New Roman"/>
          <w:sz w:val="24"/>
          <w:szCs w:val="24"/>
        </w:rPr>
        <w:fldChar w:fldCharType="end"/>
      </w:r>
      <w:r w:rsidR="00E42368">
        <w:rPr>
          <w:rFonts w:ascii="Times New Roman" w:hAnsi="Times New Roman" w:cs="Times New Roman"/>
          <w:sz w:val="24"/>
          <w:szCs w:val="24"/>
        </w:rPr>
        <w:t>.</w:t>
      </w:r>
      <w:r w:rsidR="00B336B6" w:rsidRPr="009D31CE">
        <w:rPr>
          <w:rFonts w:ascii="Times New Roman" w:hAnsi="Times New Roman" w:cs="Times New Roman"/>
          <w:sz w:val="24"/>
          <w:szCs w:val="24"/>
        </w:rPr>
        <w:t xml:space="preserve"> </w:t>
      </w:r>
      <w:r w:rsidR="00193D63">
        <w:rPr>
          <w:rFonts w:ascii="Times New Roman" w:hAnsi="Times New Roman" w:cs="Times New Roman"/>
          <w:sz w:val="24"/>
          <w:szCs w:val="24"/>
        </w:rPr>
        <w:t>T</w:t>
      </w:r>
      <w:r w:rsidR="003A5241" w:rsidRPr="009D31CE">
        <w:rPr>
          <w:rFonts w:ascii="Times New Roman" w:hAnsi="Times New Roman" w:cs="Times New Roman"/>
          <w:sz w:val="24"/>
          <w:szCs w:val="24"/>
        </w:rPr>
        <w:t xml:space="preserve">here </w:t>
      </w:r>
      <w:r w:rsidR="00994735">
        <w:rPr>
          <w:rFonts w:ascii="Times New Roman" w:hAnsi="Times New Roman" w:cs="Times New Roman"/>
          <w:sz w:val="24"/>
          <w:szCs w:val="24"/>
        </w:rPr>
        <w:t xml:space="preserve">has been </w:t>
      </w:r>
      <w:r w:rsidR="003A5241" w:rsidRPr="009D31CE">
        <w:rPr>
          <w:rFonts w:ascii="Times New Roman" w:hAnsi="Times New Roman" w:cs="Times New Roman"/>
          <w:sz w:val="24"/>
          <w:szCs w:val="24"/>
        </w:rPr>
        <w:t>debate</w:t>
      </w:r>
      <w:r w:rsidR="006D6785">
        <w:rPr>
          <w:rFonts w:ascii="Times New Roman" w:hAnsi="Times New Roman" w:cs="Times New Roman"/>
          <w:sz w:val="24"/>
          <w:szCs w:val="24"/>
        </w:rPr>
        <w:t xml:space="preserve"> therefore</w:t>
      </w:r>
      <w:r w:rsidR="003A5241" w:rsidRPr="009D31CE">
        <w:rPr>
          <w:rFonts w:ascii="Times New Roman" w:hAnsi="Times New Roman" w:cs="Times New Roman"/>
          <w:sz w:val="24"/>
          <w:szCs w:val="24"/>
        </w:rPr>
        <w:t xml:space="preserve"> as to whether or not the process of parturition is </w:t>
      </w:r>
      <w:r w:rsidR="0023237A" w:rsidRPr="009D31CE">
        <w:rPr>
          <w:rFonts w:ascii="Times New Roman" w:hAnsi="Times New Roman" w:cs="Times New Roman"/>
          <w:sz w:val="24"/>
          <w:szCs w:val="24"/>
        </w:rPr>
        <w:t xml:space="preserve">actually </w:t>
      </w:r>
      <w:r w:rsidR="003A5241" w:rsidRPr="009D31CE">
        <w:rPr>
          <w:rFonts w:ascii="Times New Roman" w:hAnsi="Times New Roman" w:cs="Times New Roman"/>
          <w:sz w:val="24"/>
          <w:szCs w:val="24"/>
        </w:rPr>
        <w:t>altered or less efficient in the older mother</w:t>
      </w:r>
      <w:r w:rsidR="00934184" w:rsidRPr="009D31CE">
        <w:rPr>
          <w:rFonts w:ascii="Times New Roman" w:hAnsi="Times New Roman" w:cs="Times New Roman"/>
          <w:sz w:val="24"/>
          <w:szCs w:val="24"/>
        </w:rPr>
        <w:t xml:space="preserve"> (i</w:t>
      </w:r>
      <w:r w:rsidR="005F5D9B">
        <w:rPr>
          <w:rFonts w:ascii="Times New Roman" w:hAnsi="Times New Roman" w:cs="Times New Roman"/>
          <w:sz w:val="24"/>
          <w:szCs w:val="24"/>
        </w:rPr>
        <w:t>.</w:t>
      </w:r>
      <w:r w:rsidR="00934184" w:rsidRPr="009D31CE">
        <w:rPr>
          <w:rFonts w:ascii="Times New Roman" w:hAnsi="Times New Roman" w:cs="Times New Roman"/>
          <w:sz w:val="24"/>
          <w:szCs w:val="24"/>
        </w:rPr>
        <w:t>e</w:t>
      </w:r>
      <w:r w:rsidR="008827D5">
        <w:rPr>
          <w:rFonts w:ascii="Times New Roman" w:hAnsi="Times New Roman" w:cs="Times New Roman"/>
          <w:sz w:val="24"/>
          <w:szCs w:val="24"/>
        </w:rPr>
        <w:t>.</w:t>
      </w:r>
      <w:r w:rsidR="00934184" w:rsidRPr="009D31CE">
        <w:rPr>
          <w:rFonts w:ascii="Times New Roman" w:hAnsi="Times New Roman" w:cs="Times New Roman"/>
          <w:sz w:val="24"/>
          <w:szCs w:val="24"/>
        </w:rPr>
        <w:t xml:space="preserve"> is </w:t>
      </w:r>
      <w:r w:rsidR="00EB16E4">
        <w:rPr>
          <w:rFonts w:ascii="Times New Roman" w:hAnsi="Times New Roman" w:cs="Times New Roman"/>
          <w:sz w:val="24"/>
          <w:szCs w:val="24"/>
        </w:rPr>
        <w:t xml:space="preserve">there </w:t>
      </w:r>
      <w:r w:rsidR="00934184" w:rsidRPr="009D31CE">
        <w:rPr>
          <w:rFonts w:ascii="Times New Roman" w:hAnsi="Times New Roman" w:cs="Times New Roman"/>
          <w:sz w:val="24"/>
          <w:szCs w:val="24"/>
        </w:rPr>
        <w:t>an underlying biological cause</w:t>
      </w:r>
      <w:r w:rsidR="00EB16E4">
        <w:rPr>
          <w:rFonts w:ascii="Times New Roman" w:hAnsi="Times New Roman" w:cs="Times New Roman"/>
          <w:sz w:val="24"/>
          <w:szCs w:val="24"/>
        </w:rPr>
        <w:t>?</w:t>
      </w:r>
      <w:r w:rsidR="00934184" w:rsidRPr="009D31CE">
        <w:rPr>
          <w:rFonts w:ascii="Times New Roman" w:hAnsi="Times New Roman" w:cs="Times New Roman"/>
          <w:sz w:val="24"/>
          <w:szCs w:val="24"/>
        </w:rPr>
        <w:t>)</w:t>
      </w:r>
      <w:r w:rsidR="002B7A2D" w:rsidRPr="009D31CE">
        <w:rPr>
          <w:rFonts w:ascii="Times New Roman" w:hAnsi="Times New Roman" w:cs="Times New Roman"/>
          <w:sz w:val="24"/>
          <w:szCs w:val="24"/>
        </w:rPr>
        <w:t xml:space="preserve">, as opposed to the higher rate of </w:t>
      </w:r>
      <w:r w:rsidR="00202DCB">
        <w:rPr>
          <w:rFonts w:ascii="Times New Roman" w:hAnsi="Times New Roman" w:cs="Times New Roman"/>
          <w:sz w:val="24"/>
          <w:szCs w:val="24"/>
        </w:rPr>
        <w:t>CS</w:t>
      </w:r>
      <w:r w:rsidR="002B7A2D" w:rsidRPr="009D31CE">
        <w:rPr>
          <w:rFonts w:ascii="Times New Roman" w:hAnsi="Times New Roman" w:cs="Times New Roman"/>
          <w:sz w:val="24"/>
          <w:szCs w:val="24"/>
        </w:rPr>
        <w:t xml:space="preserve"> </w:t>
      </w:r>
      <w:r w:rsidR="003C555D" w:rsidRPr="009D31CE">
        <w:rPr>
          <w:rFonts w:ascii="Times New Roman" w:hAnsi="Times New Roman" w:cs="Times New Roman"/>
          <w:sz w:val="24"/>
          <w:szCs w:val="24"/>
        </w:rPr>
        <w:t>reflecting a</w:t>
      </w:r>
      <w:r w:rsidR="002B7A2D" w:rsidRPr="009D31CE">
        <w:rPr>
          <w:rFonts w:ascii="Times New Roman" w:hAnsi="Times New Roman" w:cs="Times New Roman"/>
          <w:sz w:val="24"/>
          <w:szCs w:val="24"/>
        </w:rPr>
        <w:t xml:space="preserve"> physician </w:t>
      </w:r>
      <w:r w:rsidR="00934184" w:rsidRPr="009D31CE">
        <w:rPr>
          <w:rFonts w:ascii="Times New Roman" w:hAnsi="Times New Roman" w:cs="Times New Roman"/>
          <w:sz w:val="24"/>
          <w:szCs w:val="24"/>
        </w:rPr>
        <w:t>or maternal choice</w:t>
      </w:r>
      <w:r w:rsidR="003A5241" w:rsidRPr="009D31CE">
        <w:rPr>
          <w:rFonts w:ascii="Times New Roman" w:hAnsi="Times New Roman" w:cs="Times New Roman"/>
          <w:sz w:val="24"/>
          <w:szCs w:val="24"/>
        </w:rPr>
        <w:t>.</w:t>
      </w:r>
      <w:r w:rsidR="004C6CC1" w:rsidRPr="009D31CE">
        <w:rPr>
          <w:rFonts w:ascii="Times New Roman" w:hAnsi="Times New Roman" w:cs="Times New Roman"/>
          <w:sz w:val="24"/>
          <w:szCs w:val="24"/>
        </w:rPr>
        <w:t xml:space="preserve"> There are a limited number of</w:t>
      </w:r>
      <w:r w:rsidR="00EB16E4">
        <w:rPr>
          <w:rFonts w:ascii="Times New Roman" w:hAnsi="Times New Roman" w:cs="Times New Roman"/>
          <w:sz w:val="24"/>
          <w:szCs w:val="24"/>
        </w:rPr>
        <w:t xml:space="preserve"> in-vitro</w:t>
      </w:r>
      <w:r w:rsidR="004C6CC1" w:rsidRPr="009D31CE">
        <w:rPr>
          <w:rFonts w:ascii="Times New Roman" w:hAnsi="Times New Roman" w:cs="Times New Roman"/>
          <w:sz w:val="24"/>
          <w:szCs w:val="24"/>
        </w:rPr>
        <w:t xml:space="preserve"> studies </w:t>
      </w:r>
      <w:r w:rsidR="00112D78">
        <w:rPr>
          <w:rFonts w:ascii="Times New Roman" w:hAnsi="Times New Roman" w:cs="Times New Roman"/>
          <w:sz w:val="24"/>
          <w:szCs w:val="24"/>
        </w:rPr>
        <w:t>attempting</w:t>
      </w:r>
      <w:r w:rsidR="004C6CC1" w:rsidRPr="009D31CE">
        <w:rPr>
          <w:rFonts w:ascii="Times New Roman" w:hAnsi="Times New Roman" w:cs="Times New Roman"/>
          <w:sz w:val="24"/>
          <w:szCs w:val="24"/>
        </w:rPr>
        <w:t xml:space="preserve"> to address this question in human </w:t>
      </w:r>
      <w:r w:rsidR="00E3128B" w:rsidRPr="009D31CE">
        <w:rPr>
          <w:rFonts w:ascii="Times New Roman" w:hAnsi="Times New Roman" w:cs="Times New Roman"/>
          <w:sz w:val="24"/>
          <w:szCs w:val="24"/>
        </w:rPr>
        <w:t xml:space="preserve">and animal </w:t>
      </w:r>
      <w:r w:rsidR="004C6CC1" w:rsidRPr="009D31CE">
        <w:rPr>
          <w:rFonts w:ascii="Times New Roman" w:hAnsi="Times New Roman" w:cs="Times New Roman"/>
          <w:sz w:val="24"/>
          <w:szCs w:val="24"/>
        </w:rPr>
        <w:t>myometrial tissue strips</w:t>
      </w:r>
      <w:r w:rsidR="00E3128B" w:rsidRPr="009D31CE">
        <w:rPr>
          <w:rFonts w:ascii="Times New Roman" w:hAnsi="Times New Roman" w:cs="Times New Roman"/>
          <w:sz w:val="24"/>
          <w:szCs w:val="24"/>
        </w:rPr>
        <w:t>.</w:t>
      </w:r>
    </w:p>
    <w:p w14:paraId="21635A0C" w14:textId="32D02D72" w:rsidR="000D51BC" w:rsidRDefault="00C22EF8" w:rsidP="00B83F71">
      <w:pPr>
        <w:autoSpaceDE w:val="0"/>
        <w:autoSpaceDN w:val="0"/>
        <w:adjustRightInd w:val="0"/>
        <w:spacing w:after="0"/>
        <w:rPr>
          <w:rFonts w:ascii="Times New Roman" w:hAnsi="Times New Roman" w:cs="Times New Roman"/>
          <w:sz w:val="24"/>
          <w:szCs w:val="24"/>
        </w:rPr>
      </w:pPr>
      <w:r w:rsidRPr="009D31CE">
        <w:rPr>
          <w:rFonts w:ascii="Times New Roman" w:hAnsi="Times New Roman" w:cs="Times New Roman"/>
          <w:sz w:val="24"/>
          <w:szCs w:val="24"/>
        </w:rPr>
        <w:t>Multiparous</w:t>
      </w:r>
      <w:r w:rsidR="00FE7FE2" w:rsidRPr="009D31CE">
        <w:rPr>
          <w:rFonts w:ascii="Times New Roman" w:hAnsi="Times New Roman" w:cs="Times New Roman"/>
          <w:sz w:val="24"/>
          <w:szCs w:val="24"/>
        </w:rPr>
        <w:t xml:space="preserve"> mice at the extreme end of reproductive vi</w:t>
      </w:r>
      <w:r w:rsidR="004A1362">
        <w:rPr>
          <w:rFonts w:ascii="Times New Roman" w:hAnsi="Times New Roman" w:cs="Times New Roman"/>
          <w:sz w:val="24"/>
          <w:szCs w:val="24"/>
        </w:rPr>
        <w:t>ability (11-12 months) exhibit</w:t>
      </w:r>
      <w:r w:rsidR="00FE7FE2" w:rsidRPr="009D31CE">
        <w:rPr>
          <w:rFonts w:ascii="Times New Roman" w:hAnsi="Times New Roman" w:cs="Times New Roman"/>
          <w:sz w:val="24"/>
          <w:szCs w:val="24"/>
        </w:rPr>
        <w:t xml:space="preserve"> longer gestations </w:t>
      </w:r>
      <w:r w:rsidR="00916612" w:rsidRPr="009D31CE">
        <w:rPr>
          <w:rFonts w:ascii="Times New Roman" w:hAnsi="Times New Roman" w:cs="Times New Roman"/>
          <w:sz w:val="24"/>
          <w:szCs w:val="24"/>
        </w:rPr>
        <w:t xml:space="preserve">than </w:t>
      </w:r>
      <w:r w:rsidR="00FE7FE2" w:rsidRPr="009D31CE">
        <w:rPr>
          <w:rFonts w:ascii="Times New Roman" w:hAnsi="Times New Roman" w:cs="Times New Roman"/>
          <w:sz w:val="24"/>
          <w:szCs w:val="24"/>
        </w:rPr>
        <w:t>younger multiparous mice (3-7 months)</w:t>
      </w:r>
      <w:r w:rsidRPr="009D31CE">
        <w:rPr>
          <w:rFonts w:ascii="Times New Roman" w:hAnsi="Times New Roman" w:cs="Times New Roman"/>
          <w:sz w:val="24"/>
          <w:szCs w:val="24"/>
        </w:rPr>
        <w:t>, possibly because of a delayed reduction in progesterone levels</w:t>
      </w:r>
      <w:r w:rsidR="00916612" w:rsidRPr="009D31CE">
        <w:rPr>
          <w:rFonts w:ascii="Times New Roman" w:hAnsi="Times New Roman" w:cs="Times New Roman"/>
          <w:sz w:val="24"/>
          <w:szCs w:val="24"/>
        </w:rPr>
        <w:t xml:space="preserve"> </w:t>
      </w:r>
      <w:r w:rsidR="00BD79E5">
        <w:rPr>
          <w:rFonts w:ascii="Times New Roman" w:hAnsi="Times New Roman" w:cs="Times New Roman"/>
          <w:sz w:val="24"/>
          <w:szCs w:val="24"/>
        </w:rPr>
        <w:fldChar w:fldCharType="begin"/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olinka&lt;/Author&gt;&lt;Year&gt;1978&lt;/Year&gt;&lt;RecNum&gt;1203&lt;/RecNum&gt;&lt;DisplayText&gt;[18]&lt;/DisplayText&gt;&lt;record&gt;&lt;rec-number&gt;1203&lt;/rec-number&gt;&lt;foreign-keys&gt;&lt;key app="EN" db-id="r02a0texjea5fxerd5uxt0rhvzwp2ftvaeer" timestamp="1561563437"&gt;1203&lt;/key&gt;&lt;/foreign-keys&gt;&lt;ref-type name="Journal Article"&gt;17&lt;/ref-type&gt;&lt;contributors&gt;&lt;authors&gt;&lt;author&gt;Holinka, C. F.&lt;/author&gt;&lt;author&gt;Tseng, Y. C.&lt;/author&gt;&lt;author&gt;Finch, C. E.&lt;/author&gt;&lt;/authors&gt;&lt;/contributors&gt;&lt;titles&gt;&lt;title&gt;Prolonged gestation, elevated preparturitional plasma progesterone and reproductive aging in C57BL/6J mice&lt;/title&gt;&lt;secondary-title&gt;Biol Reprod&lt;/secondary-title&gt;&lt;alt-title&gt;Biology of reproduction&lt;/alt-title&gt;&lt;/titles&gt;&lt;periodical&gt;&lt;full-title&gt;Biol Reprod&lt;/full-title&gt;&lt;abbr-1&gt;Biology of reproduction&lt;/abbr-1&gt;&lt;/periodical&gt;&lt;alt-periodical&gt;&lt;full-title&gt;Biol Reprod&lt;/full-title&gt;&lt;abbr-1&gt;Biology of reproduction&lt;/abbr-1&gt;&lt;/alt-periodical&gt;&lt;pages&gt;807-16&lt;/pages&gt;&lt;volume&gt;19&lt;/volume&gt;&lt;number&gt;4&lt;/number&gt;&lt;edition&gt;1978/11/01&lt;/edition&gt;&lt;keywords&gt;&lt;keyword&gt;*Aging&lt;/keyword&gt;&lt;keyword&gt;Animals&lt;/keyword&gt;&lt;keyword&gt;Female&lt;/keyword&gt;&lt;keyword&gt;Fetal Death&lt;/keyword&gt;&lt;keyword&gt;Humans&lt;/keyword&gt;&lt;keyword&gt;Litter Size&lt;/keyword&gt;&lt;keyword&gt;Maternal Age&lt;/keyword&gt;&lt;keyword&gt;Mice&lt;/keyword&gt;&lt;keyword&gt;Mice, Inbred Strains&lt;/keyword&gt;&lt;keyword&gt;Pregnancy&lt;/keyword&gt;&lt;keyword&gt;*Pregnancy, Animal&lt;/keyword&gt;&lt;keyword&gt;Progesterone/*blood&lt;/keyword&gt;&lt;/keywords&gt;&lt;dates&gt;&lt;year&gt;1978&lt;/year&gt;&lt;pub-dates&gt;&lt;date&gt;Nov&lt;/date&gt;&lt;/pub-dates&gt;&lt;/dates&gt;&lt;isbn&gt;0006-3363 (Print)&amp;#xD;0006-3363&lt;/isbn&gt;&lt;accession-num&gt;570431&lt;/accession-num&gt;&lt;urls&gt;&lt;/urls&gt;&lt;electronic-resource-num&gt;10.1095/biolreprod19.4.807&lt;/electronic-resource-num&gt;&lt;remote-database-provider&gt;NLM&lt;/remote-database-provider&gt;&lt;language&gt;eng&lt;/language&gt;&lt;/record&gt;&lt;/Cite&gt;&lt;/EndNote&gt;</w:instrText>
      </w:r>
      <w:r w:rsidR="00BD79E5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18]</w:t>
      </w:r>
      <w:r w:rsidR="00BD79E5">
        <w:rPr>
          <w:rFonts w:ascii="Times New Roman" w:hAnsi="Times New Roman" w:cs="Times New Roman"/>
          <w:sz w:val="24"/>
          <w:szCs w:val="24"/>
        </w:rPr>
        <w:fldChar w:fldCharType="end"/>
      </w:r>
      <w:r w:rsidR="00FE7FE2" w:rsidRPr="009D31CE">
        <w:rPr>
          <w:rFonts w:ascii="Times New Roman" w:hAnsi="Times New Roman" w:cs="Times New Roman"/>
          <w:sz w:val="24"/>
          <w:szCs w:val="24"/>
        </w:rPr>
        <w:t xml:space="preserve">. </w:t>
      </w:r>
      <w:r w:rsidR="004A1362">
        <w:rPr>
          <w:rFonts w:ascii="Times New Roman" w:hAnsi="Times New Roman" w:cs="Times New Roman"/>
          <w:sz w:val="24"/>
          <w:szCs w:val="24"/>
        </w:rPr>
        <w:t>Another study</w:t>
      </w:r>
      <w:r w:rsidR="00FE7FE2" w:rsidRPr="009D31CE">
        <w:rPr>
          <w:rFonts w:ascii="Times New Roman" w:hAnsi="Times New Roman" w:cs="Times New Roman"/>
          <w:sz w:val="24"/>
          <w:szCs w:val="24"/>
        </w:rPr>
        <w:t xml:space="preserve"> demonstrated that 8 month old nulliparous mice (an age more relevant to older pregnant women) </w:t>
      </w:r>
      <w:r w:rsidR="00916612" w:rsidRPr="009D31CE">
        <w:rPr>
          <w:rFonts w:ascii="Times New Roman" w:hAnsi="Times New Roman" w:cs="Times New Roman"/>
          <w:sz w:val="24"/>
          <w:szCs w:val="24"/>
        </w:rPr>
        <w:t xml:space="preserve">had </w:t>
      </w:r>
      <w:r w:rsidR="000D51BC" w:rsidRPr="009D31CE">
        <w:rPr>
          <w:rFonts w:ascii="Times New Roman" w:hAnsi="Times New Roman" w:cs="Times New Roman"/>
          <w:sz w:val="24"/>
          <w:szCs w:val="24"/>
        </w:rPr>
        <w:t xml:space="preserve">prolonged </w:t>
      </w:r>
      <w:r w:rsidR="00916612" w:rsidRPr="009D31CE">
        <w:rPr>
          <w:rFonts w:ascii="Times New Roman" w:hAnsi="Times New Roman" w:cs="Times New Roman"/>
          <w:sz w:val="24"/>
          <w:szCs w:val="24"/>
        </w:rPr>
        <w:t xml:space="preserve">gestation and </w:t>
      </w:r>
      <w:r w:rsidR="000D51BC" w:rsidRPr="009D31CE">
        <w:rPr>
          <w:rFonts w:ascii="Times New Roman" w:hAnsi="Times New Roman" w:cs="Times New Roman"/>
          <w:sz w:val="24"/>
          <w:szCs w:val="24"/>
        </w:rPr>
        <w:t xml:space="preserve">labour, </w:t>
      </w:r>
      <w:r w:rsidR="00916612" w:rsidRPr="009D31CE">
        <w:rPr>
          <w:rFonts w:ascii="Times New Roman" w:hAnsi="Times New Roman" w:cs="Times New Roman"/>
          <w:sz w:val="24"/>
          <w:szCs w:val="24"/>
        </w:rPr>
        <w:t xml:space="preserve">and </w:t>
      </w:r>
      <w:r w:rsidR="000D51BC" w:rsidRPr="009D31CE">
        <w:rPr>
          <w:rFonts w:ascii="Times New Roman" w:hAnsi="Times New Roman" w:cs="Times New Roman"/>
          <w:sz w:val="24"/>
          <w:szCs w:val="24"/>
        </w:rPr>
        <w:t>reduced litter size</w:t>
      </w:r>
      <w:r w:rsidR="00916612" w:rsidRPr="009D31CE">
        <w:rPr>
          <w:rFonts w:ascii="Times New Roman" w:hAnsi="Times New Roman" w:cs="Times New Roman"/>
          <w:sz w:val="24"/>
          <w:szCs w:val="24"/>
        </w:rPr>
        <w:t xml:space="preserve"> compared to 3 month old mice </w:t>
      </w:r>
      <w:r w:rsidR="00BD79E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XRlbDwvQXV0aG9yPjxZZWFyPjIwMTc8L1llYXI+PFJl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XRlbDwvQXV0aG9yPjxZZWFyPjIwMTc8L1llYXI+PFJl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BD79E5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19]</w:t>
      </w:r>
      <w:r w:rsidR="00BD79E5">
        <w:rPr>
          <w:rFonts w:ascii="Times New Roman" w:hAnsi="Times New Roman" w:cs="Times New Roman"/>
          <w:sz w:val="24"/>
          <w:szCs w:val="24"/>
        </w:rPr>
        <w:fldChar w:fldCharType="end"/>
      </w:r>
      <w:r w:rsidR="00916612" w:rsidRPr="009D31CE">
        <w:rPr>
          <w:rFonts w:ascii="Times New Roman" w:hAnsi="Times New Roman" w:cs="Times New Roman"/>
          <w:sz w:val="24"/>
          <w:szCs w:val="24"/>
        </w:rPr>
        <w:t>.</w:t>
      </w:r>
      <w:r w:rsidR="00FA733D">
        <w:rPr>
          <w:rFonts w:ascii="Times New Roman" w:hAnsi="Times New Roman" w:cs="Times New Roman"/>
          <w:sz w:val="24"/>
          <w:szCs w:val="24"/>
        </w:rPr>
        <w:t xml:space="preserve"> Strips of myometrial tissue p</w:t>
      </w:r>
      <w:r w:rsidR="00E82533" w:rsidRPr="009D31CE">
        <w:rPr>
          <w:rFonts w:ascii="Times New Roman" w:hAnsi="Times New Roman" w:cs="Times New Roman"/>
          <w:sz w:val="24"/>
          <w:szCs w:val="24"/>
        </w:rPr>
        <w:t>roduced spontaneous contractions that were</w:t>
      </w:r>
      <w:r w:rsidR="00DD57A4" w:rsidRPr="009D31CE">
        <w:rPr>
          <w:rFonts w:ascii="Times New Roman" w:hAnsi="Times New Roman" w:cs="Times New Roman"/>
          <w:sz w:val="24"/>
          <w:szCs w:val="24"/>
        </w:rPr>
        <w:t xml:space="preserve"> more frequent </w:t>
      </w:r>
      <w:r w:rsidR="00125751">
        <w:rPr>
          <w:rFonts w:ascii="Times New Roman" w:hAnsi="Times New Roman" w:cs="Times New Roman"/>
          <w:sz w:val="24"/>
          <w:szCs w:val="24"/>
        </w:rPr>
        <w:t>but</w:t>
      </w:r>
      <w:r w:rsidR="00DD57A4" w:rsidRPr="009D31CE">
        <w:rPr>
          <w:rFonts w:ascii="Times New Roman" w:hAnsi="Times New Roman" w:cs="Times New Roman"/>
          <w:sz w:val="24"/>
          <w:szCs w:val="24"/>
        </w:rPr>
        <w:t xml:space="preserve"> of lower duration in aged</w:t>
      </w:r>
      <w:r w:rsidR="00382ECC" w:rsidRPr="009D31CE">
        <w:rPr>
          <w:rFonts w:ascii="Times New Roman" w:hAnsi="Times New Roman" w:cs="Times New Roman"/>
          <w:sz w:val="24"/>
          <w:szCs w:val="24"/>
        </w:rPr>
        <w:t xml:space="preserve"> late</w:t>
      </w:r>
      <w:r w:rsidR="000E346B">
        <w:rPr>
          <w:rFonts w:ascii="Times New Roman" w:hAnsi="Times New Roman" w:cs="Times New Roman"/>
          <w:sz w:val="24"/>
          <w:szCs w:val="24"/>
        </w:rPr>
        <w:t>-</w:t>
      </w:r>
      <w:r w:rsidR="00DD57A4" w:rsidRPr="009D31CE">
        <w:rPr>
          <w:rFonts w:ascii="Times New Roman" w:hAnsi="Times New Roman" w:cs="Times New Roman"/>
          <w:sz w:val="24"/>
          <w:szCs w:val="24"/>
        </w:rPr>
        <w:t xml:space="preserve">pregnant mice, </w:t>
      </w:r>
      <w:r w:rsidR="000E346B">
        <w:rPr>
          <w:rFonts w:ascii="Times New Roman" w:hAnsi="Times New Roman" w:cs="Times New Roman"/>
          <w:sz w:val="24"/>
          <w:szCs w:val="24"/>
        </w:rPr>
        <w:t>and t</w:t>
      </w:r>
      <w:r w:rsidR="00DD57A4" w:rsidRPr="009D31CE">
        <w:rPr>
          <w:rFonts w:ascii="Times New Roman" w:hAnsi="Times New Roman" w:cs="Times New Roman"/>
          <w:sz w:val="24"/>
          <w:szCs w:val="24"/>
        </w:rPr>
        <w:t xml:space="preserve">he response to stimulation with oxytocin (OT) was reduced. OT receptor expression and </w:t>
      </w:r>
      <w:proofErr w:type="spellStart"/>
      <w:r w:rsidR="00382ECC" w:rsidRPr="009D31CE">
        <w:rPr>
          <w:rFonts w:ascii="Times New Roman" w:hAnsi="Times New Roman" w:cs="Times New Roman"/>
          <w:sz w:val="24"/>
          <w:szCs w:val="24"/>
        </w:rPr>
        <w:t>connexi</w:t>
      </w:r>
      <w:r w:rsidR="00DD57A4" w:rsidRPr="009D31CE">
        <w:rPr>
          <w:rFonts w:ascii="Times New Roman" w:hAnsi="Times New Roman" w:cs="Times New Roman"/>
          <w:sz w:val="24"/>
          <w:szCs w:val="24"/>
        </w:rPr>
        <w:t>n</w:t>
      </w:r>
      <w:proofErr w:type="spellEnd"/>
      <w:r w:rsidR="00DD57A4" w:rsidRPr="009D31CE">
        <w:rPr>
          <w:rFonts w:ascii="Times New Roman" w:hAnsi="Times New Roman" w:cs="Times New Roman"/>
          <w:sz w:val="24"/>
          <w:szCs w:val="24"/>
        </w:rPr>
        <w:t xml:space="preserve"> 43 expression </w:t>
      </w:r>
      <w:r w:rsidR="00382ECC" w:rsidRPr="009D31CE">
        <w:rPr>
          <w:rFonts w:ascii="Times New Roman" w:hAnsi="Times New Roman" w:cs="Times New Roman"/>
          <w:sz w:val="24"/>
          <w:szCs w:val="24"/>
        </w:rPr>
        <w:t>were</w:t>
      </w:r>
      <w:r w:rsidR="00BB02FE" w:rsidRPr="009D31CE">
        <w:rPr>
          <w:rFonts w:ascii="Times New Roman" w:hAnsi="Times New Roman" w:cs="Times New Roman"/>
          <w:sz w:val="24"/>
          <w:szCs w:val="24"/>
        </w:rPr>
        <w:t xml:space="preserve"> found to be </w:t>
      </w:r>
      <w:r w:rsidR="00382ECC" w:rsidRPr="009D31CE">
        <w:rPr>
          <w:rFonts w:ascii="Times New Roman" w:hAnsi="Times New Roman" w:cs="Times New Roman"/>
          <w:sz w:val="24"/>
          <w:szCs w:val="24"/>
        </w:rPr>
        <w:t>reduced and could be potential causes of labour dysfunction</w:t>
      </w:r>
      <w:r w:rsidR="00BD79E5">
        <w:rPr>
          <w:rFonts w:ascii="Times New Roman" w:hAnsi="Times New Roman" w:cs="Times New Roman"/>
          <w:sz w:val="24"/>
          <w:szCs w:val="24"/>
        </w:rPr>
        <w:t xml:space="preserve"> </w:t>
      </w:r>
      <w:r w:rsidR="00BD79E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XRlbDwvQXV0aG9yPjxZZWFyPjIwMTc8L1llYXI+PFJl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XRlbDwvQXV0aG9yPjxZZWFyPjIwMTc8L1llYXI+PFJl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BD79E5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19]</w:t>
      </w:r>
      <w:r w:rsidR="00BD79E5">
        <w:rPr>
          <w:rFonts w:ascii="Times New Roman" w:hAnsi="Times New Roman" w:cs="Times New Roman"/>
          <w:sz w:val="24"/>
          <w:szCs w:val="24"/>
        </w:rPr>
        <w:fldChar w:fldCharType="end"/>
      </w:r>
      <w:r w:rsidR="00382ECC" w:rsidRPr="009D31CE">
        <w:rPr>
          <w:rFonts w:ascii="Times New Roman" w:hAnsi="Times New Roman" w:cs="Times New Roman"/>
          <w:sz w:val="24"/>
          <w:szCs w:val="24"/>
        </w:rPr>
        <w:t>.</w:t>
      </w:r>
      <w:r w:rsidR="009B5668" w:rsidRPr="009B5668">
        <w:rPr>
          <w:rFonts w:ascii="Times New Roman" w:hAnsi="Times New Roman" w:cs="Times New Roman"/>
          <w:sz w:val="24"/>
          <w:szCs w:val="24"/>
        </w:rPr>
        <w:t xml:space="preserve"> </w:t>
      </w:r>
      <w:r w:rsidR="00525BAE" w:rsidRPr="009D31CE">
        <w:rPr>
          <w:rFonts w:ascii="Times New Roman" w:hAnsi="Times New Roman" w:cs="Times New Roman"/>
          <w:sz w:val="24"/>
          <w:szCs w:val="24"/>
        </w:rPr>
        <w:t>In a</w:t>
      </w:r>
      <w:r w:rsidR="00382ECC" w:rsidRPr="009D31CE">
        <w:rPr>
          <w:rFonts w:ascii="Times New Roman" w:hAnsi="Times New Roman" w:cs="Times New Roman"/>
          <w:sz w:val="24"/>
          <w:szCs w:val="24"/>
        </w:rPr>
        <w:t xml:space="preserve"> rat model</w:t>
      </w:r>
      <w:r w:rsidR="00525BAE" w:rsidRPr="009D31CE">
        <w:rPr>
          <w:rFonts w:ascii="Times New Roman" w:hAnsi="Times New Roman" w:cs="Times New Roman"/>
          <w:sz w:val="24"/>
          <w:szCs w:val="24"/>
        </w:rPr>
        <w:t>, greater spontaneous contractility of myometria</w:t>
      </w:r>
      <w:r w:rsidR="00050D8B">
        <w:rPr>
          <w:rFonts w:ascii="Times New Roman" w:hAnsi="Times New Roman" w:cs="Times New Roman"/>
          <w:sz w:val="24"/>
          <w:szCs w:val="24"/>
        </w:rPr>
        <w:t>l strips was apparent in young</w:t>
      </w:r>
      <w:r w:rsidR="00525BAE" w:rsidRPr="009D31CE">
        <w:rPr>
          <w:rFonts w:ascii="Times New Roman" w:hAnsi="Times New Roman" w:cs="Times New Roman"/>
          <w:sz w:val="24"/>
          <w:szCs w:val="24"/>
        </w:rPr>
        <w:t xml:space="preserve"> animals </w:t>
      </w:r>
      <w:r w:rsidR="00050D8B">
        <w:rPr>
          <w:rFonts w:ascii="Times New Roman" w:hAnsi="Times New Roman" w:cs="Times New Roman"/>
          <w:sz w:val="24"/>
          <w:szCs w:val="24"/>
        </w:rPr>
        <w:t xml:space="preserve">(8w) </w:t>
      </w:r>
      <w:r w:rsidR="00525BAE" w:rsidRPr="009D31CE">
        <w:rPr>
          <w:rFonts w:ascii="Times New Roman" w:hAnsi="Times New Roman" w:cs="Times New Roman"/>
          <w:sz w:val="24"/>
          <w:szCs w:val="24"/>
        </w:rPr>
        <w:t>compared to 24 week olds</w:t>
      </w:r>
      <w:r w:rsidR="00A53484" w:rsidRPr="009D31CE">
        <w:rPr>
          <w:rFonts w:ascii="Times New Roman" w:hAnsi="Times New Roman" w:cs="Times New Roman"/>
          <w:sz w:val="24"/>
          <w:szCs w:val="24"/>
        </w:rPr>
        <w:t xml:space="preserve">, </w:t>
      </w:r>
      <w:r w:rsidR="00A53484" w:rsidRPr="009D31CE">
        <w:rPr>
          <w:rFonts w:ascii="Times New Roman" w:hAnsi="Times New Roman" w:cs="Times New Roman"/>
          <w:sz w:val="24"/>
          <w:szCs w:val="24"/>
        </w:rPr>
        <w:lastRenderedPageBreak/>
        <w:t>although the expression of contractile</w:t>
      </w:r>
      <w:r w:rsidR="00AD787F">
        <w:rPr>
          <w:rFonts w:ascii="Times New Roman" w:hAnsi="Times New Roman" w:cs="Times New Roman"/>
          <w:sz w:val="24"/>
          <w:szCs w:val="24"/>
        </w:rPr>
        <w:t>-</w:t>
      </w:r>
      <w:r w:rsidR="00A53484" w:rsidRPr="009D31CE">
        <w:rPr>
          <w:rFonts w:ascii="Times New Roman" w:hAnsi="Times New Roman" w:cs="Times New Roman"/>
          <w:sz w:val="24"/>
          <w:szCs w:val="24"/>
        </w:rPr>
        <w:t>associat</w:t>
      </w:r>
      <w:r w:rsidR="008E7785">
        <w:rPr>
          <w:rFonts w:ascii="Times New Roman" w:hAnsi="Times New Roman" w:cs="Times New Roman"/>
          <w:sz w:val="24"/>
          <w:szCs w:val="24"/>
        </w:rPr>
        <w:t xml:space="preserve">ed proteins (including connexion </w:t>
      </w:r>
      <w:r w:rsidR="00A53484" w:rsidRPr="009D31CE">
        <w:rPr>
          <w:rFonts w:ascii="Times New Roman" w:hAnsi="Times New Roman" w:cs="Times New Roman"/>
          <w:sz w:val="24"/>
          <w:szCs w:val="24"/>
        </w:rPr>
        <w:t>43) was unaltered</w:t>
      </w:r>
      <w:r w:rsidR="00BD79E5">
        <w:rPr>
          <w:rFonts w:ascii="Times New Roman" w:hAnsi="Times New Roman" w:cs="Times New Roman"/>
          <w:sz w:val="24"/>
          <w:szCs w:val="24"/>
        </w:rPr>
        <w:t xml:space="preserve"> </w:t>
      </w:r>
      <w:r w:rsidR="00BD79E5">
        <w:rPr>
          <w:rFonts w:ascii="Times New Roman" w:hAnsi="Times New Roman" w:cs="Times New Roman"/>
          <w:sz w:val="24"/>
          <w:szCs w:val="24"/>
        </w:rPr>
        <w:fldChar w:fldCharType="begin"/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lmes&lt;/Author&gt;&lt;Year&gt;2015&lt;/Year&gt;&lt;RecNum&gt;1178&lt;/RecNum&gt;&lt;DisplayText&gt;[20]&lt;/DisplayText&gt;&lt;record&gt;&lt;rec-number&gt;1178&lt;/rec-number&gt;&lt;foreign-keys&gt;&lt;key app="EN" db-id="r02a0texjea5fxerd5uxt0rhvzwp2ftvaeer" timestamp="1560949856"&gt;1178&lt;/key&gt;&lt;/foreign-keys&gt;&lt;ref-type name="Journal Article"&gt;17&lt;/ref-type&gt;&lt;contributors&gt;&lt;authors&gt;&lt;author&gt;Elmes, M.&lt;/author&gt;&lt;author&gt;Szyszka, A.&lt;/author&gt;&lt;author&gt;Pauliat, C.&lt;/author&gt;&lt;author&gt;Clifford, B.&lt;/author&gt;&lt;author&gt;Daniel, Z.&lt;/author&gt;&lt;author&gt;Cheng, Z.&lt;/author&gt;&lt;author&gt;Wathes, C.&lt;/author&gt;&lt;author&gt;McMullen, S.&lt;/author&gt;&lt;/authors&gt;&lt;/contributors&gt;&lt;auth-address&gt;Division of Nutritional Sciences, University of Nottingham, Loughborough, UK matthew.elmes@nottingham.ac.uk.&amp;#xD;Division of Nutritional Sciences, University of Nottingham, Loughborough, UK.&amp;#xD;Royal Veterinary College, Reproduction and Development Group, Hatfield, UK.&lt;/auth-address&gt;&lt;titles&gt;&lt;title&gt;Maternal age effects on myometrial expression of contractile proteins, uterine gene expression, and contractile activity during labor in the rat&lt;/title&gt;&lt;secondary-title&gt;Physiol Rep&lt;/secondary-title&gt;&lt;alt-title&gt;Physiological reports&lt;/alt-title&gt;&lt;/titles&gt;&lt;periodical&gt;&lt;full-title&gt;Physiol Rep&lt;/full-title&gt;&lt;abbr-1&gt;Physiological reports&lt;/abbr-1&gt;&lt;/periodical&gt;&lt;alt-periodical&gt;&lt;full-title&gt;Physiol Rep&lt;/full-title&gt;&lt;abbr-1&gt;Physiological reports&lt;/abbr-1&gt;&lt;/alt-periodical&gt;&lt;volume&gt;3&lt;/volume&gt;&lt;number&gt;4&lt;/number&gt;&lt;edition&gt;2015/04/17&lt;/edition&gt;&lt;keywords&gt;&lt;keyword&gt;Maternal age&lt;/keyword&gt;&lt;keyword&gt;myometrium&lt;/keyword&gt;&lt;keyword&gt;parturition&lt;/keyword&gt;&lt;/keywords&gt;&lt;dates&gt;&lt;year&gt;2015&lt;/year&gt;&lt;pub-dates&gt;&lt;date&gt;Apr&lt;/date&gt;&lt;/pub-dates&gt;&lt;/dates&gt;&lt;isbn&gt;2051-817X (Print)&amp;#xD;2051-817x&lt;/isbn&gt;&lt;accession-num&gt;25876907&lt;/accession-num&gt;&lt;urls&gt;&lt;/urls&gt;&lt;custom2&gt;Pmc4425948&lt;/custom2&gt;&lt;electronic-resource-num&gt;10.14814/phy2.12305&lt;/electronic-resource-num&gt;&lt;remote-database-provider&gt;NLM&lt;/remote-database-provider&gt;&lt;language&gt;eng&lt;/language&gt;&lt;/record&gt;&lt;/Cite&gt;&lt;/EndNote&gt;</w:instrText>
      </w:r>
      <w:r w:rsidR="00BD79E5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20]</w:t>
      </w:r>
      <w:r w:rsidR="00BD79E5">
        <w:rPr>
          <w:rFonts w:ascii="Times New Roman" w:hAnsi="Times New Roman" w:cs="Times New Roman"/>
          <w:sz w:val="24"/>
          <w:szCs w:val="24"/>
        </w:rPr>
        <w:fldChar w:fldCharType="end"/>
      </w:r>
      <w:r w:rsidR="00525BAE" w:rsidRPr="009D31C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B824158" w14:textId="77777777" w:rsidR="00916612" w:rsidRPr="009D31CE" w:rsidRDefault="00916612" w:rsidP="00B83F71">
      <w:pPr>
        <w:autoSpaceDE w:val="0"/>
        <w:autoSpaceDN w:val="0"/>
        <w:adjustRightInd w:val="0"/>
        <w:spacing w:after="0"/>
        <w:rPr>
          <w:rFonts w:ascii="Times New Roman" w:hAnsi="Times New Roman" w:cs="Times New Roman"/>
          <w:sz w:val="24"/>
          <w:szCs w:val="24"/>
        </w:rPr>
      </w:pPr>
    </w:p>
    <w:p w14:paraId="4F11B5A5" w14:textId="10E60F3B" w:rsidR="0030605C" w:rsidRPr="00344D4C" w:rsidRDefault="00DD2348" w:rsidP="00B83F71">
      <w:pPr>
        <w:rPr>
          <w:rFonts w:ascii="Times New Roman" w:hAnsi="Times New Roman" w:cs="Times New Roman"/>
          <w:color w:val="FF0000"/>
          <w:sz w:val="24"/>
          <w:szCs w:val="24"/>
        </w:rPr>
      </w:pPr>
      <w:r w:rsidRPr="009D31CE">
        <w:rPr>
          <w:rFonts w:ascii="Times New Roman" w:hAnsi="Times New Roman" w:cs="Times New Roman"/>
          <w:sz w:val="24"/>
          <w:szCs w:val="24"/>
        </w:rPr>
        <w:t xml:space="preserve">A similarly small number of studies have been undertaken in </w:t>
      </w:r>
      <w:r w:rsidR="00E93CFA">
        <w:rPr>
          <w:rFonts w:ascii="Times New Roman" w:hAnsi="Times New Roman" w:cs="Times New Roman"/>
          <w:sz w:val="24"/>
          <w:szCs w:val="24"/>
        </w:rPr>
        <w:t>isolated human myometrium</w:t>
      </w:r>
      <w:r w:rsidR="008E7785">
        <w:rPr>
          <w:rFonts w:ascii="Times New Roman" w:hAnsi="Times New Roman" w:cs="Times New Roman"/>
          <w:sz w:val="24"/>
          <w:szCs w:val="24"/>
        </w:rPr>
        <w:t xml:space="preserve"> (</w:t>
      </w:r>
      <w:r w:rsidR="00AE2AE8">
        <w:rPr>
          <w:rFonts w:ascii="Times New Roman" w:hAnsi="Times New Roman" w:cs="Times New Roman"/>
          <w:sz w:val="24"/>
          <w:szCs w:val="24"/>
        </w:rPr>
        <w:t>Table 1 for Summary)</w:t>
      </w:r>
      <w:r w:rsidRPr="009D31CE">
        <w:rPr>
          <w:rFonts w:ascii="Times New Roman" w:hAnsi="Times New Roman" w:cs="Times New Roman"/>
          <w:sz w:val="24"/>
          <w:szCs w:val="24"/>
        </w:rPr>
        <w:t>.</w:t>
      </w:r>
      <w:r w:rsidR="00E1690A" w:rsidRPr="009D31CE">
        <w:rPr>
          <w:rFonts w:ascii="Times New Roman" w:hAnsi="Times New Roman" w:cs="Times New Roman"/>
          <w:sz w:val="24"/>
          <w:szCs w:val="24"/>
        </w:rPr>
        <w:t xml:space="preserve"> Smith et al</w:t>
      </w:r>
      <w:r w:rsidR="00E93CFA">
        <w:rPr>
          <w:rFonts w:ascii="Times New Roman" w:hAnsi="Times New Roman" w:cs="Times New Roman"/>
          <w:sz w:val="24"/>
          <w:szCs w:val="24"/>
        </w:rPr>
        <w:t>.</w:t>
      </w:r>
      <w:r w:rsidR="00E1690A" w:rsidRPr="009D31CE">
        <w:rPr>
          <w:rFonts w:ascii="Times New Roman" w:hAnsi="Times New Roman" w:cs="Times New Roman"/>
          <w:sz w:val="24"/>
          <w:szCs w:val="24"/>
        </w:rPr>
        <w:t xml:space="preserve"> (2008)</w:t>
      </w:r>
      <w:r w:rsidR="0020626D">
        <w:rPr>
          <w:rFonts w:ascii="Times New Roman" w:hAnsi="Times New Roman" w:cs="Times New Roman"/>
          <w:sz w:val="24"/>
          <w:szCs w:val="24"/>
        </w:rPr>
        <w:t xml:space="preserve"> </w:t>
      </w:r>
      <w:r w:rsidR="0020626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bWl0aDwvQXV0aG9yPjxZZWFyPjIwMDg8L1llYXI+PFJl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bWl0aDwvQXV0aG9yPjxZZWFyPjIwMDg8L1llYXI+PFJl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20626D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16]</w:t>
      </w:r>
      <w:r w:rsidR="0020626D">
        <w:rPr>
          <w:rFonts w:ascii="Times New Roman" w:hAnsi="Times New Roman" w:cs="Times New Roman"/>
          <w:sz w:val="24"/>
          <w:szCs w:val="24"/>
        </w:rPr>
        <w:fldChar w:fldCharType="end"/>
      </w:r>
      <w:r w:rsidR="00E1690A" w:rsidRPr="009D31CE">
        <w:rPr>
          <w:rFonts w:ascii="Times New Roman" w:hAnsi="Times New Roman" w:cs="Times New Roman"/>
          <w:sz w:val="24"/>
          <w:szCs w:val="24"/>
        </w:rPr>
        <w:t xml:space="preserve"> showed that spontaneous contractile activity in</w:t>
      </w:r>
      <w:r w:rsidR="00E93CFA">
        <w:rPr>
          <w:rFonts w:ascii="Times New Roman" w:hAnsi="Times New Roman" w:cs="Times New Roman"/>
          <w:sz w:val="24"/>
          <w:szCs w:val="24"/>
        </w:rPr>
        <w:t>-</w:t>
      </w:r>
      <w:r w:rsidR="00E1690A" w:rsidRPr="009D31CE">
        <w:rPr>
          <w:rFonts w:ascii="Times New Roman" w:hAnsi="Times New Roman" w:cs="Times New Roman"/>
          <w:sz w:val="24"/>
          <w:szCs w:val="24"/>
        </w:rPr>
        <w:t xml:space="preserve">vitro decreased with increasing age in non-labouring term pregnant </w:t>
      </w:r>
      <w:r w:rsidR="000A4B18" w:rsidRPr="009D31CE">
        <w:rPr>
          <w:rFonts w:ascii="Times New Roman" w:hAnsi="Times New Roman" w:cs="Times New Roman"/>
          <w:sz w:val="24"/>
          <w:szCs w:val="24"/>
        </w:rPr>
        <w:t>human myometrium</w:t>
      </w:r>
      <w:r w:rsidR="00E1690A" w:rsidRPr="009D31CE">
        <w:rPr>
          <w:rFonts w:ascii="Times New Roman" w:hAnsi="Times New Roman" w:cs="Times New Roman"/>
          <w:sz w:val="24"/>
          <w:szCs w:val="24"/>
        </w:rPr>
        <w:t xml:space="preserve">. Interestingly there were more multiphasic contractions in myometrium from older mothers, which has </w:t>
      </w:r>
      <w:r w:rsidR="00B17037" w:rsidRPr="009D31CE">
        <w:rPr>
          <w:rFonts w:ascii="Times New Roman" w:hAnsi="Times New Roman" w:cs="Times New Roman"/>
          <w:sz w:val="24"/>
          <w:szCs w:val="24"/>
        </w:rPr>
        <w:t xml:space="preserve">previously </w:t>
      </w:r>
      <w:r w:rsidR="00E1690A" w:rsidRPr="009D31CE">
        <w:rPr>
          <w:rFonts w:ascii="Times New Roman" w:hAnsi="Times New Roman" w:cs="Times New Roman"/>
          <w:sz w:val="24"/>
          <w:szCs w:val="24"/>
        </w:rPr>
        <w:t>been associated with</w:t>
      </w:r>
      <w:r w:rsidR="00B17037" w:rsidRPr="009D31CE">
        <w:rPr>
          <w:rFonts w:ascii="Times New Roman" w:hAnsi="Times New Roman" w:cs="Times New Roman"/>
          <w:sz w:val="24"/>
          <w:szCs w:val="24"/>
        </w:rPr>
        <w:t xml:space="preserve"> prolonged la</w:t>
      </w:r>
      <w:r w:rsidR="001C4447">
        <w:rPr>
          <w:rFonts w:ascii="Times New Roman" w:hAnsi="Times New Roman" w:cs="Times New Roman"/>
          <w:sz w:val="24"/>
          <w:szCs w:val="24"/>
        </w:rPr>
        <w:t>bour and increased risk of intra</w:t>
      </w:r>
      <w:r w:rsidR="00B17037" w:rsidRPr="009D31CE">
        <w:rPr>
          <w:rFonts w:ascii="Times New Roman" w:hAnsi="Times New Roman" w:cs="Times New Roman"/>
          <w:sz w:val="24"/>
          <w:szCs w:val="24"/>
        </w:rPr>
        <w:t xml:space="preserve">partum </w:t>
      </w:r>
      <w:r w:rsidR="00E93CFA">
        <w:rPr>
          <w:rFonts w:ascii="Times New Roman" w:hAnsi="Times New Roman" w:cs="Times New Roman"/>
          <w:sz w:val="24"/>
          <w:szCs w:val="24"/>
        </w:rPr>
        <w:t>CS</w:t>
      </w:r>
      <w:r w:rsidR="00B17037" w:rsidRPr="009D31CE">
        <w:rPr>
          <w:rFonts w:ascii="Times New Roman" w:hAnsi="Times New Roman" w:cs="Times New Roman"/>
          <w:sz w:val="24"/>
          <w:szCs w:val="24"/>
        </w:rPr>
        <w:t xml:space="preserve"> </w:t>
      </w:r>
      <w:r w:rsidR="00436865">
        <w:rPr>
          <w:rFonts w:ascii="Times New Roman" w:hAnsi="Times New Roman" w:cs="Times New Roman"/>
          <w:sz w:val="24"/>
          <w:szCs w:val="24"/>
        </w:rPr>
        <w:fldChar w:fldCharType="begin"/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erreira&lt;/Author&gt;&lt;Year&gt;1994&lt;/Year&gt;&lt;RecNum&gt;1205&lt;/RecNum&gt;&lt;DisplayText&gt;[21]&lt;/DisplayText&gt;&lt;record&gt;&lt;rec-number&gt;1205&lt;/rec-number&gt;&lt;foreign-keys&gt;&lt;key app="EN" db-id="r02a0texjea5fxerd5uxt0rhvzwp2ftvaeer" timestamp="1561632132"&gt;1205&lt;/key&gt;&lt;/foreign-keys&gt;&lt;ref-type name="Journal Article"&gt;17&lt;/ref-type&gt;&lt;contributors&gt;&lt;authors&gt;&lt;author&gt;Ferreira, C. J.&lt;/author&gt;&lt;author&gt;Odendaal, H. J.&lt;/author&gt;&lt;/authors&gt;&lt;/contributors&gt;&lt;auth-address&gt;Department of Obstetrics and Gynaecology, University of Stellenbosch, Tygerberg, CP.&lt;/auth-address&gt;&lt;titles&gt;&lt;title&gt;Does coupling of uterine contractions reflect uterine dysfunction?&lt;/title&gt;&lt;secondary-title&gt;S Afr Med J&lt;/secondary-title&gt;&lt;alt-title&gt;South African medical journal = Suid-Afrikaanse tydskrif vir geneeskunde&lt;/alt-title&gt;&lt;/titles&gt;&lt;periodical&gt;&lt;full-title&gt;S Afr Med J&lt;/full-title&gt;&lt;abbr-1&gt;South African medical journal = Suid-Afrikaanse tydskrif vir geneeskunde&lt;/abbr-1&gt;&lt;/periodical&gt;&lt;alt-periodical&gt;&lt;full-title&gt;S Afr Med J&lt;/full-title&gt;&lt;abbr-1&gt;South African medical journal = Suid-Afrikaanse tydskrif vir geneeskunde&lt;/abbr-1&gt;&lt;/alt-periodical&gt;&lt;pages&gt;20-3&lt;/pages&gt;&lt;volume&gt;84&lt;/volume&gt;&lt;number&gt;1&lt;/number&gt;&lt;edition&gt;1994/01/01&lt;/edition&gt;&lt;keywords&gt;&lt;keyword&gt;Adolescent&lt;/keyword&gt;&lt;keyword&gt;Adult&lt;/keyword&gt;&lt;keyword&gt;Diagnostic Errors&lt;/keyword&gt;&lt;keyword&gt;Female&lt;/keyword&gt;&lt;keyword&gt;Humans&lt;/keyword&gt;&lt;keyword&gt;Monitoring, Physiologic&lt;/keyword&gt;&lt;keyword&gt;Obstetric Labor Complications/diagnosis&lt;/keyword&gt;&lt;keyword&gt;Oxytocin/therapeutic use&lt;/keyword&gt;&lt;keyword&gt;Parity&lt;/keyword&gt;&lt;keyword&gt;Pregnancy&lt;/keyword&gt;&lt;keyword&gt;Time Factors&lt;/keyword&gt;&lt;keyword&gt;Uterine Contraction/drug effects/*physiology&lt;/keyword&gt;&lt;keyword&gt;Uterine Inertia/*diagnosis/drug therapy&lt;/keyword&gt;&lt;/keywords&gt;&lt;dates&gt;&lt;year&gt;1994&lt;/year&gt;&lt;pub-dates&gt;&lt;date&gt;Jan&lt;/date&gt;&lt;/pub-dates&gt;&lt;/dates&gt;&lt;isbn&gt;0256-9574 (Print)&lt;/isbn&gt;&lt;accession-num&gt;8197487&lt;/accession-num&gt;&lt;urls&gt;&lt;/urls&gt;&lt;remote-database-provider&gt;NLM&lt;/remote-database-provider&gt;&lt;language&gt;eng&lt;/language&gt;&lt;/record&gt;&lt;/Cite&gt;&lt;/EndNote&gt;</w:instrText>
      </w:r>
      <w:r w:rsidR="00436865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21]</w:t>
      </w:r>
      <w:r w:rsidR="00436865">
        <w:rPr>
          <w:rFonts w:ascii="Times New Roman" w:hAnsi="Times New Roman" w:cs="Times New Roman"/>
          <w:sz w:val="24"/>
          <w:szCs w:val="24"/>
        </w:rPr>
        <w:fldChar w:fldCharType="end"/>
      </w:r>
      <w:r w:rsidR="00C20FC8" w:rsidRPr="009D31CE">
        <w:rPr>
          <w:rFonts w:ascii="Times New Roman" w:hAnsi="Times New Roman" w:cs="Times New Roman"/>
          <w:sz w:val="24"/>
          <w:szCs w:val="24"/>
        </w:rPr>
        <w:t>.</w:t>
      </w:r>
      <w:r w:rsidR="00BE43F5" w:rsidRPr="009D31CE">
        <w:rPr>
          <w:rFonts w:ascii="Times New Roman" w:hAnsi="Times New Roman" w:cs="Times New Roman"/>
          <w:sz w:val="24"/>
          <w:szCs w:val="24"/>
        </w:rPr>
        <w:t xml:space="preserve"> More recently, </w:t>
      </w:r>
      <w:proofErr w:type="spellStart"/>
      <w:r w:rsidR="00BE43F5" w:rsidRPr="009D31CE">
        <w:rPr>
          <w:rFonts w:ascii="Times New Roman" w:hAnsi="Times New Roman" w:cs="Times New Roman"/>
          <w:sz w:val="24"/>
          <w:szCs w:val="24"/>
        </w:rPr>
        <w:t>Arrowsmith</w:t>
      </w:r>
      <w:proofErr w:type="spellEnd"/>
      <w:r w:rsidR="00BE43F5" w:rsidRPr="009D31CE">
        <w:rPr>
          <w:rFonts w:ascii="Times New Roman" w:hAnsi="Times New Roman" w:cs="Times New Roman"/>
          <w:sz w:val="24"/>
          <w:szCs w:val="24"/>
        </w:rPr>
        <w:t xml:space="preserve"> et al</w:t>
      </w:r>
      <w:r w:rsidR="00E93CFA">
        <w:rPr>
          <w:rFonts w:ascii="Times New Roman" w:hAnsi="Times New Roman" w:cs="Times New Roman"/>
          <w:sz w:val="24"/>
          <w:szCs w:val="24"/>
        </w:rPr>
        <w:t>.</w:t>
      </w:r>
      <w:r w:rsidR="00BE43F5" w:rsidRPr="009D31CE">
        <w:rPr>
          <w:rFonts w:ascii="Times New Roman" w:hAnsi="Times New Roman" w:cs="Times New Roman"/>
          <w:sz w:val="24"/>
          <w:szCs w:val="24"/>
        </w:rPr>
        <w:t xml:space="preserve"> (2012)</w:t>
      </w:r>
      <w:r w:rsidR="00436865">
        <w:rPr>
          <w:rFonts w:ascii="Times New Roman" w:hAnsi="Times New Roman" w:cs="Times New Roman"/>
          <w:sz w:val="24"/>
          <w:szCs w:val="24"/>
        </w:rPr>
        <w:t xml:space="preserve"> </w:t>
      </w:r>
      <w:r w:rsidR="00436865">
        <w:rPr>
          <w:rFonts w:ascii="Times New Roman" w:hAnsi="Times New Roman" w:cs="Times New Roman"/>
          <w:sz w:val="24"/>
          <w:szCs w:val="24"/>
        </w:rPr>
        <w:fldChar w:fldCharType="begin"/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rrowsmith&lt;/Author&gt;&lt;Year&gt;2012&lt;/Year&gt;&lt;RecNum&gt;53&lt;/RecNum&gt;&lt;DisplayText&gt;[22]&lt;/DisplayText&gt;&lt;record&gt;&lt;rec-number&gt;53&lt;/rec-number&gt;&lt;foreign-keys&gt;&lt;key app="EN" db-id="r02a0texjea5fxerd5uxt0rhvzwp2ftvaeer" timestamp="1527156251"&gt;53&lt;/key&gt;&lt;/foreign-keys&gt;&lt;ref-type name="Journal Article"&gt;17&lt;/ref-type&gt;&lt;contributors&gt;&lt;authors&gt;&lt;author&gt;Arrowsmith, S.&lt;/author&gt;&lt;author&gt;Robinson, H.&lt;/author&gt;&lt;author&gt;Noble, K.&lt;/author&gt;&lt;author&gt;Wray, S.&lt;/author&gt;&lt;/authors&gt;&lt;/contributors&gt;&lt;auth-address&gt;Department of Cellular and Molecular Physiology, Institute of Translational Medicine, University of Liverpool, Liverpool, UK. s.arrowsmith@liv.ac.uk&lt;/auth-address&gt;&lt;titles&gt;&lt;title&gt;What do we know about what happens to myometrial function as women age?&lt;/title&gt;&lt;secondary-title&gt;J Muscle Res Cell Motil&lt;/secondary-title&gt;&lt;alt-title&gt;Journal of muscle research and cell motility&lt;/alt-title&gt;&lt;/titles&gt;&lt;periodical&gt;&lt;full-title&gt;J Muscle Res Cell Motil&lt;/full-title&gt;&lt;abbr-1&gt;Journal of muscle research and cell motility&lt;/abbr-1&gt;&lt;/periodical&gt;&lt;alt-periodical&gt;&lt;full-title&gt;J Muscle Res Cell Motil&lt;/full-title&gt;&lt;abbr-1&gt;Journal of muscle research and cell motility&lt;/abbr-1&gt;&lt;/alt-periodical&gt;&lt;pages&gt;209-17&lt;/pages&gt;&lt;volume&gt;33&lt;/volume&gt;&lt;number&gt;3-4&lt;/number&gt;&lt;edition&gt;2012/05/31&lt;/edition&gt;&lt;keywords&gt;&lt;keyword&gt;Adult&lt;/keyword&gt;&lt;keyword&gt;Age Factors&lt;/keyword&gt;&lt;keyword&gt;Female&lt;/keyword&gt;&lt;keyword&gt;Humans&lt;/keyword&gt;&lt;keyword&gt;Middle Aged&lt;/keyword&gt;&lt;keyword&gt;Myometrium/*physiology&lt;/keyword&gt;&lt;keyword&gt;Pregnancy&lt;/keyword&gt;&lt;keyword&gt;Uterine Contraction/*physiology&lt;/keyword&gt;&lt;keyword&gt;Uterus/physiology&lt;/keyword&gt;&lt;/keywords&gt;&lt;dates&gt;&lt;year&gt;2012&lt;/year&gt;&lt;pub-dates&gt;&lt;date&gt;Aug&lt;/date&gt;&lt;/pub-dates&gt;&lt;/dates&gt;&lt;isbn&gt;0142-4319&lt;/isbn&gt;&lt;accession-num&gt;22644420&lt;/accession-num&gt;&lt;urls&gt;&lt;/urls&gt;&lt;custom2&gt;PMC3413813&lt;/custom2&gt;&lt;electronic-resource-num&gt;10.1007/s10974-012-9300-2&lt;/electronic-resource-num&gt;&lt;remote-database-provider&gt;NLM&lt;/remote-database-provider&gt;&lt;language&gt;eng&lt;/language&gt;&lt;/record&gt;&lt;/Cite&gt;&lt;/EndNote&gt;</w:instrText>
      </w:r>
      <w:r w:rsidR="00436865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22]</w:t>
      </w:r>
      <w:r w:rsidR="00436865">
        <w:rPr>
          <w:rFonts w:ascii="Times New Roman" w:hAnsi="Times New Roman" w:cs="Times New Roman"/>
          <w:sz w:val="24"/>
          <w:szCs w:val="24"/>
        </w:rPr>
        <w:fldChar w:fldCharType="end"/>
      </w:r>
      <w:r w:rsidR="004437E4" w:rsidRPr="009D31CE">
        <w:rPr>
          <w:rFonts w:ascii="Times New Roman" w:hAnsi="Times New Roman" w:cs="Times New Roman"/>
          <w:sz w:val="24"/>
          <w:szCs w:val="24"/>
        </w:rPr>
        <w:t xml:space="preserve"> demonstrated a decreased force of contra</w:t>
      </w:r>
      <w:r w:rsidR="00E93CFA">
        <w:rPr>
          <w:rFonts w:ascii="Times New Roman" w:hAnsi="Times New Roman" w:cs="Times New Roman"/>
          <w:sz w:val="24"/>
          <w:szCs w:val="24"/>
        </w:rPr>
        <w:t>ction with increasing age (</w:t>
      </w:r>
      <w:r w:rsidR="004437E4" w:rsidRPr="009D31CE">
        <w:rPr>
          <w:rFonts w:ascii="Times New Roman" w:hAnsi="Times New Roman" w:cs="Times New Roman"/>
          <w:sz w:val="24"/>
          <w:szCs w:val="24"/>
        </w:rPr>
        <w:t>spontaneous and K</w:t>
      </w:r>
      <w:r w:rsidR="004437E4" w:rsidRPr="009D31CE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4437E4" w:rsidRPr="009D31CE">
        <w:rPr>
          <w:rFonts w:ascii="Times New Roman" w:hAnsi="Times New Roman" w:cs="Times New Roman"/>
          <w:sz w:val="24"/>
          <w:szCs w:val="24"/>
        </w:rPr>
        <w:t>-stimulated) in non-pregnant human uterus</w:t>
      </w:r>
      <w:r w:rsidR="003074FD" w:rsidRPr="009D31CE">
        <w:rPr>
          <w:rFonts w:ascii="Times New Roman" w:hAnsi="Times New Roman" w:cs="Times New Roman"/>
          <w:sz w:val="24"/>
          <w:szCs w:val="24"/>
        </w:rPr>
        <w:t xml:space="preserve"> (age range 25-72 years)</w:t>
      </w:r>
      <w:r w:rsidR="004437E4" w:rsidRPr="009D31CE">
        <w:rPr>
          <w:rFonts w:ascii="Times New Roman" w:hAnsi="Times New Roman" w:cs="Times New Roman"/>
          <w:sz w:val="24"/>
          <w:szCs w:val="24"/>
        </w:rPr>
        <w:t>. A similar trend was observed in pregnant uterus but did not reach significance. It may be that pregnancy hormones causing hyperplasia and hypertrophy of myometrium can restore age-related deficits.</w:t>
      </w:r>
      <w:r w:rsidR="00934184" w:rsidRPr="009D31CE">
        <w:rPr>
          <w:rFonts w:ascii="Times New Roman" w:hAnsi="Times New Roman" w:cs="Times New Roman"/>
          <w:sz w:val="24"/>
          <w:szCs w:val="24"/>
        </w:rPr>
        <w:t xml:space="preserve"> </w:t>
      </w:r>
      <w:r w:rsidR="00E93CFA">
        <w:rPr>
          <w:rFonts w:ascii="Times New Roman" w:hAnsi="Times New Roman" w:cs="Times New Roman"/>
          <w:sz w:val="24"/>
          <w:szCs w:val="24"/>
        </w:rPr>
        <w:t>T</w:t>
      </w:r>
      <w:r w:rsidR="003074FD" w:rsidRPr="009D31CE">
        <w:rPr>
          <w:rFonts w:ascii="Times New Roman" w:hAnsi="Times New Roman" w:cs="Times New Roman"/>
          <w:sz w:val="24"/>
          <w:szCs w:val="24"/>
        </w:rPr>
        <w:t xml:space="preserve">here was a trend towards a reduced response to OT, </w:t>
      </w:r>
      <w:r w:rsidR="00E93CFA">
        <w:rPr>
          <w:rFonts w:ascii="Times New Roman" w:hAnsi="Times New Roman" w:cs="Times New Roman"/>
          <w:sz w:val="24"/>
          <w:szCs w:val="24"/>
        </w:rPr>
        <w:t xml:space="preserve">but </w:t>
      </w:r>
      <w:r w:rsidR="003074FD" w:rsidRPr="009D31CE">
        <w:rPr>
          <w:rFonts w:ascii="Times New Roman" w:hAnsi="Times New Roman" w:cs="Times New Roman"/>
          <w:sz w:val="24"/>
          <w:szCs w:val="24"/>
        </w:rPr>
        <w:t xml:space="preserve">this also did not reach significance </w:t>
      </w:r>
      <w:r w:rsidR="00436865">
        <w:rPr>
          <w:rFonts w:ascii="Times New Roman" w:hAnsi="Times New Roman" w:cs="Times New Roman"/>
          <w:sz w:val="24"/>
          <w:szCs w:val="24"/>
        </w:rPr>
        <w:fldChar w:fldCharType="begin"/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rrowsmith&lt;/Author&gt;&lt;Year&gt;2012&lt;/Year&gt;&lt;RecNum&gt;53&lt;/RecNum&gt;&lt;DisplayText&gt;[22]&lt;/DisplayText&gt;&lt;record&gt;&lt;rec-number&gt;53&lt;/rec-number&gt;&lt;foreign-keys&gt;&lt;key app="EN" db-id="r02a0texjea5fxerd5uxt0rhvzwp2ftvaeer" timestamp="1527156251"&gt;53&lt;/key&gt;&lt;/foreign-keys&gt;&lt;ref-type name="Journal Article"&gt;17&lt;/ref-type&gt;&lt;contributors&gt;&lt;authors&gt;&lt;author&gt;Arrowsmith, S.&lt;/author&gt;&lt;author&gt;Robinson, H.&lt;/author&gt;&lt;author&gt;Noble, K.&lt;/author&gt;&lt;author&gt;Wray, S.&lt;/author&gt;&lt;/authors&gt;&lt;/contributors&gt;&lt;auth-address&gt;Department of Cellular and Molecular Physiology, Institute of Translational Medicine, University of Liverpool, Liverpool, UK. s.arrowsmith@liv.ac.uk&lt;/auth-address&gt;&lt;titles&gt;&lt;title&gt;What do we know about what happens to myometrial function as women age?&lt;/title&gt;&lt;secondary-title&gt;J Muscle Res Cell Motil&lt;/secondary-title&gt;&lt;alt-title&gt;Journal of muscle research and cell motility&lt;/alt-title&gt;&lt;/titles&gt;&lt;periodical&gt;&lt;full-title&gt;J Muscle Res Cell Motil&lt;/full-title&gt;&lt;abbr-1&gt;Journal of muscle research and cell motility&lt;/abbr-1&gt;&lt;/periodical&gt;&lt;alt-periodical&gt;&lt;full-title&gt;J Muscle Res Cell Motil&lt;/full-title&gt;&lt;abbr-1&gt;Journal of muscle research and cell motility&lt;/abbr-1&gt;&lt;/alt-periodical&gt;&lt;pages&gt;209-17&lt;/pages&gt;&lt;volume&gt;33&lt;/volume&gt;&lt;number&gt;3-4&lt;/number&gt;&lt;edition&gt;2012/05/31&lt;/edition&gt;&lt;keywords&gt;&lt;keyword&gt;Adult&lt;/keyword&gt;&lt;keyword&gt;Age Factors&lt;/keyword&gt;&lt;keyword&gt;Female&lt;/keyword&gt;&lt;keyword&gt;Humans&lt;/keyword&gt;&lt;keyword&gt;Middle Aged&lt;/keyword&gt;&lt;keyword&gt;Myometrium/*physiology&lt;/keyword&gt;&lt;keyword&gt;Pregnancy&lt;/keyword&gt;&lt;keyword&gt;Uterine Contraction/*physiology&lt;/keyword&gt;&lt;keyword&gt;Uterus/physiology&lt;/keyword&gt;&lt;/keywords&gt;&lt;dates&gt;&lt;year&gt;2012&lt;/year&gt;&lt;pub-dates&gt;&lt;date&gt;Aug&lt;/date&gt;&lt;/pub-dates&gt;&lt;/dates&gt;&lt;isbn&gt;0142-4319&lt;/isbn&gt;&lt;accession-num&gt;22644420&lt;/accession-num&gt;&lt;urls&gt;&lt;/urls&gt;&lt;custom2&gt;PMC3413813&lt;/custom2&gt;&lt;electronic-resource-num&gt;10.1007/s10974-012-9300-2&lt;/electronic-resource-num&gt;&lt;remote-database-provider&gt;NLM&lt;/remote-database-provider&gt;&lt;language&gt;eng&lt;/language&gt;&lt;/record&gt;&lt;/Cite&gt;&lt;/EndNote&gt;</w:instrText>
      </w:r>
      <w:r w:rsidR="00436865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22]</w:t>
      </w:r>
      <w:r w:rsidR="00436865">
        <w:rPr>
          <w:rFonts w:ascii="Times New Roman" w:hAnsi="Times New Roman" w:cs="Times New Roman"/>
          <w:sz w:val="24"/>
          <w:szCs w:val="24"/>
        </w:rPr>
        <w:fldChar w:fldCharType="end"/>
      </w:r>
      <w:r w:rsidR="00436865">
        <w:rPr>
          <w:rFonts w:ascii="Times New Roman" w:hAnsi="Times New Roman" w:cs="Times New Roman"/>
          <w:sz w:val="24"/>
          <w:szCs w:val="24"/>
        </w:rPr>
        <w:t xml:space="preserve">. </w:t>
      </w:r>
      <w:r w:rsidR="004D77A7">
        <w:rPr>
          <w:rFonts w:ascii="Times New Roman" w:hAnsi="Times New Roman" w:cs="Times New Roman"/>
          <w:sz w:val="24"/>
          <w:szCs w:val="24"/>
        </w:rPr>
        <w:t xml:space="preserve">Similarly, </w:t>
      </w:r>
      <w:proofErr w:type="spellStart"/>
      <w:r w:rsidR="00934184" w:rsidRPr="009D31CE">
        <w:rPr>
          <w:rFonts w:ascii="Times New Roman" w:hAnsi="Times New Roman" w:cs="Times New Roman"/>
          <w:sz w:val="24"/>
          <w:szCs w:val="24"/>
        </w:rPr>
        <w:t>Crankshaw</w:t>
      </w:r>
      <w:proofErr w:type="spellEnd"/>
      <w:r w:rsidR="00934184" w:rsidRPr="009D31CE">
        <w:rPr>
          <w:rFonts w:ascii="Times New Roman" w:hAnsi="Times New Roman" w:cs="Times New Roman"/>
          <w:sz w:val="24"/>
          <w:szCs w:val="24"/>
        </w:rPr>
        <w:t xml:space="preserve"> et al</w:t>
      </w:r>
      <w:r w:rsidR="00E93CFA">
        <w:rPr>
          <w:rFonts w:ascii="Times New Roman" w:hAnsi="Times New Roman" w:cs="Times New Roman"/>
          <w:sz w:val="24"/>
          <w:szCs w:val="24"/>
        </w:rPr>
        <w:t>.</w:t>
      </w:r>
      <w:r w:rsidR="00934184" w:rsidRPr="009D31CE">
        <w:rPr>
          <w:rFonts w:ascii="Times New Roman" w:hAnsi="Times New Roman" w:cs="Times New Roman"/>
          <w:sz w:val="24"/>
          <w:szCs w:val="24"/>
        </w:rPr>
        <w:t xml:space="preserve"> (2015)</w:t>
      </w:r>
      <w:r w:rsidR="00436865">
        <w:rPr>
          <w:rFonts w:ascii="Times New Roman" w:hAnsi="Times New Roman" w:cs="Times New Roman"/>
          <w:sz w:val="24"/>
          <w:szCs w:val="24"/>
        </w:rPr>
        <w:t xml:space="preserve"> </w:t>
      </w:r>
      <w:r w:rsidR="0043686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cmFua3NoYXc8L0F1dGhvcj48WWVhcj4yMDE1PC9ZZWFy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cmFua3NoYXc8L0F1dGhvcj48WWVhcj4yMDE1PC9ZZWFy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436865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23]</w:t>
      </w:r>
      <w:r w:rsidR="00436865">
        <w:rPr>
          <w:rFonts w:ascii="Times New Roman" w:hAnsi="Times New Roman" w:cs="Times New Roman"/>
          <w:sz w:val="24"/>
          <w:szCs w:val="24"/>
        </w:rPr>
        <w:fldChar w:fldCharType="end"/>
      </w:r>
      <w:r w:rsidR="00934184" w:rsidRPr="009D31CE">
        <w:rPr>
          <w:rFonts w:ascii="Times New Roman" w:hAnsi="Times New Roman" w:cs="Times New Roman"/>
          <w:sz w:val="24"/>
          <w:szCs w:val="24"/>
        </w:rPr>
        <w:t xml:space="preserve"> </w:t>
      </w:r>
      <w:r w:rsidR="003074FD" w:rsidRPr="009D31CE">
        <w:rPr>
          <w:rFonts w:ascii="Times New Roman" w:hAnsi="Times New Roman" w:cs="Times New Roman"/>
          <w:sz w:val="24"/>
          <w:szCs w:val="24"/>
        </w:rPr>
        <w:t>found no correlation between maternal age and myometrial contractility in</w:t>
      </w:r>
      <w:r w:rsidR="00DF1AD3">
        <w:rPr>
          <w:rFonts w:ascii="Times New Roman" w:hAnsi="Times New Roman" w:cs="Times New Roman"/>
          <w:sz w:val="24"/>
          <w:szCs w:val="24"/>
        </w:rPr>
        <w:t>-</w:t>
      </w:r>
      <w:r w:rsidR="003074FD" w:rsidRPr="009D31CE">
        <w:rPr>
          <w:rFonts w:ascii="Times New Roman" w:hAnsi="Times New Roman" w:cs="Times New Roman"/>
          <w:sz w:val="24"/>
          <w:szCs w:val="24"/>
        </w:rPr>
        <w:t>vitro (spontaneous, K</w:t>
      </w:r>
      <w:r w:rsidR="003074FD" w:rsidRPr="009D31CE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3074FD" w:rsidRPr="009D31CE">
        <w:rPr>
          <w:rFonts w:ascii="Times New Roman" w:hAnsi="Times New Roman" w:cs="Times New Roman"/>
          <w:sz w:val="24"/>
          <w:szCs w:val="24"/>
        </w:rPr>
        <w:t xml:space="preserve"> </w:t>
      </w:r>
      <w:r w:rsidR="00E93CFA">
        <w:rPr>
          <w:rFonts w:ascii="Times New Roman" w:hAnsi="Times New Roman" w:cs="Times New Roman"/>
          <w:sz w:val="24"/>
          <w:szCs w:val="24"/>
        </w:rPr>
        <w:t xml:space="preserve">or </w:t>
      </w:r>
      <w:r w:rsidR="003074FD" w:rsidRPr="009D31CE">
        <w:rPr>
          <w:rFonts w:ascii="Times New Roman" w:hAnsi="Times New Roman" w:cs="Times New Roman"/>
          <w:sz w:val="24"/>
          <w:szCs w:val="24"/>
        </w:rPr>
        <w:t>OT-stimulated) in term pregnant women and no evidence for an increased rate of multiphasic contractions.</w:t>
      </w:r>
      <w:r w:rsidR="00344D4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5724B56" w14:textId="16FEBD6F" w:rsidR="00934184" w:rsidRDefault="002A1C95" w:rsidP="00B83F71">
      <w:pPr>
        <w:rPr>
          <w:rFonts w:ascii="Times New Roman" w:hAnsi="Times New Roman" w:cs="Times New Roman"/>
          <w:sz w:val="24"/>
          <w:szCs w:val="24"/>
        </w:rPr>
      </w:pPr>
      <w:r w:rsidRPr="009D31CE">
        <w:rPr>
          <w:rFonts w:ascii="Times New Roman" w:hAnsi="Times New Roman" w:cs="Times New Roman"/>
          <w:sz w:val="24"/>
          <w:szCs w:val="24"/>
        </w:rPr>
        <w:t xml:space="preserve">It has been </w:t>
      </w:r>
      <w:r w:rsidR="00E44EF4" w:rsidRPr="009D31CE">
        <w:rPr>
          <w:rFonts w:ascii="Times New Roman" w:hAnsi="Times New Roman" w:cs="Times New Roman"/>
          <w:sz w:val="24"/>
          <w:szCs w:val="24"/>
        </w:rPr>
        <w:t>suggested</w:t>
      </w:r>
      <w:r w:rsidRPr="009D31CE">
        <w:rPr>
          <w:rFonts w:ascii="Times New Roman" w:hAnsi="Times New Roman" w:cs="Times New Roman"/>
          <w:sz w:val="24"/>
          <w:szCs w:val="24"/>
        </w:rPr>
        <w:t xml:space="preserve"> that the reduction in oestrogen</w:t>
      </w:r>
      <w:r w:rsidR="005D0909">
        <w:rPr>
          <w:rFonts w:ascii="Times New Roman" w:hAnsi="Times New Roman" w:cs="Times New Roman"/>
          <w:sz w:val="24"/>
          <w:szCs w:val="24"/>
        </w:rPr>
        <w:t xml:space="preserve"> levels</w:t>
      </w:r>
      <w:r w:rsidRPr="009D31CE">
        <w:rPr>
          <w:rFonts w:ascii="Times New Roman" w:hAnsi="Times New Roman" w:cs="Times New Roman"/>
          <w:sz w:val="24"/>
          <w:szCs w:val="24"/>
        </w:rPr>
        <w:t xml:space="preserve"> accompany</w:t>
      </w:r>
      <w:r w:rsidR="008E7785">
        <w:rPr>
          <w:rFonts w:ascii="Times New Roman" w:hAnsi="Times New Roman" w:cs="Times New Roman"/>
          <w:sz w:val="24"/>
          <w:szCs w:val="24"/>
        </w:rPr>
        <w:t>ing</w:t>
      </w:r>
      <w:r w:rsidRPr="009D31CE">
        <w:rPr>
          <w:rFonts w:ascii="Times New Roman" w:hAnsi="Times New Roman" w:cs="Times New Roman"/>
          <w:sz w:val="24"/>
          <w:szCs w:val="24"/>
        </w:rPr>
        <w:t xml:space="preserve"> </w:t>
      </w:r>
      <w:r w:rsidR="00E44EF4" w:rsidRPr="009D31CE">
        <w:rPr>
          <w:rFonts w:ascii="Times New Roman" w:hAnsi="Times New Roman" w:cs="Times New Roman"/>
          <w:sz w:val="24"/>
          <w:szCs w:val="24"/>
        </w:rPr>
        <w:t>the normal aging process</w:t>
      </w:r>
      <w:r w:rsidRPr="009D31CE">
        <w:rPr>
          <w:rFonts w:ascii="Times New Roman" w:hAnsi="Times New Roman" w:cs="Times New Roman"/>
          <w:sz w:val="24"/>
          <w:szCs w:val="24"/>
        </w:rPr>
        <w:t xml:space="preserve"> could </w:t>
      </w:r>
      <w:r w:rsidR="00FE797A" w:rsidRPr="009D31CE">
        <w:rPr>
          <w:rFonts w:ascii="Times New Roman" w:hAnsi="Times New Roman" w:cs="Times New Roman"/>
          <w:sz w:val="24"/>
          <w:szCs w:val="24"/>
        </w:rPr>
        <w:t>result in</w:t>
      </w:r>
      <w:r w:rsidRPr="009D31CE">
        <w:rPr>
          <w:rFonts w:ascii="Times New Roman" w:hAnsi="Times New Roman" w:cs="Times New Roman"/>
          <w:sz w:val="24"/>
          <w:szCs w:val="24"/>
        </w:rPr>
        <w:t xml:space="preserve"> myometrial atrophy and reduced spontaneous contractions</w:t>
      </w:r>
      <w:r w:rsidR="00E44EF4" w:rsidRPr="009D31CE">
        <w:rPr>
          <w:rFonts w:ascii="Times New Roman" w:hAnsi="Times New Roman" w:cs="Times New Roman"/>
          <w:sz w:val="24"/>
          <w:szCs w:val="24"/>
        </w:rPr>
        <w:t xml:space="preserve"> </w:t>
      </w:r>
      <w:r w:rsidR="00436865">
        <w:rPr>
          <w:rFonts w:ascii="Times New Roman" w:hAnsi="Times New Roman" w:cs="Times New Roman"/>
          <w:sz w:val="24"/>
          <w:szCs w:val="24"/>
        </w:rPr>
        <w:fldChar w:fldCharType="begin"/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rrowsmith&lt;/Author&gt;&lt;Year&gt;2012&lt;/Year&gt;&lt;RecNum&gt;53&lt;/RecNum&gt;&lt;DisplayText&gt;[22]&lt;/DisplayText&gt;&lt;record&gt;&lt;rec-number&gt;53&lt;/rec-number&gt;&lt;foreign-keys&gt;&lt;key app="EN" db-id="r02a0texjea5fxerd5uxt0rhvzwp2ftvaeer" timestamp="1527156251"&gt;53&lt;/key&gt;&lt;/foreign-keys&gt;&lt;ref-type name="Journal Article"&gt;17&lt;/ref-type&gt;&lt;contributors&gt;&lt;authors&gt;&lt;author&gt;Arrowsmith, S.&lt;/author&gt;&lt;author&gt;Robinson, H.&lt;/author&gt;&lt;author&gt;Noble, K.&lt;/author&gt;&lt;author&gt;Wray, S.&lt;/author&gt;&lt;/authors&gt;&lt;/contributors&gt;&lt;auth-address&gt;Department of Cellular and Molecular Physiology, Institute of Translational Medicine, University of Liverpool, Liverpool, UK. s.arrowsmith@liv.ac.uk&lt;/auth-address&gt;&lt;titles&gt;&lt;title&gt;What do we know about what happens to myometrial function as women age?&lt;/title&gt;&lt;secondary-title&gt;J Muscle Res Cell Motil&lt;/secondary-title&gt;&lt;alt-title&gt;Journal of muscle research and cell motility&lt;/alt-title&gt;&lt;/titles&gt;&lt;periodical&gt;&lt;full-title&gt;J Muscle Res Cell Motil&lt;/full-title&gt;&lt;abbr-1&gt;Journal of muscle research and cell motility&lt;/abbr-1&gt;&lt;/periodical&gt;&lt;alt-periodical&gt;&lt;full-title&gt;J Muscle Res Cell Motil&lt;/full-title&gt;&lt;abbr-1&gt;Journal of muscle research and cell motility&lt;/abbr-1&gt;&lt;/alt-periodical&gt;&lt;pages&gt;209-17&lt;/pages&gt;&lt;volume&gt;33&lt;/volume&gt;&lt;number&gt;3-4&lt;/number&gt;&lt;edition&gt;2012/05/31&lt;/edition&gt;&lt;keywords&gt;&lt;keyword&gt;Adult&lt;/keyword&gt;&lt;keyword&gt;Age Factors&lt;/keyword&gt;&lt;keyword&gt;Female&lt;/keyword&gt;&lt;keyword&gt;Humans&lt;/keyword&gt;&lt;keyword&gt;Middle Aged&lt;/keyword&gt;&lt;keyword&gt;Myometrium/*physiology&lt;/keyword&gt;&lt;keyword&gt;Pregnancy&lt;/keyword&gt;&lt;keyword&gt;Uterine Contraction/*physiology&lt;/keyword&gt;&lt;keyword&gt;Uterus/physiology&lt;/keyword&gt;&lt;/keywords&gt;&lt;dates&gt;&lt;year&gt;2012&lt;/year&gt;&lt;pub-dates&gt;&lt;date&gt;Aug&lt;/date&gt;&lt;/pub-dates&gt;&lt;/dates&gt;&lt;isbn&gt;0142-4319&lt;/isbn&gt;&lt;accession-num&gt;22644420&lt;/accession-num&gt;&lt;urls&gt;&lt;/urls&gt;&lt;custom2&gt;PMC3413813&lt;/custom2&gt;&lt;electronic-resource-num&gt;10.1007/s10974-012-9300-2&lt;/electronic-resource-num&gt;&lt;remote-database-provider&gt;NLM&lt;/remote-database-provider&gt;&lt;language&gt;eng&lt;/language&gt;&lt;/record&gt;&lt;/Cite&gt;&lt;/EndNote&gt;</w:instrText>
      </w:r>
      <w:r w:rsidR="00436865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22]</w:t>
      </w:r>
      <w:r w:rsidR="00436865">
        <w:rPr>
          <w:rFonts w:ascii="Times New Roman" w:hAnsi="Times New Roman" w:cs="Times New Roman"/>
          <w:sz w:val="24"/>
          <w:szCs w:val="24"/>
        </w:rPr>
        <w:fldChar w:fldCharType="end"/>
      </w:r>
      <w:r w:rsidRPr="009D31CE">
        <w:rPr>
          <w:rFonts w:ascii="Times New Roman" w:hAnsi="Times New Roman" w:cs="Times New Roman"/>
          <w:sz w:val="24"/>
          <w:szCs w:val="24"/>
        </w:rPr>
        <w:t xml:space="preserve">. </w:t>
      </w:r>
      <w:r w:rsidR="008615E0" w:rsidRPr="009D31CE">
        <w:rPr>
          <w:rFonts w:ascii="Times New Roman" w:hAnsi="Times New Roman" w:cs="Times New Roman"/>
          <w:sz w:val="24"/>
          <w:szCs w:val="24"/>
        </w:rPr>
        <w:t>This may be the case in post-menopausal myometrium, h</w:t>
      </w:r>
      <w:r w:rsidRPr="009D31CE">
        <w:rPr>
          <w:rFonts w:ascii="Times New Roman" w:hAnsi="Times New Roman" w:cs="Times New Roman"/>
          <w:sz w:val="24"/>
          <w:szCs w:val="24"/>
        </w:rPr>
        <w:t xml:space="preserve">owever smooth muscle cell </w:t>
      </w:r>
      <w:r w:rsidR="008E7785">
        <w:rPr>
          <w:rFonts w:ascii="Times New Roman" w:hAnsi="Times New Roman" w:cs="Times New Roman"/>
          <w:sz w:val="24"/>
          <w:szCs w:val="24"/>
        </w:rPr>
        <w:t xml:space="preserve">and </w:t>
      </w:r>
      <w:r w:rsidR="008E7785" w:rsidRPr="009D31CE">
        <w:rPr>
          <w:rFonts w:ascii="Times New Roman" w:hAnsi="Times New Roman" w:cs="Times New Roman"/>
          <w:sz w:val="24"/>
          <w:szCs w:val="24"/>
        </w:rPr>
        <w:t xml:space="preserve">extracellular matrix </w:t>
      </w:r>
      <w:r w:rsidRPr="009D31CE">
        <w:rPr>
          <w:rFonts w:ascii="Times New Roman" w:hAnsi="Times New Roman" w:cs="Times New Roman"/>
          <w:sz w:val="24"/>
          <w:szCs w:val="24"/>
        </w:rPr>
        <w:t xml:space="preserve">content in </w:t>
      </w:r>
      <w:r w:rsidR="004C190D" w:rsidRPr="009D31CE">
        <w:rPr>
          <w:rFonts w:ascii="Times New Roman" w:hAnsi="Times New Roman" w:cs="Times New Roman"/>
          <w:sz w:val="24"/>
          <w:szCs w:val="24"/>
        </w:rPr>
        <w:t xml:space="preserve">term pregnant </w:t>
      </w:r>
      <w:r w:rsidRPr="009D31CE">
        <w:rPr>
          <w:rFonts w:ascii="Times New Roman" w:hAnsi="Times New Roman" w:cs="Times New Roman"/>
          <w:sz w:val="24"/>
          <w:szCs w:val="24"/>
        </w:rPr>
        <w:t>human myometrium</w:t>
      </w:r>
      <w:r w:rsidR="008014E6" w:rsidRPr="009D31CE">
        <w:rPr>
          <w:rFonts w:ascii="Times New Roman" w:hAnsi="Times New Roman" w:cs="Times New Roman"/>
          <w:sz w:val="24"/>
          <w:szCs w:val="24"/>
        </w:rPr>
        <w:t xml:space="preserve"> at least</w:t>
      </w:r>
      <w:r w:rsidRPr="009D31CE">
        <w:rPr>
          <w:rFonts w:ascii="Times New Roman" w:hAnsi="Times New Roman" w:cs="Times New Roman"/>
          <w:sz w:val="24"/>
          <w:szCs w:val="24"/>
        </w:rPr>
        <w:t xml:space="preserve"> is unaltered</w:t>
      </w:r>
      <w:r w:rsidR="008014E6" w:rsidRPr="009D31CE">
        <w:rPr>
          <w:rFonts w:ascii="Times New Roman" w:hAnsi="Times New Roman" w:cs="Times New Roman"/>
          <w:sz w:val="24"/>
          <w:szCs w:val="24"/>
        </w:rPr>
        <w:t xml:space="preserve"> </w:t>
      </w:r>
      <w:r w:rsidR="0043686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2VlbmV5PC9BdXRob3I+PFllYXI+MjAxMzwvWWVhcj48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2VlbmV5PC9BdXRob3I+PFllYXI+MjAxMzwvWWVhcj48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436865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24]</w:t>
      </w:r>
      <w:r w:rsidR="00436865">
        <w:rPr>
          <w:rFonts w:ascii="Times New Roman" w:hAnsi="Times New Roman" w:cs="Times New Roman"/>
          <w:sz w:val="24"/>
          <w:szCs w:val="24"/>
        </w:rPr>
        <w:fldChar w:fldCharType="end"/>
      </w:r>
      <w:r w:rsidR="008014E6" w:rsidRPr="009D31CE">
        <w:rPr>
          <w:rFonts w:ascii="Times New Roman" w:hAnsi="Times New Roman" w:cs="Times New Roman"/>
          <w:sz w:val="24"/>
          <w:szCs w:val="24"/>
        </w:rPr>
        <w:t>. Any deficits in function therefore are likely to be related to smooth muscle cell signalling pathways</w:t>
      </w:r>
      <w:r w:rsidR="008E7785">
        <w:rPr>
          <w:rFonts w:ascii="Times New Roman" w:hAnsi="Times New Roman" w:cs="Times New Roman"/>
          <w:sz w:val="24"/>
          <w:szCs w:val="24"/>
        </w:rPr>
        <w:t>/</w:t>
      </w:r>
      <w:r w:rsidR="008014E6" w:rsidRPr="009D31CE">
        <w:rPr>
          <w:rFonts w:ascii="Times New Roman" w:hAnsi="Times New Roman" w:cs="Times New Roman"/>
          <w:sz w:val="24"/>
          <w:szCs w:val="24"/>
        </w:rPr>
        <w:t>ion channel function</w:t>
      </w:r>
      <w:r w:rsidR="008E7785">
        <w:rPr>
          <w:rFonts w:ascii="Times New Roman" w:hAnsi="Times New Roman" w:cs="Times New Roman"/>
          <w:sz w:val="24"/>
          <w:szCs w:val="24"/>
        </w:rPr>
        <w:t>/</w:t>
      </w:r>
      <w:r w:rsidR="008014E6" w:rsidRPr="009D31CE">
        <w:rPr>
          <w:rFonts w:ascii="Times New Roman" w:hAnsi="Times New Roman" w:cs="Times New Roman"/>
          <w:sz w:val="24"/>
          <w:szCs w:val="24"/>
        </w:rPr>
        <w:t>membrane potential</w:t>
      </w:r>
      <w:r w:rsidR="008E7785">
        <w:rPr>
          <w:rFonts w:ascii="Times New Roman" w:hAnsi="Times New Roman" w:cs="Times New Roman"/>
          <w:sz w:val="24"/>
          <w:szCs w:val="24"/>
        </w:rPr>
        <w:t>/</w:t>
      </w:r>
      <w:r w:rsidR="008014E6" w:rsidRPr="009D31CE">
        <w:rPr>
          <w:rFonts w:ascii="Times New Roman" w:hAnsi="Times New Roman" w:cs="Times New Roman"/>
          <w:sz w:val="24"/>
          <w:szCs w:val="24"/>
        </w:rPr>
        <w:t>electrical coupl</w:t>
      </w:r>
      <w:r w:rsidR="00FE797A" w:rsidRPr="009D31CE">
        <w:rPr>
          <w:rFonts w:ascii="Times New Roman" w:hAnsi="Times New Roman" w:cs="Times New Roman"/>
          <w:sz w:val="24"/>
          <w:szCs w:val="24"/>
        </w:rPr>
        <w:t>ing</w:t>
      </w:r>
      <w:r w:rsidR="008014E6" w:rsidRPr="009D31CE">
        <w:rPr>
          <w:rFonts w:ascii="Times New Roman" w:hAnsi="Times New Roman" w:cs="Times New Roman"/>
          <w:sz w:val="24"/>
          <w:szCs w:val="24"/>
        </w:rPr>
        <w:t xml:space="preserve"> between cells (gap junctions). One study has shown increased K</w:t>
      </w:r>
      <w:r w:rsidR="008014E6" w:rsidRPr="009D31CE">
        <w:rPr>
          <w:rFonts w:ascii="Times New Roman" w:hAnsi="Times New Roman" w:cs="Times New Roman"/>
          <w:sz w:val="24"/>
          <w:szCs w:val="24"/>
          <w:vertAlign w:val="subscript"/>
        </w:rPr>
        <w:t>ATP</w:t>
      </w:r>
      <w:r w:rsidR="008014E6" w:rsidRPr="009D31CE">
        <w:rPr>
          <w:rFonts w:ascii="Times New Roman" w:hAnsi="Times New Roman" w:cs="Times New Roman"/>
          <w:sz w:val="24"/>
          <w:szCs w:val="24"/>
        </w:rPr>
        <w:t xml:space="preserve"> channel expression in myometrium from older mothers </w:t>
      </w:r>
      <w:r w:rsidR="0043686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TwvQXV0aG9yPjxZZWFyPjIwMTM8L1llYXI+PFJlY051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TwvQXV0aG9yPjxZZWFyPjIwMTM8L1llYXI+PFJlY051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436865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25]</w:t>
      </w:r>
      <w:r w:rsidR="00436865">
        <w:rPr>
          <w:rFonts w:ascii="Times New Roman" w:hAnsi="Times New Roman" w:cs="Times New Roman"/>
          <w:sz w:val="24"/>
          <w:szCs w:val="24"/>
        </w:rPr>
        <w:fldChar w:fldCharType="end"/>
      </w:r>
      <w:r w:rsidR="00FE797A" w:rsidRPr="009D31CE">
        <w:rPr>
          <w:rFonts w:ascii="Times New Roman" w:hAnsi="Times New Roman" w:cs="Times New Roman"/>
          <w:sz w:val="24"/>
          <w:szCs w:val="24"/>
        </w:rPr>
        <w:t>. Normally in late pregnancy, K</w:t>
      </w:r>
      <w:r w:rsidR="00FE797A" w:rsidRPr="009D31CE">
        <w:rPr>
          <w:rFonts w:ascii="Times New Roman" w:hAnsi="Times New Roman" w:cs="Times New Roman"/>
          <w:sz w:val="24"/>
          <w:szCs w:val="24"/>
          <w:vertAlign w:val="subscript"/>
        </w:rPr>
        <w:t>ATP</w:t>
      </w:r>
      <w:r w:rsidR="00FE797A" w:rsidRPr="009D31CE">
        <w:rPr>
          <w:rFonts w:ascii="Times New Roman" w:hAnsi="Times New Roman" w:cs="Times New Roman"/>
          <w:sz w:val="24"/>
          <w:szCs w:val="24"/>
        </w:rPr>
        <w:t xml:space="preserve"> channels are downregulated, allowing the increase in excitability req</w:t>
      </w:r>
      <w:r w:rsidR="008615E0" w:rsidRPr="009D31CE">
        <w:rPr>
          <w:rFonts w:ascii="Times New Roman" w:hAnsi="Times New Roman" w:cs="Times New Roman"/>
          <w:sz w:val="24"/>
          <w:szCs w:val="24"/>
        </w:rPr>
        <w:t xml:space="preserve">uired for </w:t>
      </w:r>
      <w:r w:rsidR="005D0909" w:rsidRPr="009D31CE">
        <w:rPr>
          <w:rFonts w:ascii="Times New Roman" w:hAnsi="Times New Roman" w:cs="Times New Roman"/>
          <w:sz w:val="24"/>
          <w:szCs w:val="24"/>
        </w:rPr>
        <w:t>labour</w:t>
      </w:r>
      <w:r w:rsidR="005D0909">
        <w:rPr>
          <w:rFonts w:ascii="Times New Roman" w:hAnsi="Times New Roman" w:cs="Times New Roman"/>
          <w:sz w:val="24"/>
          <w:szCs w:val="24"/>
        </w:rPr>
        <w:t xml:space="preserve"> onset </w:t>
      </w:r>
      <w:r w:rsidR="0043686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YdTwvQXV0aG9yPjxZZWFyPjIwMTE8L1llYXI+PFJlY051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YdTwvQXV0aG9yPjxZZWFyPjIwMTE8L1llYXI+PFJlY051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436865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26]</w:t>
      </w:r>
      <w:r w:rsidR="00436865">
        <w:rPr>
          <w:rFonts w:ascii="Times New Roman" w:hAnsi="Times New Roman" w:cs="Times New Roman"/>
          <w:sz w:val="24"/>
          <w:szCs w:val="24"/>
        </w:rPr>
        <w:fldChar w:fldCharType="end"/>
      </w:r>
      <w:r w:rsidR="00FE797A" w:rsidRPr="009D31CE">
        <w:rPr>
          <w:rFonts w:ascii="Times New Roman" w:hAnsi="Times New Roman" w:cs="Times New Roman"/>
          <w:sz w:val="24"/>
          <w:szCs w:val="24"/>
        </w:rPr>
        <w:t>.</w:t>
      </w:r>
      <w:r w:rsidR="000200F8" w:rsidRPr="009D31CE">
        <w:rPr>
          <w:rFonts w:ascii="Times New Roman" w:hAnsi="Times New Roman" w:cs="Times New Roman"/>
          <w:sz w:val="24"/>
          <w:szCs w:val="24"/>
        </w:rPr>
        <w:t xml:space="preserve"> Failure to downregulate these channels could dampen contractility and produce a prolonged or dysfunctional labour.</w:t>
      </w:r>
    </w:p>
    <w:p w14:paraId="659CBFF1" w14:textId="77A1D90F" w:rsidR="00CD7991" w:rsidRPr="008B03F5" w:rsidRDefault="00CD7991" w:rsidP="00CD7991">
      <w:pPr>
        <w:rPr>
          <w:rFonts w:ascii="Times New Roman" w:hAnsi="Times New Roman" w:cs="Times New Roman"/>
          <w:sz w:val="24"/>
          <w:szCs w:val="24"/>
        </w:rPr>
      </w:pPr>
      <w:r w:rsidRPr="008B03F5">
        <w:rPr>
          <w:rFonts w:ascii="Times New Roman" w:hAnsi="Times New Roman" w:cs="Times New Roman"/>
          <w:sz w:val="24"/>
          <w:szCs w:val="24"/>
        </w:rPr>
        <w:t>Work in this area is fairly limited</w:t>
      </w:r>
      <w:r w:rsidR="00A915F4" w:rsidRPr="008B03F5">
        <w:rPr>
          <w:rFonts w:ascii="Times New Roman" w:hAnsi="Times New Roman" w:cs="Times New Roman"/>
          <w:sz w:val="24"/>
          <w:szCs w:val="24"/>
        </w:rPr>
        <w:t xml:space="preserve"> </w:t>
      </w:r>
      <w:r w:rsidR="00C46BDF" w:rsidRPr="008B03F5">
        <w:rPr>
          <w:rFonts w:ascii="Times New Roman" w:hAnsi="Times New Roman" w:cs="Times New Roman"/>
          <w:sz w:val="24"/>
          <w:szCs w:val="24"/>
        </w:rPr>
        <w:t>to date</w:t>
      </w:r>
      <w:r w:rsidR="00BB2C5A" w:rsidRPr="008B03F5">
        <w:rPr>
          <w:rFonts w:ascii="Times New Roman" w:hAnsi="Times New Roman" w:cs="Times New Roman"/>
          <w:sz w:val="24"/>
          <w:szCs w:val="24"/>
        </w:rPr>
        <w:t xml:space="preserve"> </w:t>
      </w:r>
      <w:r w:rsidR="00A915F4" w:rsidRPr="008B03F5">
        <w:rPr>
          <w:rFonts w:ascii="Times New Roman" w:hAnsi="Times New Roman" w:cs="Times New Roman"/>
          <w:sz w:val="24"/>
          <w:szCs w:val="24"/>
        </w:rPr>
        <w:t>and we do not yet have a clear answer to the question of whether advanced maternal age</w:t>
      </w:r>
      <w:r w:rsidR="00447FC6" w:rsidRPr="008B03F5">
        <w:rPr>
          <w:rFonts w:ascii="Times New Roman" w:hAnsi="Times New Roman" w:cs="Times New Roman"/>
          <w:sz w:val="24"/>
          <w:szCs w:val="24"/>
        </w:rPr>
        <w:t xml:space="preserve"> directly </w:t>
      </w:r>
      <w:r w:rsidR="00A915F4" w:rsidRPr="008B03F5">
        <w:rPr>
          <w:rFonts w:ascii="Times New Roman" w:hAnsi="Times New Roman" w:cs="Times New Roman"/>
          <w:sz w:val="24"/>
          <w:szCs w:val="24"/>
        </w:rPr>
        <w:t>alters myometrial contractility. F</w:t>
      </w:r>
      <w:r w:rsidRPr="008B03F5">
        <w:rPr>
          <w:rFonts w:ascii="Times New Roman" w:hAnsi="Times New Roman" w:cs="Times New Roman"/>
          <w:sz w:val="24"/>
          <w:szCs w:val="24"/>
        </w:rPr>
        <w:t>urther studies are</w:t>
      </w:r>
      <w:r w:rsidR="00A915F4" w:rsidRPr="008B03F5">
        <w:rPr>
          <w:rFonts w:ascii="Times New Roman" w:hAnsi="Times New Roman" w:cs="Times New Roman"/>
          <w:sz w:val="24"/>
          <w:szCs w:val="24"/>
        </w:rPr>
        <w:t xml:space="preserve"> therefore</w:t>
      </w:r>
      <w:r w:rsidRPr="008B03F5">
        <w:rPr>
          <w:rFonts w:ascii="Times New Roman" w:hAnsi="Times New Roman" w:cs="Times New Roman"/>
          <w:sz w:val="24"/>
          <w:szCs w:val="24"/>
        </w:rPr>
        <w:t xml:space="preserve"> required to </w:t>
      </w:r>
      <w:r w:rsidR="00BB2C5A" w:rsidRPr="008B03F5">
        <w:rPr>
          <w:rFonts w:ascii="Times New Roman" w:hAnsi="Times New Roman" w:cs="Times New Roman"/>
          <w:sz w:val="24"/>
          <w:szCs w:val="24"/>
        </w:rPr>
        <w:t xml:space="preserve">resolve this conundrum and </w:t>
      </w:r>
      <w:r w:rsidR="00C46BDF" w:rsidRPr="008B03F5">
        <w:rPr>
          <w:rFonts w:ascii="Times New Roman" w:hAnsi="Times New Roman" w:cs="Times New Roman"/>
          <w:sz w:val="24"/>
          <w:szCs w:val="24"/>
        </w:rPr>
        <w:t xml:space="preserve">to </w:t>
      </w:r>
      <w:r w:rsidRPr="008B03F5">
        <w:rPr>
          <w:rFonts w:ascii="Times New Roman" w:hAnsi="Times New Roman" w:cs="Times New Roman"/>
          <w:sz w:val="24"/>
          <w:szCs w:val="24"/>
        </w:rPr>
        <w:t xml:space="preserve">delve more deeply into the </w:t>
      </w:r>
      <w:r w:rsidR="00C46BDF" w:rsidRPr="008B03F5">
        <w:rPr>
          <w:rFonts w:ascii="Times New Roman" w:hAnsi="Times New Roman" w:cs="Times New Roman"/>
          <w:sz w:val="24"/>
          <w:szCs w:val="24"/>
        </w:rPr>
        <w:t xml:space="preserve">relevant </w:t>
      </w:r>
      <w:r w:rsidRPr="008B03F5">
        <w:rPr>
          <w:rFonts w:ascii="Times New Roman" w:hAnsi="Times New Roman" w:cs="Times New Roman"/>
          <w:sz w:val="24"/>
          <w:szCs w:val="24"/>
        </w:rPr>
        <w:t xml:space="preserve">mechanisms. </w:t>
      </w:r>
    </w:p>
    <w:p w14:paraId="2F8DA077" w14:textId="40261BA4" w:rsidR="0089595B" w:rsidRDefault="0089595B" w:rsidP="00466DEB">
      <w:pPr>
        <w:rPr>
          <w:rFonts w:ascii="Times New Roman" w:hAnsi="Times New Roman" w:cs="Times New Roman"/>
          <w:sz w:val="24"/>
          <w:szCs w:val="24"/>
          <w:lang w:val="en"/>
        </w:rPr>
      </w:pPr>
      <w:r>
        <w:rPr>
          <w:rFonts w:ascii="Times New Roman" w:hAnsi="Times New Roman" w:cs="Times New Roman"/>
          <w:sz w:val="24"/>
          <w:szCs w:val="24"/>
          <w:lang w:val="en"/>
        </w:rPr>
        <w:t xml:space="preserve">An intriguing </w:t>
      </w:r>
      <w:r w:rsidR="00AD080F" w:rsidRPr="00AD080F">
        <w:rPr>
          <w:rFonts w:ascii="Times New Roman" w:hAnsi="Times New Roman" w:cs="Times New Roman"/>
          <w:sz w:val="24"/>
          <w:szCs w:val="24"/>
          <w:lang w:val="en"/>
        </w:rPr>
        <w:t>recent hypothesis</w:t>
      </w:r>
      <w:r>
        <w:rPr>
          <w:rFonts w:ascii="Times New Roman" w:hAnsi="Times New Roman" w:cs="Times New Roman"/>
          <w:sz w:val="24"/>
          <w:szCs w:val="24"/>
          <w:lang w:val="en"/>
        </w:rPr>
        <w:t xml:space="preserve"> is</w:t>
      </w:r>
      <w:r w:rsidR="00AD080F">
        <w:rPr>
          <w:rFonts w:ascii="Times New Roman" w:hAnsi="Times New Roman" w:cs="Times New Roman"/>
          <w:sz w:val="24"/>
          <w:szCs w:val="24"/>
          <w:lang w:val="en"/>
        </w:rPr>
        <w:t xml:space="preserve"> that age at menarche is an importa</w:t>
      </w:r>
      <w:r>
        <w:rPr>
          <w:rFonts w:ascii="Times New Roman" w:hAnsi="Times New Roman" w:cs="Times New Roman"/>
          <w:sz w:val="24"/>
          <w:szCs w:val="24"/>
          <w:lang w:val="en"/>
        </w:rPr>
        <w:t>nt factor in pregnancy outcome</w:t>
      </w:r>
      <w:r w:rsidR="00455470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="00455470">
        <w:rPr>
          <w:rFonts w:ascii="Times New Roman" w:hAnsi="Times New Roman" w:cs="Times New Roman"/>
          <w:sz w:val="24"/>
          <w:szCs w:val="24"/>
          <w:lang w:val="en"/>
        </w:rPr>
        <w:fldChar w:fldCharType="begin">
          <w:fldData xml:space="preserve">PEVuZE5vdGU+PENpdGU+PEF1dGhvcj5DaG9uZzwvQXV0aG9yPjxZZWFyPjIwMTk8L1llYXI+PFJl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==
</w:fldData>
        </w:fldChar>
      </w:r>
      <w:r w:rsidR="008B03F5">
        <w:rPr>
          <w:rFonts w:ascii="Times New Roman" w:hAnsi="Times New Roman" w:cs="Times New Roman"/>
          <w:sz w:val="24"/>
          <w:szCs w:val="24"/>
          <w:lang w:val="en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  <w:lang w:val="en"/>
        </w:rPr>
        <w:fldChar w:fldCharType="begin">
          <w:fldData xml:space="preserve">PEVuZE5vdGU+PENpdGU+PEF1dGhvcj5DaG9uZzwvQXV0aG9yPjxZZWFyPjIwMTk8L1llYXI+PFJl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==
</w:fldData>
        </w:fldChar>
      </w:r>
      <w:r w:rsidR="008B03F5">
        <w:rPr>
          <w:rFonts w:ascii="Times New Roman" w:hAnsi="Times New Roman" w:cs="Times New Roman"/>
          <w:sz w:val="24"/>
          <w:szCs w:val="24"/>
          <w:lang w:val="en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  <w:lang w:val="en"/>
        </w:rPr>
      </w:r>
      <w:r w:rsidR="008B03F5">
        <w:rPr>
          <w:rFonts w:ascii="Times New Roman" w:hAnsi="Times New Roman" w:cs="Times New Roman"/>
          <w:sz w:val="24"/>
          <w:szCs w:val="24"/>
          <w:lang w:val="en"/>
        </w:rPr>
        <w:fldChar w:fldCharType="end"/>
      </w:r>
      <w:r w:rsidR="00455470">
        <w:rPr>
          <w:rFonts w:ascii="Times New Roman" w:hAnsi="Times New Roman" w:cs="Times New Roman"/>
          <w:sz w:val="24"/>
          <w:szCs w:val="24"/>
          <w:lang w:val="en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  <w:lang w:val="en"/>
        </w:rPr>
        <w:t>[27]</w:t>
      </w:r>
      <w:r w:rsidR="00455470">
        <w:rPr>
          <w:rFonts w:ascii="Times New Roman" w:hAnsi="Times New Roman" w:cs="Times New Roman"/>
          <w:sz w:val="24"/>
          <w:szCs w:val="24"/>
          <w:lang w:val="en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"/>
        </w:rPr>
        <w:t xml:space="preserve">. </w:t>
      </w:r>
      <w:r w:rsidR="00AF321D">
        <w:rPr>
          <w:rFonts w:ascii="Times New Roman" w:hAnsi="Times New Roman" w:cs="Times New Roman"/>
          <w:sz w:val="24"/>
          <w:szCs w:val="24"/>
          <w:lang w:val="en"/>
        </w:rPr>
        <w:t>Early menarche exposes the uterus to prolonged cyclical</w:t>
      </w:r>
      <w:r w:rsidR="00AF321D" w:rsidRPr="00AF321D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proofErr w:type="spellStart"/>
      <w:r w:rsidR="00AF321D">
        <w:rPr>
          <w:rFonts w:ascii="Times New Roman" w:hAnsi="Times New Roman" w:cs="Times New Roman"/>
          <w:sz w:val="24"/>
          <w:szCs w:val="24"/>
          <w:lang w:val="en"/>
        </w:rPr>
        <w:t>oestrogen</w:t>
      </w:r>
      <w:proofErr w:type="spellEnd"/>
      <w:r w:rsidR="00AF321D">
        <w:rPr>
          <w:rFonts w:ascii="Times New Roman" w:hAnsi="Times New Roman" w:cs="Times New Roman"/>
          <w:sz w:val="24"/>
          <w:szCs w:val="24"/>
          <w:lang w:val="en"/>
        </w:rPr>
        <w:t>/progesterone stimulation, impairing myometrial function and predisposing to operative delivery</w:t>
      </w:r>
      <w:r w:rsidR="00466DEB">
        <w:rPr>
          <w:rFonts w:ascii="Times New Roman" w:hAnsi="Times New Roman" w:cs="Times New Roman"/>
          <w:sz w:val="24"/>
          <w:szCs w:val="24"/>
          <w:lang w:val="en"/>
        </w:rPr>
        <w:t>.</w:t>
      </w:r>
      <w:r w:rsidR="00AF321D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"/>
        </w:rPr>
        <w:t xml:space="preserve">Later menarche </w:t>
      </w:r>
      <w:r w:rsidR="00455470">
        <w:rPr>
          <w:rFonts w:ascii="Times New Roman" w:hAnsi="Times New Roman" w:cs="Times New Roman"/>
          <w:sz w:val="24"/>
          <w:szCs w:val="24"/>
          <w:lang w:val="en"/>
        </w:rPr>
        <w:t>appears to reduce</w:t>
      </w:r>
      <w:r>
        <w:rPr>
          <w:rFonts w:ascii="Times New Roman" w:hAnsi="Times New Roman" w:cs="Times New Roman"/>
          <w:sz w:val="24"/>
          <w:szCs w:val="24"/>
          <w:lang w:val="en"/>
        </w:rPr>
        <w:t xml:space="preserve"> the risk of operative first birth by shortening the menarche to first birth interval </w:t>
      </w:r>
      <w:r>
        <w:rPr>
          <w:rFonts w:ascii="Times New Roman" w:hAnsi="Times New Roman" w:cs="Times New Roman"/>
          <w:sz w:val="24"/>
          <w:szCs w:val="24"/>
          <w:lang w:val="en"/>
        </w:rPr>
        <w:fldChar w:fldCharType="begin">
          <w:fldData xml:space="preserve">PEVuZE5vdGU+PENpdGU+PEF1dGhvcj5DaG9uZzwvQXV0aG9yPjxZZWFyPjIwMTk8L1llYXI+PFJl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</w:fldData>
        </w:fldChar>
      </w:r>
      <w:r w:rsidR="008B03F5">
        <w:rPr>
          <w:rFonts w:ascii="Times New Roman" w:hAnsi="Times New Roman" w:cs="Times New Roman"/>
          <w:sz w:val="24"/>
          <w:szCs w:val="24"/>
          <w:lang w:val="en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  <w:lang w:val="en"/>
        </w:rPr>
        <w:fldChar w:fldCharType="begin">
          <w:fldData xml:space="preserve">PEVuZE5vdGU+PENpdGU+PEF1dGhvcj5DaG9uZzwvQXV0aG9yPjxZZWFyPjIwMTk8L1llYXI+PFJl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</w:fldData>
        </w:fldChar>
      </w:r>
      <w:r w:rsidR="008B03F5">
        <w:rPr>
          <w:rFonts w:ascii="Times New Roman" w:hAnsi="Times New Roman" w:cs="Times New Roman"/>
          <w:sz w:val="24"/>
          <w:szCs w:val="24"/>
          <w:lang w:val="en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  <w:lang w:val="en"/>
        </w:rPr>
      </w:r>
      <w:r w:rsidR="008B03F5">
        <w:rPr>
          <w:rFonts w:ascii="Times New Roman" w:hAnsi="Times New Roman" w:cs="Times New Roman"/>
          <w:sz w:val="24"/>
          <w:szCs w:val="24"/>
          <w:lang w:val="en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  <w:lang w:val="en"/>
        </w:rPr>
        <w:t>[27, 28]</w:t>
      </w:r>
      <w:r>
        <w:rPr>
          <w:rFonts w:ascii="Times New Roman" w:hAnsi="Times New Roman" w:cs="Times New Roman"/>
          <w:sz w:val="24"/>
          <w:szCs w:val="24"/>
          <w:lang w:val="en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"/>
        </w:rPr>
        <w:t>.</w:t>
      </w:r>
      <w:r w:rsidR="00AF321D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</w:p>
    <w:p w14:paraId="149E6591" w14:textId="77777777" w:rsidR="00466DEB" w:rsidRPr="00AD080F" w:rsidRDefault="00466DEB" w:rsidP="00466DEB">
      <w:pPr>
        <w:rPr>
          <w:rFonts w:ascii="Times New Roman" w:hAnsi="Times New Roman" w:cs="Times New Roman"/>
          <w:sz w:val="24"/>
          <w:szCs w:val="24"/>
          <w:lang w:val="en"/>
        </w:rPr>
      </w:pPr>
    </w:p>
    <w:p w14:paraId="14EDA9F6" w14:textId="77777777" w:rsidR="008615E0" w:rsidRPr="00447FC6" w:rsidRDefault="00F11709" w:rsidP="00B83F71">
      <w:pPr>
        <w:rPr>
          <w:rFonts w:ascii="Times New Roman" w:hAnsi="Times New Roman" w:cs="Times New Roman"/>
          <w:b/>
          <w:sz w:val="24"/>
          <w:szCs w:val="24"/>
          <w:lang w:val="en"/>
        </w:rPr>
      </w:pPr>
      <w:r w:rsidRPr="00447FC6">
        <w:rPr>
          <w:rFonts w:ascii="Times New Roman" w:hAnsi="Times New Roman" w:cs="Times New Roman"/>
          <w:b/>
          <w:sz w:val="24"/>
          <w:szCs w:val="24"/>
          <w:lang w:val="en"/>
        </w:rPr>
        <w:t>3.</w:t>
      </w:r>
      <w:r w:rsidR="006A12C9" w:rsidRPr="00447FC6">
        <w:rPr>
          <w:rFonts w:ascii="Times New Roman" w:hAnsi="Times New Roman" w:cs="Times New Roman"/>
          <w:b/>
          <w:sz w:val="24"/>
          <w:szCs w:val="24"/>
          <w:lang w:val="en"/>
        </w:rPr>
        <w:t>0</w:t>
      </w:r>
      <w:r w:rsidRPr="00447FC6">
        <w:rPr>
          <w:rFonts w:ascii="Times New Roman" w:hAnsi="Times New Roman" w:cs="Times New Roman"/>
          <w:b/>
          <w:sz w:val="24"/>
          <w:szCs w:val="24"/>
          <w:lang w:val="en"/>
        </w:rPr>
        <w:t xml:space="preserve"> </w:t>
      </w:r>
      <w:r w:rsidR="00202DCB" w:rsidRPr="00447FC6">
        <w:rPr>
          <w:rFonts w:ascii="Times New Roman" w:hAnsi="Times New Roman" w:cs="Times New Roman"/>
          <w:b/>
          <w:sz w:val="24"/>
          <w:szCs w:val="24"/>
          <w:lang w:val="en"/>
        </w:rPr>
        <w:t>Obesity</w:t>
      </w:r>
    </w:p>
    <w:p w14:paraId="7C9DFD7B" w14:textId="33898925" w:rsidR="001F4882" w:rsidRPr="009D31CE" w:rsidRDefault="001F4882" w:rsidP="00B83F71">
      <w:pPr>
        <w:rPr>
          <w:rFonts w:ascii="Times New Roman" w:hAnsi="Times New Roman" w:cs="Times New Roman"/>
          <w:sz w:val="24"/>
          <w:szCs w:val="24"/>
        </w:rPr>
      </w:pPr>
      <w:r w:rsidRPr="009D31CE">
        <w:rPr>
          <w:rFonts w:ascii="Times New Roman" w:hAnsi="Times New Roman" w:cs="Times New Roman"/>
          <w:sz w:val="24"/>
          <w:szCs w:val="24"/>
          <w:lang w:val="en"/>
        </w:rPr>
        <w:t xml:space="preserve">Worldwide obesity rates have more than doubled since 1980, with </w:t>
      </w:r>
      <w:r w:rsidR="00B16E48">
        <w:rPr>
          <w:rFonts w:ascii="Times New Roman" w:hAnsi="Times New Roman" w:cs="Times New Roman"/>
          <w:sz w:val="24"/>
          <w:szCs w:val="24"/>
        </w:rPr>
        <w:t xml:space="preserve">39% of adults </w:t>
      </w:r>
      <w:r w:rsidR="00436865">
        <w:rPr>
          <w:rFonts w:ascii="Times New Roman" w:hAnsi="Times New Roman" w:cs="Times New Roman"/>
          <w:sz w:val="24"/>
          <w:szCs w:val="24"/>
        </w:rPr>
        <w:t xml:space="preserve">being overweight and 13% obese </w:t>
      </w:r>
      <w:r w:rsidR="00436865">
        <w:rPr>
          <w:rFonts w:ascii="Times New Roman" w:hAnsi="Times New Roman" w:cs="Times New Roman"/>
          <w:sz w:val="24"/>
          <w:szCs w:val="24"/>
        </w:rPr>
        <w:fldChar w:fldCharType="begin"/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orld Health Organisation Fact Sheet 311&lt;/Author&gt;&lt;Year&gt;2018&lt;/Year&gt;&lt;RecNum&gt;565&lt;/RecNum&gt;&lt;DisplayText&gt;[29]&lt;/DisplayText&gt;&lt;record&gt;&lt;rec-number&gt;565&lt;/rec-number&gt;&lt;foreign-keys&gt;&lt;key app="EN" db-id="r02a0texjea5fxerd5uxt0rhvzwp2ftvaeer" timestamp="1532520822"&gt;565&lt;/key&gt;&lt;/foreign-keys&gt;&lt;ref-type name="Electronic Article"&gt;43&lt;/ref-type&gt;&lt;contributors&gt;&lt;authors&gt;&lt;author&gt;World Health Organisation Fact Sheet 311,&lt;/author&gt;&lt;/authors&gt;&lt;/contributors&gt;&lt;titles&gt;&lt;title&gt;Obesity and Overweight&lt;/title&gt;&lt;/titles&gt;&lt;dates&gt;&lt;year&gt;2018&lt;/year&gt;&lt;/dates&gt;&lt;urls&gt;&lt;related-urls&gt;&lt;url&gt;www.who.int/mediacentre/factsheets/fs311/en/&lt;/url&gt;&lt;/related-urls&gt;&lt;/urls&gt;&lt;/record&gt;&lt;/Cite&gt;&lt;/EndNote&gt;</w:instrText>
      </w:r>
      <w:r w:rsidR="00436865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29]</w:t>
      </w:r>
      <w:r w:rsidR="00436865">
        <w:rPr>
          <w:rFonts w:ascii="Times New Roman" w:hAnsi="Times New Roman" w:cs="Times New Roman"/>
          <w:sz w:val="24"/>
          <w:szCs w:val="24"/>
        </w:rPr>
        <w:fldChar w:fldCharType="end"/>
      </w:r>
      <w:r w:rsidRPr="009D31CE">
        <w:rPr>
          <w:rFonts w:ascii="Times New Roman" w:hAnsi="Times New Roman" w:cs="Times New Roman"/>
          <w:sz w:val="24"/>
          <w:szCs w:val="24"/>
        </w:rPr>
        <w:t xml:space="preserve">. </w:t>
      </w:r>
      <w:r w:rsidR="00EF4AA3" w:rsidRPr="009D31CE">
        <w:rPr>
          <w:rFonts w:ascii="Times New Roman" w:hAnsi="Times New Roman" w:cs="Times New Roman"/>
          <w:sz w:val="24"/>
          <w:szCs w:val="24"/>
        </w:rPr>
        <w:t>M</w:t>
      </w:r>
      <w:r w:rsidRPr="009D31CE">
        <w:rPr>
          <w:rFonts w:ascii="Times New Roman" w:hAnsi="Times New Roman" w:cs="Times New Roman"/>
          <w:sz w:val="24"/>
          <w:szCs w:val="24"/>
        </w:rPr>
        <w:t xml:space="preserve">aternal obesity in the UK </w:t>
      </w:r>
      <w:r w:rsidR="00B16E48">
        <w:rPr>
          <w:rFonts w:ascii="Times New Roman" w:hAnsi="Times New Roman" w:cs="Times New Roman"/>
          <w:sz w:val="24"/>
          <w:szCs w:val="24"/>
        </w:rPr>
        <w:t xml:space="preserve">also </w:t>
      </w:r>
      <w:r w:rsidRPr="009D31CE">
        <w:rPr>
          <w:rFonts w:ascii="Times New Roman" w:hAnsi="Times New Roman" w:cs="Times New Roman"/>
          <w:sz w:val="24"/>
          <w:szCs w:val="24"/>
        </w:rPr>
        <w:t xml:space="preserve">more than doubled from </w:t>
      </w:r>
      <w:r w:rsidRPr="009D31CE">
        <w:rPr>
          <w:rFonts w:ascii="Times New Roman" w:hAnsi="Times New Roman" w:cs="Times New Roman"/>
          <w:sz w:val="24"/>
          <w:szCs w:val="24"/>
        </w:rPr>
        <w:lastRenderedPageBreak/>
        <w:t xml:space="preserve">7.6% to 15.6% from 1989 to 2007 </w:t>
      </w:r>
      <w:r w:rsidR="00436865">
        <w:rPr>
          <w:rFonts w:ascii="Times New Roman" w:hAnsi="Times New Roman" w:cs="Times New Roman"/>
          <w:sz w:val="24"/>
          <w:szCs w:val="24"/>
        </w:rPr>
        <w:fldChar w:fldCharType="begin"/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eslehurst&lt;/Author&gt;&lt;Year&gt;2010&lt;/Year&gt;&lt;RecNum&gt;1247&lt;/RecNum&gt;&lt;DisplayText&gt;[30]&lt;/DisplayText&gt;&lt;record&gt;&lt;rec-number&gt;1247&lt;/rec-number&gt;&lt;foreign-keys&gt;&lt;key app="EN" db-id="r02a0texjea5fxerd5uxt0rhvzwp2ftvaeer" timestamp="1567430215"&gt;1247&lt;/key&gt;&lt;/foreign-keys&gt;&lt;ref-type name="Journal Article"&gt;17&lt;/ref-type&gt;&lt;contributors&gt;&lt;authors&gt;&lt;author&gt;Heslehurst, N.&lt;/author&gt;&lt;author&gt;Rankin, J.&lt;/author&gt;&lt;author&gt;Wilkinson, J. R.&lt;/author&gt;&lt;author&gt;Summerbell, C. D.&lt;/author&gt;&lt;/authors&gt;&lt;/contributors&gt;&lt;auth-address&gt;Health and Social Care Research Institute, School of Health and Social Care, Teesside University, UK. n.heslehurst@tees.ac.uk&lt;/auth-address&gt;&lt;titles&gt;&lt;title&gt;A nationally representative study of maternal obesity in England, UK: trends in incidence and demographic inequalities in 619 323 births, 1989-2007&lt;/title&gt;&lt;secondary-title&gt;Int J Obes (Lond)&lt;/secondary-title&gt;&lt;alt-title&gt;International journal of obesity (2005)&lt;/alt-title&gt;&lt;/titles&gt;&lt;periodical&gt;&lt;full-title&gt;Int J Obes (Lond)&lt;/full-title&gt;&lt;/periodical&gt;&lt;pages&gt;420-8&lt;/pages&gt;&lt;volume&gt;34&lt;/volume&gt;&lt;number&gt;3&lt;/number&gt;&lt;edition&gt;2009/12/24&lt;/edition&gt;&lt;keywords&gt;&lt;keyword&gt;Adult&lt;/keyword&gt;&lt;keyword&gt;Body Mass Index&lt;/keyword&gt;&lt;keyword&gt;England/epidemiology&lt;/keyword&gt;&lt;keyword&gt;Female&lt;/keyword&gt;&lt;keyword&gt;*Healthcare Disparities&lt;/keyword&gt;&lt;keyword&gt;Humans&lt;/keyword&gt;&lt;keyword&gt;Incidence&lt;/keyword&gt;&lt;keyword&gt;Infant, Newborn&lt;/keyword&gt;&lt;keyword&gt;Maternal Age&lt;/keyword&gt;&lt;keyword&gt;*Maternal Welfare&lt;/keyword&gt;&lt;keyword&gt;Obesity/*epidemiology&lt;/keyword&gt;&lt;keyword&gt;Pregnancy&lt;/keyword&gt;&lt;keyword&gt;Pregnancy Trimester, First&lt;/keyword&gt;&lt;keyword&gt;Pregnancy in Diabetics/*epidemiology&lt;/keyword&gt;&lt;keyword&gt;Retrospective Studies&lt;/keyword&gt;&lt;keyword&gt;Risk Factors&lt;/keyword&gt;&lt;/keywords&gt;&lt;dates&gt;&lt;year&gt;2010&lt;/year&gt;&lt;pub-dates&gt;&lt;date&gt;Mar&lt;/date&gt;&lt;/pub-dates&gt;&lt;/dates&gt;&lt;isbn&gt;0307-0565&lt;/isbn&gt;&lt;accession-num&gt;20029373&lt;/accession-num&gt;&lt;urls&gt;&lt;/urls&gt;&lt;electronic-resource-num&gt;10.1038/ijo.2009.250&lt;/electronic-resource-num&gt;&lt;remote-database-provider&gt;NLM&lt;/remote-database-provider&gt;&lt;language&gt;eng&lt;/language&gt;&lt;/record&gt;&lt;/Cite&gt;&lt;/EndNote&gt;</w:instrText>
      </w:r>
      <w:r w:rsidR="00436865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30]</w:t>
      </w:r>
      <w:r w:rsidR="00436865">
        <w:rPr>
          <w:rFonts w:ascii="Times New Roman" w:hAnsi="Times New Roman" w:cs="Times New Roman"/>
          <w:sz w:val="24"/>
          <w:szCs w:val="24"/>
        </w:rPr>
        <w:fldChar w:fldCharType="end"/>
      </w:r>
      <w:r w:rsidR="00015A87" w:rsidRPr="009D31CE">
        <w:rPr>
          <w:rFonts w:ascii="Times New Roman" w:hAnsi="Times New Roman" w:cs="Times New Roman"/>
          <w:sz w:val="24"/>
          <w:szCs w:val="24"/>
        </w:rPr>
        <w:t xml:space="preserve"> and r</w:t>
      </w:r>
      <w:r w:rsidRPr="009D31CE">
        <w:rPr>
          <w:rFonts w:ascii="Times New Roman" w:hAnsi="Times New Roman" w:cs="Times New Roman"/>
          <w:sz w:val="24"/>
          <w:szCs w:val="24"/>
        </w:rPr>
        <w:t>ecent data from the USA found the incidence of obesity in the pregnant population to be even higher (27.8%)</w:t>
      </w:r>
      <w:r w:rsidR="00436865">
        <w:rPr>
          <w:rFonts w:ascii="Times New Roman" w:hAnsi="Times New Roman" w:cs="Times New Roman"/>
          <w:sz w:val="24"/>
          <w:szCs w:val="24"/>
        </w:rPr>
        <w:t xml:space="preserve"> </w:t>
      </w:r>
      <w:r w:rsidR="0043686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ZXB1dHk8L0F1dGhvcj48WWVhcj4yMDE1PC9ZZWFyPjxS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ZXB1dHk8L0F1dGhvcj48WWVhcj4yMDE1PC9ZZWFyPjxS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436865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31, 32]</w:t>
      </w:r>
      <w:r w:rsidR="00436865">
        <w:rPr>
          <w:rFonts w:ascii="Times New Roman" w:hAnsi="Times New Roman" w:cs="Times New Roman"/>
          <w:sz w:val="24"/>
          <w:szCs w:val="24"/>
        </w:rPr>
        <w:fldChar w:fldCharType="end"/>
      </w:r>
      <w:r w:rsidRPr="009D31CE">
        <w:rPr>
          <w:rFonts w:ascii="Times New Roman" w:hAnsi="Times New Roman" w:cs="Times New Roman"/>
          <w:sz w:val="24"/>
          <w:szCs w:val="24"/>
        </w:rPr>
        <w:t>.</w:t>
      </w:r>
    </w:p>
    <w:p w14:paraId="541263F3" w14:textId="6AF9AFF1" w:rsidR="00B20DC1" w:rsidRPr="00496E80" w:rsidRDefault="00E82085" w:rsidP="00B83F71">
      <w:pPr>
        <w:rPr>
          <w:rFonts w:ascii="Times New Roman" w:eastAsia="Times New Roman" w:hAnsi="Times New Roman" w:cs="Times New Roman"/>
          <w:color w:val="323232"/>
          <w:sz w:val="24"/>
          <w:szCs w:val="24"/>
          <w:lang w:val="en" w:eastAsia="en-GB"/>
        </w:rPr>
      </w:pPr>
      <w:r w:rsidRPr="009D31CE">
        <w:rPr>
          <w:rFonts w:ascii="Times New Roman" w:hAnsi="Times New Roman" w:cs="Times New Roman"/>
          <w:sz w:val="24"/>
          <w:szCs w:val="24"/>
        </w:rPr>
        <w:t xml:space="preserve">Obese pregnant women are at an increased risk of many maternal and perinatal complications, and the risks are amplified with increasing degrees of maternal obesity </w:t>
      </w:r>
      <w:r w:rsidR="00BD27F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XJsc29uPC9BdXRob3I+PFllYXI+MjAxNTwvWWVhcj48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XJsc29uPC9BdXRob3I+PFllYXI+MjAxNTwvWWVhcj48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BD27FE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33, 34]</w:t>
      </w:r>
      <w:r w:rsidR="00BD27FE">
        <w:rPr>
          <w:rFonts w:ascii="Times New Roman" w:hAnsi="Times New Roman" w:cs="Times New Roman"/>
          <w:sz w:val="24"/>
          <w:szCs w:val="24"/>
        </w:rPr>
        <w:fldChar w:fldCharType="end"/>
      </w:r>
      <w:r w:rsidRPr="009D31CE">
        <w:rPr>
          <w:rFonts w:ascii="Times New Roman" w:hAnsi="Times New Roman" w:cs="Times New Roman"/>
          <w:sz w:val="24"/>
          <w:szCs w:val="24"/>
        </w:rPr>
        <w:t>.</w:t>
      </w:r>
      <w:r w:rsidR="001D5DE6" w:rsidRPr="009D31CE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="00B572F9" w:rsidRPr="009D31CE">
        <w:rPr>
          <w:rFonts w:ascii="Times New Roman" w:hAnsi="Times New Roman" w:cs="Times New Roman"/>
          <w:sz w:val="24"/>
          <w:szCs w:val="24"/>
          <w:lang w:val="en"/>
        </w:rPr>
        <w:t>Maternal obesity (BMI≥30) is a well-</w:t>
      </w:r>
      <w:proofErr w:type="spellStart"/>
      <w:r w:rsidR="00B572F9" w:rsidRPr="009D31CE">
        <w:rPr>
          <w:rFonts w:ascii="Times New Roman" w:hAnsi="Times New Roman" w:cs="Times New Roman"/>
          <w:sz w:val="24"/>
          <w:szCs w:val="24"/>
          <w:lang w:val="en"/>
        </w:rPr>
        <w:t>recognised</w:t>
      </w:r>
      <w:proofErr w:type="spellEnd"/>
      <w:r w:rsidR="00B572F9" w:rsidRPr="009D31CE">
        <w:rPr>
          <w:rFonts w:ascii="Times New Roman" w:hAnsi="Times New Roman" w:cs="Times New Roman"/>
          <w:sz w:val="24"/>
          <w:szCs w:val="24"/>
          <w:lang w:val="en"/>
        </w:rPr>
        <w:t xml:space="preserve"> risk factor for </w:t>
      </w:r>
      <w:r w:rsidR="000A2143" w:rsidRPr="009D31CE">
        <w:rPr>
          <w:rFonts w:ascii="Times New Roman" w:hAnsi="Times New Roman" w:cs="Times New Roman"/>
          <w:sz w:val="24"/>
          <w:szCs w:val="24"/>
        </w:rPr>
        <w:t xml:space="preserve">diabetes, preeclampsia, still birth, </w:t>
      </w:r>
      <w:r w:rsidR="00E71D49">
        <w:rPr>
          <w:rFonts w:ascii="Times New Roman" w:hAnsi="Times New Roman" w:cs="Times New Roman"/>
          <w:sz w:val="24"/>
          <w:szCs w:val="24"/>
        </w:rPr>
        <w:t xml:space="preserve">preterm birth, </w:t>
      </w:r>
      <w:r w:rsidR="000A2143" w:rsidRPr="009D31CE">
        <w:rPr>
          <w:rFonts w:ascii="Times New Roman" w:hAnsi="Times New Roman" w:cs="Times New Roman"/>
          <w:sz w:val="24"/>
          <w:szCs w:val="24"/>
        </w:rPr>
        <w:t>congenital abnormalities</w:t>
      </w:r>
      <w:r w:rsidR="001D5DE6" w:rsidRPr="009D31CE">
        <w:rPr>
          <w:rFonts w:ascii="Times New Roman" w:hAnsi="Times New Roman" w:cs="Times New Roman"/>
          <w:sz w:val="24"/>
          <w:szCs w:val="24"/>
        </w:rPr>
        <w:t xml:space="preserve"> and macrosomia </w:t>
      </w:r>
      <w:r w:rsidR="002803F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50b3M8L0F1dGhvcj48WWVhcj4yMDE5PC9ZZWFyPjxS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50b3M8L0F1dGhvcj48WWVhcj4yMDE5PC9ZZWFyPjxS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2803F2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6, 35-39]</w:t>
      </w:r>
      <w:r w:rsidR="002803F2">
        <w:rPr>
          <w:rFonts w:ascii="Times New Roman" w:hAnsi="Times New Roman" w:cs="Times New Roman"/>
          <w:sz w:val="24"/>
          <w:szCs w:val="24"/>
        </w:rPr>
        <w:fldChar w:fldCharType="end"/>
      </w:r>
      <w:r w:rsidR="008827D5">
        <w:rPr>
          <w:rFonts w:ascii="Times New Roman" w:hAnsi="Times New Roman" w:cs="Times New Roman"/>
          <w:sz w:val="24"/>
          <w:szCs w:val="24"/>
        </w:rPr>
        <w:t xml:space="preserve">. </w:t>
      </w:r>
      <w:r w:rsidR="00B16E48">
        <w:rPr>
          <w:rFonts w:ascii="Times New Roman" w:eastAsia="Times New Roman" w:hAnsi="Times New Roman" w:cs="Times New Roman"/>
          <w:color w:val="323232"/>
          <w:sz w:val="24"/>
          <w:szCs w:val="24"/>
          <w:lang w:val="en" w:eastAsia="en-GB"/>
        </w:rPr>
        <w:t xml:space="preserve">It </w:t>
      </w:r>
      <w:r w:rsidR="001D5DE6" w:rsidRPr="009D31CE">
        <w:rPr>
          <w:rFonts w:ascii="Times New Roman" w:eastAsia="Times New Roman" w:hAnsi="Times New Roman" w:cs="Times New Roman"/>
          <w:color w:val="323232"/>
          <w:sz w:val="24"/>
          <w:szCs w:val="24"/>
          <w:lang w:val="en" w:eastAsia="en-GB"/>
        </w:rPr>
        <w:t>is also associated with</w:t>
      </w:r>
      <w:r w:rsidR="00291ED1" w:rsidRPr="009D31CE">
        <w:rPr>
          <w:rFonts w:ascii="Times New Roman" w:hAnsi="Times New Roman" w:cs="Times New Roman"/>
          <w:sz w:val="24"/>
          <w:szCs w:val="24"/>
        </w:rPr>
        <w:t xml:space="preserve"> complications during labour and delivery (longer duration of the first stage of labour, inductions, </w:t>
      </w:r>
      <w:r w:rsidR="00B16E48">
        <w:rPr>
          <w:rFonts w:ascii="Times New Roman" w:hAnsi="Times New Roman" w:cs="Times New Roman"/>
          <w:sz w:val="24"/>
          <w:szCs w:val="24"/>
        </w:rPr>
        <w:t>CS</w:t>
      </w:r>
      <w:r w:rsidR="00291ED1" w:rsidRPr="009D31CE">
        <w:rPr>
          <w:rFonts w:ascii="Times New Roman" w:hAnsi="Times New Roman" w:cs="Times New Roman"/>
          <w:sz w:val="24"/>
          <w:szCs w:val="24"/>
        </w:rPr>
        <w:t xml:space="preserve"> and instrument-assisted</w:t>
      </w:r>
      <w:r w:rsidR="00291ED1" w:rsidRPr="009D31CE">
        <w:rPr>
          <w:rFonts w:ascii="Times New Roman" w:eastAsia="Times New Roman" w:hAnsi="Times New Roman" w:cs="Times New Roman"/>
          <w:color w:val="323232"/>
          <w:sz w:val="24"/>
          <w:szCs w:val="24"/>
          <w:lang w:val="en" w:eastAsia="en-GB"/>
        </w:rPr>
        <w:t xml:space="preserve"> </w:t>
      </w:r>
      <w:r w:rsidR="00291ED1" w:rsidRPr="009D31CE">
        <w:rPr>
          <w:rFonts w:ascii="Times New Roman" w:hAnsi="Times New Roman" w:cs="Times New Roman"/>
          <w:sz w:val="24"/>
          <w:szCs w:val="24"/>
        </w:rPr>
        <w:t xml:space="preserve">births) </w:t>
      </w:r>
      <w:r w:rsidR="002803F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b2RyaWd1ZXotTWVzYTwvQXV0aG9yPjxZZWFyPjIwMTk8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b2RyaWd1ZXotTWVzYTwvQXV0aG9yPjxZZWFyPjIwMTk8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2803F2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6, 39-44]</w:t>
      </w:r>
      <w:r w:rsidR="002803F2">
        <w:rPr>
          <w:rFonts w:ascii="Times New Roman" w:hAnsi="Times New Roman" w:cs="Times New Roman"/>
          <w:sz w:val="24"/>
          <w:szCs w:val="24"/>
        </w:rPr>
        <w:fldChar w:fldCharType="end"/>
      </w:r>
      <w:r w:rsidR="008827D5">
        <w:rPr>
          <w:rFonts w:ascii="Times New Roman" w:hAnsi="Times New Roman" w:cs="Times New Roman"/>
          <w:sz w:val="24"/>
          <w:szCs w:val="24"/>
        </w:rPr>
        <w:t>.</w:t>
      </w:r>
      <w:r w:rsidR="00291ED1" w:rsidRPr="009D31CE">
        <w:rPr>
          <w:rFonts w:ascii="Times New Roman" w:eastAsia="Times New Roman" w:hAnsi="Times New Roman" w:cs="Times New Roman"/>
          <w:color w:val="323232"/>
          <w:sz w:val="24"/>
          <w:szCs w:val="24"/>
          <w:lang w:val="en" w:eastAsia="en-GB"/>
        </w:rPr>
        <w:t xml:space="preserve"> The finding of </w:t>
      </w:r>
      <w:r w:rsidR="001D5DE6" w:rsidRPr="009D31CE">
        <w:rPr>
          <w:rFonts w:ascii="Times New Roman" w:eastAsia="Times New Roman" w:hAnsi="Times New Roman" w:cs="Times New Roman"/>
          <w:color w:val="323232"/>
          <w:sz w:val="24"/>
          <w:szCs w:val="24"/>
          <w:lang w:val="en" w:eastAsia="en-GB"/>
        </w:rPr>
        <w:t xml:space="preserve">a longer gestation period </w:t>
      </w:r>
      <w:r w:rsidR="00F01098" w:rsidRPr="009D31CE">
        <w:rPr>
          <w:rFonts w:ascii="Times New Roman" w:eastAsia="Times New Roman" w:hAnsi="Times New Roman" w:cs="Times New Roman"/>
          <w:color w:val="323232"/>
          <w:sz w:val="24"/>
          <w:szCs w:val="24"/>
          <w:lang w:val="en" w:eastAsia="en-GB"/>
        </w:rPr>
        <w:t>and higher risk of post-</w:t>
      </w:r>
      <w:r w:rsidR="00291ED1" w:rsidRPr="009D31CE">
        <w:rPr>
          <w:rFonts w:ascii="Times New Roman" w:eastAsia="Times New Roman" w:hAnsi="Times New Roman" w:cs="Times New Roman"/>
          <w:color w:val="323232"/>
          <w:sz w:val="24"/>
          <w:szCs w:val="24"/>
          <w:lang w:val="en" w:eastAsia="en-GB"/>
        </w:rPr>
        <w:t xml:space="preserve">dates delivery in obese women </w:t>
      </w:r>
      <w:r w:rsidR="002803F2">
        <w:rPr>
          <w:rFonts w:ascii="Times New Roman" w:eastAsia="Times New Roman" w:hAnsi="Times New Roman" w:cs="Times New Roman"/>
          <w:color w:val="323232"/>
          <w:sz w:val="24"/>
          <w:szCs w:val="24"/>
          <w:lang w:val="en" w:eastAsia="en-GB"/>
        </w:rPr>
        <w:fldChar w:fldCharType="begin">
          <w:fldData xml:space="preserve">PEVuZE5vdGU+PENpdGU+PEF1dGhvcj5BcnJvd3NtaXRoPC9BdXRob3I+PFllYXI+MjAxMTwvWWVh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</w:fldData>
        </w:fldChar>
      </w:r>
      <w:r w:rsidR="008B03F5">
        <w:rPr>
          <w:rFonts w:ascii="Times New Roman" w:eastAsia="Times New Roman" w:hAnsi="Times New Roman" w:cs="Times New Roman"/>
          <w:color w:val="323232"/>
          <w:sz w:val="24"/>
          <w:szCs w:val="24"/>
          <w:lang w:val="en" w:eastAsia="en-GB"/>
        </w:rPr>
        <w:instrText xml:space="preserve"> ADDIN EN.CITE </w:instrText>
      </w:r>
      <w:r w:rsidR="008B03F5">
        <w:rPr>
          <w:rFonts w:ascii="Times New Roman" w:eastAsia="Times New Roman" w:hAnsi="Times New Roman" w:cs="Times New Roman"/>
          <w:color w:val="323232"/>
          <w:sz w:val="24"/>
          <w:szCs w:val="24"/>
          <w:lang w:val="en" w:eastAsia="en-GB"/>
        </w:rPr>
        <w:fldChar w:fldCharType="begin">
          <w:fldData xml:space="preserve">PEVuZE5vdGU+PENpdGU+PEF1dGhvcj5BcnJvd3NtaXRoPC9BdXRob3I+PFllYXI+MjAxMTwvWWVh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</w:fldData>
        </w:fldChar>
      </w:r>
      <w:r w:rsidR="008B03F5">
        <w:rPr>
          <w:rFonts w:ascii="Times New Roman" w:eastAsia="Times New Roman" w:hAnsi="Times New Roman" w:cs="Times New Roman"/>
          <w:color w:val="323232"/>
          <w:sz w:val="24"/>
          <w:szCs w:val="24"/>
          <w:lang w:val="en" w:eastAsia="en-GB"/>
        </w:rPr>
        <w:instrText xml:space="preserve"> ADDIN EN.CITE.DATA </w:instrText>
      </w:r>
      <w:r w:rsidR="008B03F5">
        <w:rPr>
          <w:rFonts w:ascii="Times New Roman" w:eastAsia="Times New Roman" w:hAnsi="Times New Roman" w:cs="Times New Roman"/>
          <w:color w:val="323232"/>
          <w:sz w:val="24"/>
          <w:szCs w:val="24"/>
          <w:lang w:val="en" w:eastAsia="en-GB"/>
        </w:rPr>
      </w:r>
      <w:r w:rsidR="008B03F5">
        <w:rPr>
          <w:rFonts w:ascii="Times New Roman" w:eastAsia="Times New Roman" w:hAnsi="Times New Roman" w:cs="Times New Roman"/>
          <w:color w:val="323232"/>
          <w:sz w:val="24"/>
          <w:szCs w:val="24"/>
          <w:lang w:val="en" w:eastAsia="en-GB"/>
        </w:rPr>
        <w:fldChar w:fldCharType="end"/>
      </w:r>
      <w:r w:rsidR="002803F2">
        <w:rPr>
          <w:rFonts w:ascii="Times New Roman" w:eastAsia="Times New Roman" w:hAnsi="Times New Roman" w:cs="Times New Roman"/>
          <w:color w:val="323232"/>
          <w:sz w:val="24"/>
          <w:szCs w:val="24"/>
          <w:lang w:val="en" w:eastAsia="en-GB"/>
        </w:rPr>
        <w:fldChar w:fldCharType="separate"/>
      </w:r>
      <w:r w:rsidR="008B03F5">
        <w:rPr>
          <w:rFonts w:ascii="Times New Roman" w:eastAsia="Times New Roman" w:hAnsi="Times New Roman" w:cs="Times New Roman"/>
          <w:noProof/>
          <w:color w:val="323232"/>
          <w:sz w:val="24"/>
          <w:szCs w:val="24"/>
          <w:lang w:val="en" w:eastAsia="en-GB"/>
        </w:rPr>
        <w:t>[45, 46]</w:t>
      </w:r>
      <w:r w:rsidR="002803F2">
        <w:rPr>
          <w:rFonts w:ascii="Times New Roman" w:eastAsia="Times New Roman" w:hAnsi="Times New Roman" w:cs="Times New Roman"/>
          <w:color w:val="323232"/>
          <w:sz w:val="24"/>
          <w:szCs w:val="24"/>
          <w:lang w:val="en" w:eastAsia="en-GB"/>
        </w:rPr>
        <w:fldChar w:fldCharType="end"/>
      </w:r>
      <w:r w:rsidR="00291ED1" w:rsidRPr="009D31CE">
        <w:rPr>
          <w:rFonts w:ascii="Times New Roman" w:eastAsia="Times New Roman" w:hAnsi="Times New Roman" w:cs="Times New Roman"/>
          <w:color w:val="323232"/>
          <w:sz w:val="24"/>
          <w:szCs w:val="24"/>
          <w:lang w:val="en" w:eastAsia="en-GB"/>
        </w:rPr>
        <w:t xml:space="preserve"> will also contribute to the greater need for induction of </w:t>
      </w:r>
      <w:proofErr w:type="spellStart"/>
      <w:r w:rsidR="00291ED1" w:rsidRPr="009D31CE">
        <w:rPr>
          <w:rFonts w:ascii="Times New Roman" w:eastAsia="Times New Roman" w:hAnsi="Times New Roman" w:cs="Times New Roman"/>
          <w:color w:val="323232"/>
          <w:sz w:val="24"/>
          <w:szCs w:val="24"/>
          <w:lang w:val="en" w:eastAsia="en-GB"/>
        </w:rPr>
        <w:t>labour</w:t>
      </w:r>
      <w:proofErr w:type="spellEnd"/>
      <w:r w:rsidR="00291ED1" w:rsidRPr="009D31CE">
        <w:rPr>
          <w:rFonts w:ascii="Times New Roman" w:eastAsia="Times New Roman" w:hAnsi="Times New Roman" w:cs="Times New Roman"/>
          <w:color w:val="323232"/>
          <w:sz w:val="24"/>
          <w:szCs w:val="24"/>
          <w:lang w:val="en" w:eastAsia="en-GB"/>
        </w:rPr>
        <w:t xml:space="preserve"> and CS, as well as increase</w:t>
      </w:r>
      <w:r w:rsidR="005253C5" w:rsidRPr="009D31CE">
        <w:rPr>
          <w:rFonts w:ascii="Times New Roman" w:eastAsia="Times New Roman" w:hAnsi="Times New Roman" w:cs="Times New Roman"/>
          <w:color w:val="323232"/>
          <w:sz w:val="24"/>
          <w:szCs w:val="24"/>
          <w:lang w:val="en" w:eastAsia="en-GB"/>
        </w:rPr>
        <w:t>d</w:t>
      </w:r>
      <w:r w:rsidR="00291ED1" w:rsidRPr="009D31CE">
        <w:rPr>
          <w:rFonts w:ascii="Times New Roman" w:eastAsia="Times New Roman" w:hAnsi="Times New Roman" w:cs="Times New Roman"/>
          <w:color w:val="323232"/>
          <w:sz w:val="24"/>
          <w:szCs w:val="24"/>
          <w:lang w:val="en" w:eastAsia="en-GB"/>
        </w:rPr>
        <w:t xml:space="preserve"> risk of </w:t>
      </w:r>
      <w:r w:rsidR="00CD0616" w:rsidRPr="009D31CE">
        <w:rPr>
          <w:rFonts w:ascii="Times New Roman" w:hAnsi="Times New Roman" w:cs="Times New Roman"/>
          <w:sz w:val="24"/>
          <w:szCs w:val="24"/>
          <w:lang w:val="en"/>
        </w:rPr>
        <w:t>perinatal morbidity and mortality</w:t>
      </w:r>
      <w:r w:rsidR="00291ED1" w:rsidRPr="009D31CE">
        <w:rPr>
          <w:rFonts w:ascii="Times New Roman" w:hAnsi="Times New Roman" w:cs="Times New Roman"/>
          <w:sz w:val="24"/>
          <w:szCs w:val="24"/>
          <w:lang w:val="en"/>
        </w:rPr>
        <w:t>.</w:t>
      </w:r>
    </w:p>
    <w:p w14:paraId="60913C50" w14:textId="1D752C7F" w:rsidR="006D76F7" w:rsidRPr="009D31CE" w:rsidRDefault="00694797" w:rsidP="00B83F71">
      <w:pPr>
        <w:rPr>
          <w:rFonts w:ascii="Times New Roman" w:hAnsi="Times New Roman" w:cs="Times New Roman"/>
          <w:sz w:val="24"/>
          <w:szCs w:val="24"/>
        </w:rPr>
      </w:pPr>
      <w:r w:rsidRPr="009D31CE">
        <w:rPr>
          <w:rFonts w:ascii="Times New Roman" w:hAnsi="Times New Roman" w:cs="Times New Roman"/>
          <w:sz w:val="24"/>
          <w:szCs w:val="24"/>
        </w:rPr>
        <w:t>Dysfunctional labour/ineffective uterine contractility, leading to slow progress of labour, is the most common cause of unplanned CS in obese women</w:t>
      </w:r>
      <w:r w:rsidR="00CF4C4B">
        <w:rPr>
          <w:rFonts w:ascii="Times New Roman" w:hAnsi="Times New Roman" w:cs="Times New Roman"/>
          <w:sz w:val="24"/>
          <w:szCs w:val="24"/>
        </w:rPr>
        <w:t xml:space="preserve"> </w:t>
      </w:r>
      <w:r w:rsidR="00581C5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ZWRlcmdyZW48L0F1dGhvcj48WWVhcj4yMDA5PC9ZZWFy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ZWRlcmdyZW48L0F1dGhvcj48WWVhcj4yMDA5PC9ZZWFy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581C5F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42, 44, 47]</w:t>
      </w:r>
      <w:r w:rsidR="00581C5F">
        <w:rPr>
          <w:rFonts w:ascii="Times New Roman" w:hAnsi="Times New Roman" w:cs="Times New Roman"/>
          <w:sz w:val="24"/>
          <w:szCs w:val="24"/>
        </w:rPr>
        <w:fldChar w:fldCharType="end"/>
      </w:r>
      <w:r w:rsidR="00E717AC">
        <w:rPr>
          <w:rFonts w:ascii="Times New Roman" w:hAnsi="Times New Roman" w:cs="Times New Roman"/>
          <w:sz w:val="24"/>
          <w:szCs w:val="24"/>
        </w:rPr>
        <w:t xml:space="preserve">. </w:t>
      </w:r>
      <w:r w:rsidR="00B86A16" w:rsidRPr="009D31CE">
        <w:rPr>
          <w:rFonts w:ascii="Times New Roman" w:hAnsi="Times New Roman" w:cs="Times New Roman"/>
          <w:sz w:val="24"/>
          <w:szCs w:val="24"/>
        </w:rPr>
        <w:t xml:space="preserve">This suggests that myometrial contractility </w:t>
      </w:r>
      <w:r w:rsidR="00AF0CB4" w:rsidRPr="009D31CE">
        <w:rPr>
          <w:rFonts w:ascii="Times New Roman" w:hAnsi="Times New Roman" w:cs="Times New Roman"/>
          <w:sz w:val="24"/>
          <w:szCs w:val="24"/>
        </w:rPr>
        <w:t>may be impaired in obese wom</w:t>
      </w:r>
      <w:r w:rsidR="00202DCB">
        <w:rPr>
          <w:rFonts w:ascii="Times New Roman" w:hAnsi="Times New Roman" w:cs="Times New Roman"/>
          <w:sz w:val="24"/>
          <w:szCs w:val="24"/>
        </w:rPr>
        <w:t>e</w:t>
      </w:r>
      <w:r w:rsidR="00AF0CB4" w:rsidRPr="009D31CE">
        <w:rPr>
          <w:rFonts w:ascii="Times New Roman" w:hAnsi="Times New Roman" w:cs="Times New Roman"/>
          <w:sz w:val="24"/>
          <w:szCs w:val="24"/>
        </w:rPr>
        <w:t xml:space="preserve">n. </w:t>
      </w:r>
      <w:r w:rsidR="009E327B" w:rsidRPr="00DC2648">
        <w:rPr>
          <w:rFonts w:ascii="Times New Roman" w:hAnsi="Times New Roman" w:cs="Times New Roman"/>
          <w:sz w:val="24"/>
          <w:szCs w:val="24"/>
        </w:rPr>
        <w:t>O</w:t>
      </w:r>
      <w:r w:rsidR="0082393B" w:rsidRPr="00DC2648">
        <w:rPr>
          <w:rFonts w:ascii="Times New Roman" w:hAnsi="Times New Roman" w:cs="Times New Roman"/>
          <w:color w:val="000000"/>
          <w:sz w:val="24"/>
          <w:szCs w:val="24"/>
        </w:rPr>
        <w:t>bese women delivering vaginally experience greater blood loss than normal weigh</w:t>
      </w:r>
      <w:r w:rsidR="008E028D" w:rsidRPr="00DC2648">
        <w:rPr>
          <w:rFonts w:ascii="Times New Roman" w:hAnsi="Times New Roman" w:cs="Times New Roman"/>
          <w:color w:val="000000"/>
          <w:sz w:val="24"/>
          <w:szCs w:val="24"/>
        </w:rPr>
        <w:t>t</w:t>
      </w:r>
      <w:r w:rsidR="0082393B" w:rsidRPr="00DC2648">
        <w:rPr>
          <w:rFonts w:ascii="Times New Roman" w:hAnsi="Times New Roman" w:cs="Times New Roman"/>
          <w:color w:val="000000"/>
          <w:sz w:val="24"/>
          <w:szCs w:val="24"/>
        </w:rPr>
        <w:t xml:space="preserve"> women</w:t>
      </w:r>
      <w:r w:rsidR="0061275C">
        <w:rPr>
          <w:rFonts w:ascii="AdvTT5235d5a9" w:hAnsi="AdvTT5235d5a9" w:cs="AdvTT5235d5a9"/>
          <w:color w:val="000000"/>
          <w:sz w:val="24"/>
          <w:szCs w:val="24"/>
        </w:rPr>
        <w:t xml:space="preserve"> </w:t>
      </w:r>
      <w:r w:rsidR="00F97BDD">
        <w:rPr>
          <w:rFonts w:ascii="AdvTT5235d5a9" w:hAnsi="AdvTT5235d5a9" w:cs="AdvTT5235d5a9"/>
          <w:color w:val="000000"/>
          <w:sz w:val="24"/>
          <w:szCs w:val="24"/>
        </w:rPr>
        <w:fldChar w:fldCharType="begin"/>
      </w:r>
      <w:r w:rsidR="008B03F5">
        <w:rPr>
          <w:rFonts w:ascii="AdvTT5235d5a9" w:hAnsi="AdvTT5235d5a9" w:cs="AdvTT5235d5a9"/>
          <w:color w:val="000000"/>
          <w:sz w:val="24"/>
          <w:szCs w:val="24"/>
        </w:rPr>
        <w:instrText xml:space="preserve"> ADDIN EN.CITE &lt;EndNote&gt;&lt;Cite&gt;&lt;Author&gt;Zhang&lt;/Author&gt;&lt;Year&gt;2007&lt;/Year&gt;&lt;RecNum&gt;1170&lt;/RecNum&gt;&lt;DisplayText&gt;[44]&lt;/DisplayText&gt;&lt;record&gt;&lt;rec-number&gt;1170&lt;/rec-number&gt;&lt;foreign-keys&gt;&lt;key app="EN" db-id="r02a0texjea5fxerd5uxt0rhvzwp2ftvaeer" timestamp="1560347240"&gt;1170&lt;/key&gt;&lt;/foreign-keys&gt;&lt;ref-type name="Journal Article"&gt;17&lt;/ref-type&gt;&lt;contributors&gt;&lt;authors&gt;&lt;author&gt;Zhang, J.&lt;/author&gt;&lt;author&gt;Bricker, L.&lt;/author&gt;&lt;author&gt;Wray, S.&lt;/author&gt;&lt;author&gt;Quenby, S.&lt;/author&gt;&lt;/authors&gt;&lt;/contributors&gt;&lt;auth-address&gt;Department of Physiology, University of Liverpool, Liverpool, UK.&lt;/auth-address&gt;&lt;titles&gt;&lt;title&gt;Poor uterine contractility in obese women&lt;/title&gt;&lt;secondary-title&gt;Bjog&lt;/secondary-title&gt;&lt;alt-title&gt;BJOG : an international journal of obstetrics and gynaecology&lt;/alt-title&gt;&lt;/titles&gt;&lt;periodical&gt;&lt;full-title&gt;BJOG&lt;/full-title&gt;&lt;/periodical&gt;&lt;pages&gt;343-8&lt;/pages&gt;&lt;volume&gt;114&lt;/volume&gt;&lt;number&gt;3&lt;/number&gt;&lt;edition&gt;2007/01/31&lt;/edition&gt;&lt;keywords&gt;&lt;keyword&gt;Birth Weight&lt;/keyword&gt;&lt;keyword&gt;Body Mass Index&lt;/keyword&gt;&lt;keyword&gt;Cesarean Section/*statistics &amp;amp; numerical data&lt;/keyword&gt;&lt;keyword&gt;Female&lt;/keyword&gt;&lt;keyword&gt;Humans&lt;/keyword&gt;&lt;keyword&gt;Obesity/*physiopathology&lt;/keyword&gt;&lt;keyword&gt;Obstetric Labor Complications/*physiopathology&lt;/keyword&gt;&lt;keyword&gt;Pregnancy&lt;/keyword&gt;&lt;keyword&gt;Retrospective Studies&lt;/keyword&gt;&lt;keyword&gt;Risk Factors&lt;/keyword&gt;&lt;keyword&gt;Uterine Contraction/*physiology&lt;/keyword&gt;&lt;/keywords&gt;&lt;dates&gt;&lt;year&gt;2007&lt;/year&gt;&lt;pub-dates&gt;&lt;date&gt;Mar&lt;/date&gt;&lt;/pub-dates&gt;&lt;/dates&gt;&lt;isbn&gt;1470-0328 (Print)&amp;#xD;1470-0328&lt;/isbn&gt;&lt;accession-num&gt;17261121&lt;/accession-num&gt;&lt;urls&gt;&lt;/urls&gt;&lt;electronic-resource-num&gt;10.1111/j.1471-0528.2006.01233.x&lt;/electronic-resource-num&gt;&lt;remote-database-provider&gt;NLM&lt;/remote-database-provider&gt;&lt;language&gt;eng&lt;/language&gt;&lt;/record&gt;&lt;/Cite&gt;&lt;/EndNote&gt;</w:instrText>
      </w:r>
      <w:r w:rsidR="00F97BDD">
        <w:rPr>
          <w:rFonts w:ascii="AdvTT5235d5a9" w:hAnsi="AdvTT5235d5a9" w:cs="AdvTT5235d5a9"/>
          <w:color w:val="000000"/>
          <w:sz w:val="24"/>
          <w:szCs w:val="24"/>
        </w:rPr>
        <w:fldChar w:fldCharType="separate"/>
      </w:r>
      <w:r w:rsidR="008B03F5">
        <w:rPr>
          <w:rFonts w:ascii="AdvTT5235d5a9" w:hAnsi="AdvTT5235d5a9" w:cs="AdvTT5235d5a9"/>
          <w:noProof/>
          <w:color w:val="000000"/>
          <w:sz w:val="24"/>
          <w:szCs w:val="24"/>
        </w:rPr>
        <w:t>[44]</w:t>
      </w:r>
      <w:r w:rsidR="00F97BDD">
        <w:rPr>
          <w:rFonts w:ascii="AdvTT5235d5a9" w:hAnsi="AdvTT5235d5a9" w:cs="AdvTT5235d5a9"/>
          <w:color w:val="000000"/>
          <w:sz w:val="24"/>
          <w:szCs w:val="24"/>
        </w:rPr>
        <w:fldChar w:fldCharType="end"/>
      </w:r>
      <w:r w:rsidR="0082393B" w:rsidRPr="009D31CE">
        <w:rPr>
          <w:rFonts w:ascii="AdvTT5235d5a9" w:hAnsi="AdvTT5235d5a9" w:cs="AdvTT5235d5a9"/>
          <w:color w:val="000000"/>
          <w:sz w:val="24"/>
          <w:szCs w:val="24"/>
        </w:rPr>
        <w:t>, which is also consistent with poor myometrial contractility.</w:t>
      </w:r>
      <w:r w:rsidR="0082393B" w:rsidRPr="009D31CE">
        <w:rPr>
          <w:rFonts w:ascii="Times New Roman" w:hAnsi="Times New Roman" w:cs="Times New Roman"/>
          <w:sz w:val="24"/>
          <w:szCs w:val="24"/>
        </w:rPr>
        <w:t xml:space="preserve"> </w:t>
      </w:r>
      <w:r w:rsidR="00E717AC">
        <w:rPr>
          <w:rFonts w:ascii="Times New Roman" w:hAnsi="Times New Roman" w:cs="Times New Roman"/>
          <w:sz w:val="24"/>
          <w:szCs w:val="24"/>
        </w:rPr>
        <w:t>I</w:t>
      </w:r>
      <w:r w:rsidR="004D3CEA" w:rsidRPr="009D31CE">
        <w:rPr>
          <w:rFonts w:ascii="Times New Roman" w:hAnsi="Times New Roman" w:cs="Times New Roman"/>
          <w:sz w:val="24"/>
          <w:szCs w:val="24"/>
        </w:rPr>
        <w:t>ndeed</w:t>
      </w:r>
      <w:r w:rsidR="008A6A71" w:rsidRPr="009D31CE">
        <w:rPr>
          <w:rFonts w:ascii="Times New Roman" w:hAnsi="Times New Roman" w:cs="Times New Roman"/>
          <w:sz w:val="24"/>
          <w:szCs w:val="24"/>
        </w:rPr>
        <w:t xml:space="preserve"> </w:t>
      </w:r>
      <w:r w:rsidR="00E717AC">
        <w:rPr>
          <w:rFonts w:ascii="Times New Roman" w:hAnsi="Times New Roman" w:cs="Times New Roman"/>
          <w:sz w:val="24"/>
          <w:szCs w:val="24"/>
        </w:rPr>
        <w:t xml:space="preserve">it has been </w:t>
      </w:r>
      <w:r w:rsidR="006D76F7" w:rsidRPr="009D31CE">
        <w:rPr>
          <w:rFonts w:ascii="Times New Roman" w:hAnsi="Times New Roman" w:cs="Times New Roman"/>
          <w:sz w:val="24"/>
          <w:szCs w:val="24"/>
        </w:rPr>
        <w:t>demonstrated</w:t>
      </w:r>
      <w:r w:rsidR="004C31EB">
        <w:rPr>
          <w:rFonts w:ascii="Times New Roman" w:hAnsi="Times New Roman" w:cs="Times New Roman"/>
          <w:sz w:val="24"/>
          <w:szCs w:val="24"/>
        </w:rPr>
        <w:t xml:space="preserve"> in-vitro</w:t>
      </w:r>
      <w:r w:rsidR="006D76F7" w:rsidRPr="009D31CE">
        <w:rPr>
          <w:rFonts w:ascii="Times New Roman" w:hAnsi="Times New Roman" w:cs="Times New Roman"/>
          <w:sz w:val="24"/>
          <w:szCs w:val="24"/>
        </w:rPr>
        <w:t xml:space="preserve"> that </w:t>
      </w:r>
      <w:r w:rsidR="006D76F7" w:rsidRPr="009D31CE">
        <w:rPr>
          <w:rFonts w:ascii="Times New Roman" w:hAnsi="Times New Roman" w:cs="Times New Roman"/>
          <w:sz w:val="24"/>
          <w:szCs w:val="24"/>
          <w:lang w:val="en"/>
        </w:rPr>
        <w:t>force and frequency of spontaneous</w:t>
      </w:r>
      <w:r w:rsidR="006B125D">
        <w:rPr>
          <w:rFonts w:ascii="Times New Roman" w:hAnsi="Times New Roman" w:cs="Times New Roman"/>
          <w:sz w:val="24"/>
          <w:szCs w:val="24"/>
          <w:lang w:val="en"/>
        </w:rPr>
        <w:t xml:space="preserve"> human</w:t>
      </w:r>
      <w:r w:rsidR="006D76F7" w:rsidRPr="009D31CE">
        <w:rPr>
          <w:rFonts w:ascii="Times New Roman" w:hAnsi="Times New Roman" w:cs="Times New Roman"/>
          <w:sz w:val="24"/>
          <w:szCs w:val="24"/>
          <w:lang w:val="en"/>
        </w:rPr>
        <w:t xml:space="preserve"> myometrial contraction</w:t>
      </w:r>
      <w:r w:rsidR="009E327B">
        <w:rPr>
          <w:rFonts w:ascii="Times New Roman" w:hAnsi="Times New Roman" w:cs="Times New Roman"/>
          <w:sz w:val="24"/>
          <w:szCs w:val="24"/>
          <w:lang w:val="en"/>
        </w:rPr>
        <w:t>s</w:t>
      </w:r>
      <w:r w:rsidR="006D76F7" w:rsidRPr="009D31CE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="00E717AC">
        <w:rPr>
          <w:rFonts w:ascii="Times New Roman" w:hAnsi="Times New Roman" w:cs="Times New Roman"/>
          <w:sz w:val="24"/>
          <w:szCs w:val="24"/>
          <w:lang w:val="en"/>
        </w:rPr>
        <w:t>are</w:t>
      </w:r>
      <w:r w:rsidR="006D76F7" w:rsidRPr="009D31CE">
        <w:rPr>
          <w:rFonts w:ascii="Times New Roman" w:hAnsi="Times New Roman" w:cs="Times New Roman"/>
          <w:sz w:val="24"/>
          <w:szCs w:val="24"/>
          <w:lang w:val="en"/>
        </w:rPr>
        <w:t xml:space="preserve"> reduced as maternal BMI increase</w:t>
      </w:r>
      <w:r w:rsidR="00E717AC">
        <w:rPr>
          <w:rFonts w:ascii="Times New Roman" w:hAnsi="Times New Roman" w:cs="Times New Roman"/>
          <w:sz w:val="24"/>
          <w:szCs w:val="24"/>
          <w:lang w:val="en"/>
        </w:rPr>
        <w:t>s</w:t>
      </w:r>
      <w:r w:rsidR="009E327B">
        <w:rPr>
          <w:rFonts w:ascii="Times New Roman" w:hAnsi="Times New Roman" w:cs="Times New Roman"/>
          <w:sz w:val="24"/>
          <w:szCs w:val="24"/>
          <w:lang w:val="en"/>
        </w:rPr>
        <w:t xml:space="preserve">, </w:t>
      </w:r>
      <w:r w:rsidR="001953BF">
        <w:rPr>
          <w:rFonts w:ascii="Times New Roman" w:hAnsi="Times New Roman" w:cs="Times New Roman"/>
          <w:sz w:val="24"/>
          <w:szCs w:val="24"/>
          <w:lang w:val="en"/>
        </w:rPr>
        <w:t>and this result</w:t>
      </w:r>
      <w:r w:rsidR="00E717AC">
        <w:rPr>
          <w:rFonts w:ascii="Times New Roman" w:hAnsi="Times New Roman" w:cs="Times New Roman"/>
          <w:sz w:val="24"/>
          <w:szCs w:val="24"/>
          <w:lang w:val="en"/>
        </w:rPr>
        <w:t>s</w:t>
      </w:r>
      <w:r w:rsidR="001953BF">
        <w:rPr>
          <w:rFonts w:ascii="Times New Roman" w:hAnsi="Times New Roman" w:cs="Times New Roman"/>
          <w:sz w:val="24"/>
          <w:szCs w:val="24"/>
          <w:lang w:val="en"/>
        </w:rPr>
        <w:t xml:space="preserve"> from reduced Ca</w:t>
      </w:r>
      <w:r w:rsidR="001953BF" w:rsidRPr="004D09E7">
        <w:rPr>
          <w:rFonts w:ascii="Times New Roman" w:hAnsi="Times New Roman" w:cs="Times New Roman"/>
          <w:sz w:val="24"/>
          <w:szCs w:val="24"/>
          <w:vertAlign w:val="superscript"/>
          <w:lang w:val="en"/>
        </w:rPr>
        <w:t>2+</w:t>
      </w:r>
      <w:r w:rsidR="001953BF">
        <w:rPr>
          <w:rFonts w:ascii="Times New Roman" w:hAnsi="Times New Roman" w:cs="Times New Roman"/>
          <w:sz w:val="24"/>
          <w:szCs w:val="24"/>
          <w:lang w:val="en"/>
        </w:rPr>
        <w:t xml:space="preserve"> transients</w:t>
      </w:r>
      <w:r w:rsidR="006047AE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="006047AE">
        <w:rPr>
          <w:rFonts w:ascii="Times New Roman" w:hAnsi="Times New Roman" w:cs="Times New Roman"/>
          <w:sz w:val="24"/>
          <w:szCs w:val="24"/>
          <w:lang w:val="en"/>
        </w:rPr>
        <w:fldChar w:fldCharType="begin"/>
      </w:r>
      <w:r w:rsidR="008B03F5">
        <w:rPr>
          <w:rFonts w:ascii="Times New Roman" w:hAnsi="Times New Roman" w:cs="Times New Roman"/>
          <w:sz w:val="24"/>
          <w:szCs w:val="24"/>
          <w:lang w:val="en"/>
        </w:rPr>
        <w:instrText xml:space="preserve"> ADDIN EN.CITE &lt;EndNote&gt;&lt;Cite&gt;&lt;Author&gt;Zhang&lt;/Author&gt;&lt;Year&gt;2007&lt;/Year&gt;&lt;RecNum&gt;1170&lt;/RecNum&gt;&lt;DisplayText&gt;[44]&lt;/DisplayText&gt;&lt;record&gt;&lt;rec-number&gt;1170&lt;/rec-number&gt;&lt;foreign-keys&gt;&lt;key app="EN" db-id="r02a0texjea5fxerd5uxt0rhvzwp2ftvaeer" timestamp="1560347240"&gt;1170&lt;/key&gt;&lt;/foreign-keys&gt;&lt;ref-type name="Journal Article"&gt;17&lt;/ref-type&gt;&lt;contributors&gt;&lt;authors&gt;&lt;author&gt;Zhang, J.&lt;/author&gt;&lt;author&gt;Bricker, L.&lt;/author&gt;&lt;author&gt;Wray, S.&lt;/author&gt;&lt;author&gt;Quenby, S.&lt;/author&gt;&lt;/authors&gt;&lt;/contributors&gt;&lt;auth-address&gt;Department of Physiology, University of Liverpool, Liverpool, UK.&lt;/auth-address&gt;&lt;titles&gt;&lt;title&gt;Poor uterine contractility in obese women&lt;/title&gt;&lt;secondary-title&gt;Bjog&lt;/secondary-title&gt;&lt;alt-title&gt;BJOG : an international journal of obstetrics and gynaecology&lt;/alt-title&gt;&lt;/titles&gt;&lt;periodical&gt;&lt;full-title&gt;BJOG&lt;/full-title&gt;&lt;/periodical&gt;&lt;pages&gt;343-8&lt;/pages&gt;&lt;volume&gt;114&lt;/volume&gt;&lt;number&gt;3&lt;/number&gt;&lt;edition&gt;2007/01/31&lt;/edition&gt;&lt;keywords&gt;&lt;keyword&gt;Birth Weight&lt;/keyword&gt;&lt;keyword&gt;Body Mass Index&lt;/keyword&gt;&lt;keyword&gt;Cesarean Section/*statistics &amp;amp; numerical data&lt;/keyword&gt;&lt;keyword&gt;Female&lt;/keyword&gt;&lt;keyword&gt;Humans&lt;/keyword&gt;&lt;keyword&gt;Obesity/*physiopathology&lt;/keyword&gt;&lt;keyword&gt;Obstetric Labor Complications/*physiopathology&lt;/keyword&gt;&lt;keyword&gt;Pregnancy&lt;/keyword&gt;&lt;keyword&gt;Retrospective Studies&lt;/keyword&gt;&lt;keyword&gt;Risk Factors&lt;/keyword&gt;&lt;keyword&gt;Uterine Contraction/*physiology&lt;/keyword&gt;&lt;/keywords&gt;&lt;dates&gt;&lt;year&gt;2007&lt;/year&gt;&lt;pub-dates&gt;&lt;date&gt;Mar&lt;/date&gt;&lt;/pub-dates&gt;&lt;/dates&gt;&lt;isbn&gt;1470-0328 (Print)&amp;#xD;1470-0328&lt;/isbn&gt;&lt;accession-num&gt;17261121&lt;/accession-num&gt;&lt;urls&gt;&lt;/urls&gt;&lt;electronic-resource-num&gt;10.1111/j.1471-0528.2006.01233.x&lt;/electronic-resource-num&gt;&lt;remote-database-provider&gt;NLM&lt;/remote-database-provider&gt;&lt;language&gt;eng&lt;/language&gt;&lt;/record&gt;&lt;/Cite&gt;&lt;/EndNote&gt;</w:instrText>
      </w:r>
      <w:r w:rsidR="006047AE">
        <w:rPr>
          <w:rFonts w:ascii="Times New Roman" w:hAnsi="Times New Roman" w:cs="Times New Roman"/>
          <w:sz w:val="24"/>
          <w:szCs w:val="24"/>
          <w:lang w:val="en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  <w:lang w:val="en"/>
        </w:rPr>
        <w:t>[44]</w:t>
      </w:r>
      <w:r w:rsidR="006047AE">
        <w:rPr>
          <w:rFonts w:ascii="Times New Roman" w:hAnsi="Times New Roman" w:cs="Times New Roman"/>
          <w:sz w:val="24"/>
          <w:szCs w:val="24"/>
          <w:lang w:val="en"/>
        </w:rPr>
        <w:fldChar w:fldCharType="end"/>
      </w:r>
      <w:r w:rsidR="001953BF">
        <w:rPr>
          <w:rFonts w:ascii="Times New Roman" w:hAnsi="Times New Roman" w:cs="Times New Roman"/>
          <w:sz w:val="24"/>
          <w:szCs w:val="24"/>
          <w:lang w:val="en"/>
        </w:rPr>
        <w:t xml:space="preserve">. </w:t>
      </w:r>
      <w:bookmarkStart w:id="0" w:name="_Hlk18400786"/>
      <w:r w:rsidR="006047AE">
        <w:rPr>
          <w:rFonts w:ascii="Times New Roman" w:hAnsi="Times New Roman" w:cs="Times New Roman"/>
          <w:sz w:val="24"/>
          <w:szCs w:val="24"/>
          <w:lang w:val="en"/>
        </w:rPr>
        <w:t>O</w:t>
      </w:r>
      <w:r w:rsidR="001953BF">
        <w:rPr>
          <w:rFonts w:ascii="Times New Roman" w:hAnsi="Times New Roman" w:cs="Times New Roman"/>
          <w:sz w:val="24"/>
          <w:szCs w:val="24"/>
          <w:lang w:val="en"/>
        </w:rPr>
        <w:t>ther stud</w:t>
      </w:r>
      <w:r w:rsidR="006047AE">
        <w:rPr>
          <w:rFonts w:ascii="Times New Roman" w:hAnsi="Times New Roman" w:cs="Times New Roman"/>
          <w:sz w:val="24"/>
          <w:szCs w:val="24"/>
          <w:lang w:val="en"/>
        </w:rPr>
        <w:t>ies</w:t>
      </w:r>
      <w:r w:rsidR="001953BF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bookmarkEnd w:id="0"/>
      <w:r w:rsidR="001953BF">
        <w:rPr>
          <w:rFonts w:ascii="Times New Roman" w:hAnsi="Times New Roman" w:cs="Times New Roman"/>
          <w:sz w:val="24"/>
          <w:szCs w:val="24"/>
          <w:lang w:val="en"/>
        </w:rPr>
        <w:t>however</w:t>
      </w:r>
      <w:r w:rsidR="001953BF" w:rsidRPr="009D31CE">
        <w:rPr>
          <w:rFonts w:ascii="Times New Roman" w:hAnsi="Times New Roman" w:cs="Times New Roman"/>
          <w:sz w:val="24"/>
          <w:szCs w:val="24"/>
          <w:lang w:val="en"/>
        </w:rPr>
        <w:t xml:space="preserve"> did not find a correlation between spontaneous or OT-mediated contractions and maternal BMI in human myometrium</w:t>
      </w:r>
      <w:r w:rsidR="006047AE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="006047AE">
        <w:rPr>
          <w:rFonts w:ascii="Times New Roman" w:hAnsi="Times New Roman" w:cs="Times New Roman"/>
          <w:sz w:val="24"/>
          <w:szCs w:val="24"/>
          <w:lang w:val="en"/>
        </w:rPr>
        <w:fldChar w:fldCharType="begin">
          <w:fldData xml:space="preserve">PEVuZE5vdGU+PENpdGU+PEF1dGhvcj5IaWdnaW5zPC9BdXRob3I+PFllYXI+MjAxMDwvWWVhcj48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</w:fldData>
        </w:fldChar>
      </w:r>
      <w:r w:rsidR="008B03F5">
        <w:rPr>
          <w:rFonts w:ascii="Times New Roman" w:hAnsi="Times New Roman" w:cs="Times New Roman"/>
          <w:sz w:val="24"/>
          <w:szCs w:val="24"/>
          <w:lang w:val="en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  <w:lang w:val="en"/>
        </w:rPr>
        <w:fldChar w:fldCharType="begin">
          <w:fldData xml:space="preserve">PEVuZE5vdGU+PENpdGU+PEF1dGhvcj5IaWdnaW5zPC9BdXRob3I+PFllYXI+MjAxMDwvWWVhcj48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</w:fldData>
        </w:fldChar>
      </w:r>
      <w:r w:rsidR="008B03F5">
        <w:rPr>
          <w:rFonts w:ascii="Times New Roman" w:hAnsi="Times New Roman" w:cs="Times New Roman"/>
          <w:sz w:val="24"/>
          <w:szCs w:val="24"/>
          <w:lang w:val="en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  <w:lang w:val="en"/>
        </w:rPr>
      </w:r>
      <w:r w:rsidR="008B03F5">
        <w:rPr>
          <w:rFonts w:ascii="Times New Roman" w:hAnsi="Times New Roman" w:cs="Times New Roman"/>
          <w:sz w:val="24"/>
          <w:szCs w:val="24"/>
          <w:lang w:val="en"/>
        </w:rPr>
        <w:fldChar w:fldCharType="end"/>
      </w:r>
      <w:r w:rsidR="006047AE">
        <w:rPr>
          <w:rFonts w:ascii="Times New Roman" w:hAnsi="Times New Roman" w:cs="Times New Roman"/>
          <w:sz w:val="24"/>
          <w:szCs w:val="24"/>
          <w:lang w:val="en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  <w:lang w:val="en"/>
        </w:rPr>
        <w:t>[48, 49]</w:t>
      </w:r>
      <w:r w:rsidR="006047AE">
        <w:rPr>
          <w:rFonts w:ascii="Times New Roman" w:hAnsi="Times New Roman" w:cs="Times New Roman"/>
          <w:sz w:val="24"/>
          <w:szCs w:val="24"/>
          <w:lang w:val="en"/>
        </w:rPr>
        <w:fldChar w:fldCharType="end"/>
      </w:r>
      <w:r w:rsidR="001953BF">
        <w:rPr>
          <w:rFonts w:ascii="Times New Roman" w:hAnsi="Times New Roman" w:cs="Times New Roman"/>
          <w:sz w:val="24"/>
          <w:szCs w:val="24"/>
          <w:lang w:val="en"/>
        </w:rPr>
        <w:t xml:space="preserve">. </w:t>
      </w:r>
      <w:r w:rsidR="005162EE">
        <w:rPr>
          <w:rFonts w:ascii="Times New Roman" w:hAnsi="Times New Roman" w:cs="Times New Roman"/>
          <w:sz w:val="24"/>
          <w:szCs w:val="24"/>
        </w:rPr>
        <w:t>M</w:t>
      </w:r>
      <w:r w:rsidR="005162EE" w:rsidRPr="009D31CE">
        <w:rPr>
          <w:rFonts w:ascii="Times New Roman" w:hAnsi="Times New Roman" w:cs="Times New Roman"/>
          <w:sz w:val="24"/>
          <w:szCs w:val="24"/>
        </w:rPr>
        <w:t xml:space="preserve">ore recently, </w:t>
      </w:r>
      <w:proofErr w:type="spellStart"/>
      <w:r w:rsidR="005162EE" w:rsidRPr="009D31CE">
        <w:rPr>
          <w:rFonts w:ascii="Times New Roman" w:hAnsi="Times New Roman" w:cs="Times New Roman"/>
          <w:sz w:val="24"/>
          <w:szCs w:val="24"/>
        </w:rPr>
        <w:t>Crankshaw</w:t>
      </w:r>
      <w:proofErr w:type="spellEnd"/>
      <w:r w:rsidR="005162EE" w:rsidRPr="009D31CE">
        <w:rPr>
          <w:rFonts w:ascii="Times New Roman" w:hAnsi="Times New Roman" w:cs="Times New Roman"/>
          <w:sz w:val="24"/>
          <w:szCs w:val="24"/>
        </w:rPr>
        <w:t xml:space="preserve"> et al</w:t>
      </w:r>
      <w:r w:rsidR="00EA257F">
        <w:rPr>
          <w:rFonts w:ascii="Times New Roman" w:hAnsi="Times New Roman" w:cs="Times New Roman"/>
          <w:sz w:val="24"/>
          <w:szCs w:val="24"/>
        </w:rPr>
        <w:t>.</w:t>
      </w:r>
      <w:r w:rsidR="005162EE" w:rsidRPr="009D31CE">
        <w:rPr>
          <w:rFonts w:ascii="Times New Roman" w:hAnsi="Times New Roman" w:cs="Times New Roman"/>
          <w:sz w:val="24"/>
          <w:szCs w:val="24"/>
        </w:rPr>
        <w:t xml:space="preserve"> (2017) observed a positive correlation between BMI and </w:t>
      </w:r>
      <w:r w:rsidR="009E327B">
        <w:rPr>
          <w:rFonts w:ascii="Times New Roman" w:hAnsi="Times New Roman" w:cs="Times New Roman"/>
          <w:sz w:val="24"/>
          <w:szCs w:val="24"/>
        </w:rPr>
        <w:t xml:space="preserve">contraction </w:t>
      </w:r>
      <w:r w:rsidR="005162EE" w:rsidRPr="009D31CE">
        <w:rPr>
          <w:rFonts w:ascii="Times New Roman" w:hAnsi="Times New Roman" w:cs="Times New Roman"/>
          <w:sz w:val="24"/>
          <w:szCs w:val="24"/>
        </w:rPr>
        <w:t xml:space="preserve">amplitude </w:t>
      </w:r>
      <w:r w:rsidR="009E327B">
        <w:rPr>
          <w:rFonts w:ascii="Times New Roman" w:hAnsi="Times New Roman" w:cs="Times New Roman"/>
          <w:sz w:val="24"/>
          <w:szCs w:val="24"/>
        </w:rPr>
        <w:t>and</w:t>
      </w:r>
      <w:r w:rsidR="005162EE" w:rsidRPr="009D31CE">
        <w:rPr>
          <w:rFonts w:ascii="Times New Roman" w:hAnsi="Times New Roman" w:cs="Times New Roman"/>
          <w:sz w:val="24"/>
          <w:szCs w:val="24"/>
        </w:rPr>
        <w:t xml:space="preserve"> force in term pregnant human myometrium, and no alteration in the proportion of strips with multiphasic contractions</w:t>
      </w:r>
      <w:r w:rsidR="00F97BDD">
        <w:rPr>
          <w:rFonts w:ascii="Times New Roman" w:hAnsi="Times New Roman" w:cs="Times New Roman"/>
          <w:sz w:val="24"/>
          <w:szCs w:val="24"/>
        </w:rPr>
        <w:t xml:space="preserve"> </w:t>
      </w:r>
      <w:r w:rsidR="00F97BDD">
        <w:rPr>
          <w:rFonts w:ascii="Times New Roman" w:hAnsi="Times New Roman" w:cs="Times New Roman"/>
          <w:sz w:val="24"/>
          <w:szCs w:val="24"/>
        </w:rPr>
        <w:fldChar w:fldCharType="begin"/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rankshaw&lt;/Author&gt;&lt;Year&gt;2017&lt;/Year&gt;&lt;RecNum&gt;1213&lt;/RecNum&gt;&lt;DisplayText&gt;[50]&lt;/DisplayText&gt;&lt;record&gt;&lt;rec-number&gt;1213&lt;/rec-number&gt;&lt;foreign-keys&gt;&lt;key app="EN" db-id="r02a0texjea5fxerd5uxt0rhvzwp2ftvaeer" timestamp="1562253040"&gt;1213&lt;/key&gt;&lt;/foreign-keys&gt;&lt;ref-type name="Journal Article"&gt;17&lt;/ref-type&gt;&lt;contributors&gt;&lt;authors&gt;&lt;author&gt;Crankshaw, D. J.&lt;/author&gt;&lt;author&gt;O&amp;apos;Brien, Y. M.&lt;/author&gt;&lt;author&gt;Crosby, D. A.&lt;/author&gt;&lt;author&gt;Morrison, J. J.&lt;/author&gt;&lt;/authors&gt;&lt;/contributors&gt;&lt;auth-address&gt;Department of Obstetrics and Gynecology, National University of Ireland Galway, Galway University Hospital, Galway, Ireland.&lt;/auth-address&gt;&lt;titles&gt;&lt;title&gt;Maternal body mass index and spontaneous contractility of human myometrium in pregnancy&lt;/title&gt;&lt;secondary-title&gt;J Perinatol&lt;/secondary-title&gt;&lt;alt-title&gt;Journal of perinatology : official journal of the California Perinatal Association&lt;/alt-title&gt;&lt;/titles&gt;&lt;periodical&gt;&lt;full-title&gt;J Perinatol&lt;/full-title&gt;&lt;abbr-1&gt;Journal of perinatology : official journal of the California Perinatal Association&lt;/abbr-1&gt;&lt;/periodical&gt;&lt;alt-periodical&gt;&lt;full-title&gt;J Perinatol&lt;/full-title&gt;&lt;abbr-1&gt;Journal of perinatology : official journal of the California Perinatal Association&lt;/abbr-1&gt;&lt;/alt-periodical&gt;&lt;pages&gt;492-497&lt;/pages&gt;&lt;volume&gt;37&lt;/volume&gt;&lt;number&gt;5&lt;/number&gt;&lt;edition&gt;2017/01/27&lt;/edition&gt;&lt;keywords&gt;&lt;keyword&gt;Adult&lt;/keyword&gt;&lt;keyword&gt;*Body Mass Index&lt;/keyword&gt;&lt;keyword&gt;Cesarean Section&lt;/keyword&gt;&lt;keyword&gt;Female&lt;/keyword&gt;&lt;keyword&gt;Humans&lt;/keyword&gt;&lt;keyword&gt;Ireland&lt;/keyword&gt;&lt;keyword&gt;Linear Models&lt;/keyword&gt;&lt;keyword&gt;Myometrium/*physiology&lt;/keyword&gt;&lt;keyword&gt;Pregnancy&lt;/keyword&gt;&lt;keyword&gt;Tissue Culture Techniques&lt;/keyword&gt;&lt;keyword&gt;Uterine Contraction/*physiology&lt;/keyword&gt;&lt;/keywords&gt;&lt;dates&gt;&lt;year&gt;2017&lt;/year&gt;&lt;pub-dates&gt;&lt;date&gt;May&lt;/date&gt;&lt;/pub-dates&gt;&lt;/dates&gt;&lt;isbn&gt;0743-8346&lt;/isbn&gt;&lt;accession-num&gt;28125101&lt;/accession-num&gt;&lt;urls&gt;&lt;/urls&gt;&lt;electronic-resource-num&gt;10.1038/jp.2016.271&lt;/electronic-resource-num&gt;&lt;remote-database-provider&gt;NLM&lt;/remote-database-provider&gt;&lt;language&gt;eng&lt;/language&gt;&lt;/record&gt;&lt;/Cite&gt;&lt;/EndNote&gt;</w:instrText>
      </w:r>
      <w:r w:rsidR="00F97BDD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50]</w:t>
      </w:r>
      <w:r w:rsidR="00F97BDD">
        <w:rPr>
          <w:rFonts w:ascii="Times New Roman" w:hAnsi="Times New Roman" w:cs="Times New Roman"/>
          <w:sz w:val="24"/>
          <w:szCs w:val="24"/>
        </w:rPr>
        <w:fldChar w:fldCharType="end"/>
      </w:r>
      <w:r w:rsidR="005162EE" w:rsidRPr="009D31CE">
        <w:rPr>
          <w:rFonts w:ascii="Times New Roman" w:hAnsi="Times New Roman" w:cs="Times New Roman"/>
          <w:sz w:val="24"/>
          <w:szCs w:val="24"/>
        </w:rPr>
        <w:t>. They did however note an increased time to onset of contractions and time to reach maximal amplitude of contraction.</w:t>
      </w:r>
      <w:r w:rsidR="005162EE">
        <w:rPr>
          <w:rFonts w:ascii="Times New Roman" w:hAnsi="Times New Roman" w:cs="Times New Roman"/>
          <w:sz w:val="24"/>
          <w:szCs w:val="24"/>
        </w:rPr>
        <w:t xml:space="preserve"> These contradicting results may be</w:t>
      </w:r>
      <w:r w:rsidR="006D76F7" w:rsidRPr="009D31CE">
        <w:rPr>
          <w:rFonts w:ascii="Times New Roman" w:hAnsi="Times New Roman" w:cs="Times New Roman"/>
          <w:sz w:val="24"/>
          <w:szCs w:val="24"/>
          <w:lang w:val="en"/>
        </w:rPr>
        <w:t xml:space="preserve"> due to experimental differences or the inevitable difficulty of controlling for co</w:t>
      </w:r>
      <w:r w:rsidR="001E64A5">
        <w:rPr>
          <w:rFonts w:ascii="Times New Roman" w:hAnsi="Times New Roman" w:cs="Times New Roman"/>
          <w:sz w:val="24"/>
          <w:szCs w:val="24"/>
          <w:lang w:val="en"/>
        </w:rPr>
        <w:t>n</w:t>
      </w:r>
      <w:r w:rsidR="006D76F7" w:rsidRPr="009D31CE">
        <w:rPr>
          <w:rFonts w:ascii="Times New Roman" w:hAnsi="Times New Roman" w:cs="Times New Roman"/>
          <w:sz w:val="24"/>
          <w:szCs w:val="24"/>
          <w:lang w:val="en"/>
        </w:rPr>
        <w:t>founding factors around obesity.</w:t>
      </w:r>
    </w:p>
    <w:p w14:paraId="3EC3BD80" w14:textId="77777777" w:rsidR="00CF0BE4" w:rsidRDefault="0013610A" w:rsidP="00B83F71">
      <w:pPr>
        <w:rPr>
          <w:rFonts w:ascii="Times New Roman" w:hAnsi="Times New Roman" w:cs="Times New Roman"/>
          <w:sz w:val="24"/>
          <w:szCs w:val="24"/>
          <w:lang w:val="en"/>
        </w:rPr>
      </w:pPr>
      <w:r w:rsidRPr="009D31CE">
        <w:rPr>
          <w:rFonts w:ascii="Times New Roman" w:hAnsi="Times New Roman" w:cs="Times New Roman"/>
          <w:sz w:val="24"/>
          <w:szCs w:val="24"/>
          <w:lang w:val="en"/>
        </w:rPr>
        <w:t xml:space="preserve">The molecular mechanisms by which obesity leads to prolonged or difficult </w:t>
      </w:r>
      <w:proofErr w:type="spellStart"/>
      <w:r w:rsidRPr="009D31CE">
        <w:rPr>
          <w:rFonts w:ascii="Times New Roman" w:hAnsi="Times New Roman" w:cs="Times New Roman"/>
          <w:sz w:val="24"/>
          <w:szCs w:val="24"/>
          <w:lang w:val="en"/>
        </w:rPr>
        <w:t>labours</w:t>
      </w:r>
      <w:proofErr w:type="spellEnd"/>
      <w:r w:rsidRPr="009D31CE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="00B87437" w:rsidRPr="009D31CE">
        <w:rPr>
          <w:rFonts w:ascii="Times New Roman" w:hAnsi="Times New Roman" w:cs="Times New Roman"/>
          <w:sz w:val="24"/>
          <w:szCs w:val="24"/>
          <w:lang w:val="en"/>
        </w:rPr>
        <w:t xml:space="preserve">have been probed </w:t>
      </w:r>
      <w:r w:rsidR="00354114" w:rsidRPr="009D31CE">
        <w:rPr>
          <w:rFonts w:ascii="Times New Roman" w:hAnsi="Times New Roman" w:cs="Times New Roman"/>
          <w:sz w:val="24"/>
          <w:szCs w:val="24"/>
          <w:lang w:val="en"/>
        </w:rPr>
        <w:t xml:space="preserve">to some extent </w:t>
      </w:r>
      <w:r w:rsidR="00084275" w:rsidRPr="009D31CE">
        <w:rPr>
          <w:rFonts w:ascii="Times New Roman" w:hAnsi="Times New Roman" w:cs="Times New Roman"/>
          <w:sz w:val="24"/>
          <w:szCs w:val="24"/>
          <w:lang w:val="en"/>
        </w:rPr>
        <w:t xml:space="preserve">over the past 10 to 15 years, </w:t>
      </w:r>
      <w:r w:rsidR="00B87437" w:rsidRPr="009D31CE">
        <w:rPr>
          <w:rFonts w:ascii="Times New Roman" w:hAnsi="Times New Roman" w:cs="Times New Roman"/>
          <w:sz w:val="24"/>
          <w:szCs w:val="24"/>
          <w:lang w:val="en"/>
        </w:rPr>
        <w:t xml:space="preserve">but </w:t>
      </w:r>
      <w:r w:rsidR="00354114" w:rsidRPr="009D31CE">
        <w:rPr>
          <w:rFonts w:ascii="Times New Roman" w:hAnsi="Times New Roman" w:cs="Times New Roman"/>
          <w:sz w:val="24"/>
          <w:szCs w:val="24"/>
          <w:lang w:val="en"/>
        </w:rPr>
        <w:t xml:space="preserve">much remains </w:t>
      </w:r>
      <w:r w:rsidR="001F44CD">
        <w:rPr>
          <w:rFonts w:ascii="Times New Roman" w:hAnsi="Times New Roman" w:cs="Times New Roman"/>
          <w:sz w:val="24"/>
          <w:szCs w:val="24"/>
          <w:lang w:val="en"/>
        </w:rPr>
        <w:t>to be clarified</w:t>
      </w:r>
      <w:r w:rsidR="00354114" w:rsidRPr="009D31CE">
        <w:rPr>
          <w:rFonts w:ascii="Times New Roman" w:hAnsi="Times New Roman" w:cs="Times New Roman"/>
          <w:sz w:val="24"/>
          <w:szCs w:val="24"/>
          <w:lang w:val="en"/>
        </w:rPr>
        <w:t>.</w:t>
      </w:r>
      <w:r w:rsidR="00084275" w:rsidRPr="009D31CE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="008A1424">
        <w:rPr>
          <w:rFonts w:ascii="Times New Roman" w:hAnsi="Times New Roman" w:cs="Times New Roman"/>
          <w:sz w:val="24"/>
          <w:szCs w:val="24"/>
          <w:lang w:val="en"/>
        </w:rPr>
        <w:t>Some of these mechanisms are reviewed below.</w:t>
      </w:r>
    </w:p>
    <w:p w14:paraId="7649BBAD" w14:textId="77777777" w:rsidR="007570D5" w:rsidRPr="009D31CE" w:rsidRDefault="007570D5" w:rsidP="00B83F71">
      <w:pPr>
        <w:rPr>
          <w:rFonts w:ascii="Times New Roman" w:hAnsi="Times New Roman" w:cs="Times New Roman"/>
          <w:sz w:val="24"/>
          <w:szCs w:val="24"/>
          <w:lang w:val="en"/>
        </w:rPr>
      </w:pPr>
    </w:p>
    <w:p w14:paraId="05B1D66F" w14:textId="3415607A" w:rsidR="00D44F4E" w:rsidRPr="007570D5" w:rsidRDefault="00F11709" w:rsidP="00B83F71">
      <w:pPr>
        <w:rPr>
          <w:rFonts w:ascii="Times New Roman" w:hAnsi="Times New Roman" w:cs="Times New Roman"/>
          <w:b/>
          <w:sz w:val="24"/>
          <w:szCs w:val="24"/>
        </w:rPr>
      </w:pPr>
      <w:r w:rsidRPr="007570D5">
        <w:rPr>
          <w:rFonts w:ascii="Times New Roman" w:hAnsi="Times New Roman" w:cs="Times New Roman"/>
          <w:b/>
          <w:sz w:val="24"/>
          <w:szCs w:val="24"/>
        </w:rPr>
        <w:t xml:space="preserve">3.1 </w:t>
      </w:r>
      <w:proofErr w:type="spellStart"/>
      <w:r w:rsidR="00D44F4E" w:rsidRPr="007570D5">
        <w:rPr>
          <w:rFonts w:ascii="Times New Roman" w:hAnsi="Times New Roman" w:cs="Times New Roman"/>
          <w:b/>
          <w:sz w:val="24"/>
          <w:szCs w:val="24"/>
        </w:rPr>
        <w:t>Dislipidemia</w:t>
      </w:r>
      <w:proofErr w:type="spellEnd"/>
    </w:p>
    <w:p w14:paraId="127C1A19" w14:textId="31AC5852" w:rsidR="0010717F" w:rsidRDefault="0098569C" w:rsidP="00B83F71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9D31CE">
        <w:rPr>
          <w:rFonts w:ascii="Times New Roman" w:hAnsi="Times New Roman" w:cs="Times New Roman"/>
          <w:sz w:val="24"/>
          <w:szCs w:val="24"/>
        </w:rPr>
        <w:t>Dislipidemia</w:t>
      </w:r>
      <w:proofErr w:type="spellEnd"/>
      <w:r w:rsidRPr="009D31CE">
        <w:rPr>
          <w:rFonts w:ascii="Times New Roman" w:hAnsi="Times New Roman" w:cs="Times New Roman"/>
          <w:sz w:val="24"/>
          <w:szCs w:val="24"/>
        </w:rPr>
        <w:t xml:space="preserve"> is a feature of obesity, including in obese </w:t>
      </w:r>
      <w:r w:rsidR="00A360F2" w:rsidRPr="009D31CE">
        <w:rPr>
          <w:rFonts w:ascii="Times New Roman" w:hAnsi="Times New Roman" w:cs="Times New Roman"/>
          <w:sz w:val="24"/>
          <w:szCs w:val="24"/>
        </w:rPr>
        <w:t>pregnant women</w:t>
      </w:r>
      <w:r w:rsidRPr="009D31CE">
        <w:rPr>
          <w:rFonts w:ascii="Times New Roman" w:hAnsi="Times New Roman" w:cs="Times New Roman"/>
          <w:sz w:val="24"/>
          <w:szCs w:val="24"/>
        </w:rPr>
        <w:t xml:space="preserve"> </w:t>
      </w:r>
      <w:r w:rsidR="00A5213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YW1zYXk8L0F1dGhvcj48WWVhcj4yMDAyPC9ZZWFyPjxS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=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YW1zYXk8L0F1dGhvcj48WWVhcj4yMDAyPC9ZZWFyPjxS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=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A5213A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51, 52]</w:t>
      </w:r>
      <w:r w:rsidR="00A5213A">
        <w:rPr>
          <w:rFonts w:ascii="Times New Roman" w:hAnsi="Times New Roman" w:cs="Times New Roman"/>
          <w:sz w:val="24"/>
          <w:szCs w:val="24"/>
        </w:rPr>
        <w:fldChar w:fldCharType="end"/>
      </w:r>
      <w:r w:rsidR="00974B12" w:rsidRPr="009D31CE">
        <w:rPr>
          <w:rFonts w:ascii="Times New Roman" w:hAnsi="Times New Roman" w:cs="Times New Roman"/>
          <w:sz w:val="24"/>
          <w:szCs w:val="24"/>
        </w:rPr>
        <w:t xml:space="preserve">. </w:t>
      </w:r>
      <w:r w:rsidR="008460BB" w:rsidRPr="009D31CE">
        <w:rPr>
          <w:rFonts w:ascii="Times New Roman" w:hAnsi="Times New Roman" w:cs="Times New Roman"/>
          <w:sz w:val="24"/>
          <w:szCs w:val="24"/>
        </w:rPr>
        <w:t xml:space="preserve">Cholesterol is a vital component of </w:t>
      </w:r>
      <w:proofErr w:type="spellStart"/>
      <w:r w:rsidR="008460BB" w:rsidRPr="009D31CE">
        <w:rPr>
          <w:rFonts w:ascii="Times New Roman" w:hAnsi="Times New Roman" w:cs="Times New Roman"/>
          <w:sz w:val="24"/>
          <w:szCs w:val="24"/>
        </w:rPr>
        <w:t>caveolae</w:t>
      </w:r>
      <w:proofErr w:type="spellEnd"/>
      <w:r w:rsidR="008460BB" w:rsidRPr="009D31CE">
        <w:rPr>
          <w:rFonts w:ascii="Times New Roman" w:hAnsi="Times New Roman" w:cs="Times New Roman"/>
          <w:sz w:val="24"/>
          <w:szCs w:val="24"/>
        </w:rPr>
        <w:t xml:space="preserve">, </w:t>
      </w:r>
      <w:r w:rsidR="00F13181">
        <w:rPr>
          <w:rFonts w:ascii="Times New Roman" w:hAnsi="Times New Roman" w:cs="Times New Roman"/>
          <w:sz w:val="24"/>
          <w:szCs w:val="24"/>
        </w:rPr>
        <w:t>and c</w:t>
      </w:r>
      <w:r w:rsidR="00974B12" w:rsidRPr="009D31CE">
        <w:rPr>
          <w:rFonts w:ascii="Times New Roman" w:hAnsi="Times New Roman" w:cs="Times New Roman"/>
          <w:sz w:val="24"/>
          <w:szCs w:val="24"/>
        </w:rPr>
        <w:t xml:space="preserve">hanges </w:t>
      </w:r>
      <w:r w:rsidR="001F44CD">
        <w:rPr>
          <w:rFonts w:ascii="Times New Roman" w:hAnsi="Times New Roman" w:cs="Times New Roman"/>
          <w:sz w:val="24"/>
          <w:szCs w:val="24"/>
        </w:rPr>
        <w:t xml:space="preserve">to </w:t>
      </w:r>
      <w:r w:rsidR="00974B12" w:rsidRPr="009D31CE">
        <w:rPr>
          <w:rFonts w:ascii="Times New Roman" w:hAnsi="Times New Roman" w:cs="Times New Roman"/>
          <w:sz w:val="24"/>
          <w:szCs w:val="24"/>
        </w:rPr>
        <w:t xml:space="preserve">the cholesterol </w:t>
      </w:r>
      <w:r w:rsidR="008460BB" w:rsidRPr="009D31CE">
        <w:rPr>
          <w:rFonts w:ascii="Times New Roman" w:hAnsi="Times New Roman" w:cs="Times New Roman"/>
          <w:sz w:val="24"/>
          <w:szCs w:val="24"/>
        </w:rPr>
        <w:t xml:space="preserve">environment can alter signalling of the receptors and channels located </w:t>
      </w:r>
      <w:r w:rsidR="00EA257F">
        <w:rPr>
          <w:rFonts w:ascii="Times New Roman" w:hAnsi="Times New Roman" w:cs="Times New Roman"/>
          <w:sz w:val="24"/>
          <w:szCs w:val="24"/>
        </w:rPr>
        <w:t>with</w:t>
      </w:r>
      <w:r w:rsidR="008460BB" w:rsidRPr="009D31CE">
        <w:rPr>
          <w:rFonts w:ascii="Times New Roman" w:hAnsi="Times New Roman" w:cs="Times New Roman"/>
          <w:sz w:val="24"/>
          <w:szCs w:val="24"/>
        </w:rPr>
        <w:t xml:space="preserve">in </w:t>
      </w:r>
      <w:r w:rsidR="00EA5480" w:rsidRPr="009D31CE">
        <w:rPr>
          <w:rFonts w:ascii="Times New Roman" w:hAnsi="Times New Roman" w:cs="Times New Roman"/>
          <w:sz w:val="24"/>
          <w:szCs w:val="24"/>
        </w:rPr>
        <w:t>these lipid rafts</w:t>
      </w:r>
      <w:r w:rsidR="008460BB" w:rsidRPr="009D31C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8460BB" w:rsidRPr="009D31CE">
        <w:rPr>
          <w:rFonts w:ascii="Times New Roman" w:hAnsi="Times New Roman" w:cs="Times New Roman"/>
          <w:sz w:val="24"/>
          <w:szCs w:val="24"/>
        </w:rPr>
        <w:t>Caveolae</w:t>
      </w:r>
      <w:proofErr w:type="spellEnd"/>
      <w:r w:rsidR="008460BB" w:rsidRPr="009D31CE">
        <w:rPr>
          <w:rFonts w:ascii="Times New Roman" w:hAnsi="Times New Roman" w:cs="Times New Roman"/>
          <w:sz w:val="24"/>
          <w:szCs w:val="24"/>
        </w:rPr>
        <w:t xml:space="preserve"> are a feature of uterine smooth muscle cells and </w:t>
      </w:r>
      <w:r w:rsidR="00A360F2" w:rsidRPr="009D31CE">
        <w:rPr>
          <w:rFonts w:ascii="Times New Roman" w:hAnsi="Times New Roman" w:cs="Times New Roman"/>
          <w:sz w:val="24"/>
          <w:szCs w:val="24"/>
        </w:rPr>
        <w:t xml:space="preserve">reducing cholesterol content </w:t>
      </w:r>
      <w:r w:rsidR="00C361D4" w:rsidRPr="009D31CE">
        <w:rPr>
          <w:rFonts w:ascii="Times New Roman" w:hAnsi="Times New Roman" w:cs="Times New Roman"/>
          <w:sz w:val="24"/>
          <w:szCs w:val="24"/>
        </w:rPr>
        <w:t>(using the cholesterol-sequestering agent</w:t>
      </w:r>
      <w:r w:rsidR="009D0CB8">
        <w:rPr>
          <w:rFonts w:ascii="Times New Roman" w:hAnsi="Times New Roman" w:cs="Times New Roman"/>
          <w:sz w:val="24"/>
          <w:szCs w:val="24"/>
        </w:rPr>
        <w:t>,</w:t>
      </w:r>
      <w:r w:rsidR="00C361D4" w:rsidRPr="009D31CE">
        <w:rPr>
          <w:rFonts w:ascii="Times New Roman" w:hAnsi="Times New Roman" w:cs="Times New Roman"/>
          <w:sz w:val="24"/>
          <w:szCs w:val="24"/>
        </w:rPr>
        <w:t xml:space="preserve"> methyl-</w:t>
      </w:r>
      <w:r w:rsidR="005253C5" w:rsidRPr="009D31CE">
        <w:rPr>
          <w:rFonts w:ascii="Times New Roman" w:hAnsi="Times New Roman" w:cs="Times New Roman"/>
          <w:sz w:val="24"/>
          <w:szCs w:val="24"/>
        </w:rPr>
        <w:t>β</w:t>
      </w:r>
      <w:r w:rsidR="00C361D4" w:rsidRPr="009D31CE">
        <w:rPr>
          <w:rFonts w:ascii="Times New Roman" w:hAnsi="Times New Roman" w:cs="Times New Roman"/>
          <w:sz w:val="24"/>
          <w:szCs w:val="24"/>
        </w:rPr>
        <w:t>-cyclodextrin</w:t>
      </w:r>
      <w:r w:rsidR="00493A04" w:rsidRPr="009D31CE">
        <w:rPr>
          <w:rFonts w:ascii="Times New Roman" w:hAnsi="Times New Roman" w:cs="Times New Roman"/>
          <w:sz w:val="24"/>
          <w:szCs w:val="24"/>
        </w:rPr>
        <w:t xml:space="preserve"> </w:t>
      </w:r>
      <w:r w:rsidR="003120BD" w:rsidRPr="009D31CE">
        <w:rPr>
          <w:rFonts w:ascii="Times New Roman" w:hAnsi="Times New Roman" w:cs="Times New Roman"/>
          <w:sz w:val="24"/>
          <w:szCs w:val="24"/>
        </w:rPr>
        <w:t>(</w:t>
      </w:r>
      <w:r w:rsidR="00493A04" w:rsidRPr="009D31CE">
        <w:rPr>
          <w:rFonts w:ascii="Times New Roman" w:hAnsi="Times New Roman" w:cs="Times New Roman"/>
          <w:sz w:val="24"/>
          <w:szCs w:val="24"/>
        </w:rPr>
        <w:t>MCD)</w:t>
      </w:r>
      <w:r w:rsidR="00C361D4" w:rsidRPr="009D31CE">
        <w:rPr>
          <w:rFonts w:ascii="Times New Roman" w:hAnsi="Times New Roman" w:cs="Times New Roman"/>
          <w:sz w:val="24"/>
          <w:szCs w:val="24"/>
        </w:rPr>
        <w:t xml:space="preserve">) significantly </w:t>
      </w:r>
      <w:r w:rsidR="00A360F2" w:rsidRPr="009D31CE">
        <w:rPr>
          <w:rFonts w:ascii="Times New Roman" w:hAnsi="Times New Roman" w:cs="Times New Roman"/>
          <w:sz w:val="24"/>
          <w:szCs w:val="24"/>
        </w:rPr>
        <w:t xml:space="preserve">increases the contractility of </w:t>
      </w:r>
      <w:r w:rsidR="00C361D4" w:rsidRPr="009D31CE">
        <w:rPr>
          <w:rFonts w:ascii="Times New Roman" w:hAnsi="Times New Roman" w:cs="Times New Roman"/>
          <w:sz w:val="24"/>
          <w:szCs w:val="24"/>
        </w:rPr>
        <w:t xml:space="preserve">human </w:t>
      </w:r>
      <w:r w:rsidR="00A360F2" w:rsidRPr="009D31CE">
        <w:rPr>
          <w:rFonts w:ascii="Times New Roman" w:hAnsi="Times New Roman" w:cs="Times New Roman"/>
          <w:sz w:val="24"/>
          <w:szCs w:val="24"/>
        </w:rPr>
        <w:t>myometrial muscle strips</w:t>
      </w:r>
      <w:r w:rsidR="00103511" w:rsidRPr="009D31CE">
        <w:rPr>
          <w:rFonts w:ascii="Times New Roman" w:hAnsi="Times New Roman" w:cs="Times New Roman"/>
          <w:sz w:val="24"/>
          <w:szCs w:val="24"/>
        </w:rPr>
        <w:t xml:space="preserve"> in</w:t>
      </w:r>
      <w:r w:rsidR="001F44CD">
        <w:rPr>
          <w:rFonts w:ascii="Times New Roman" w:hAnsi="Times New Roman" w:cs="Times New Roman"/>
          <w:sz w:val="24"/>
          <w:szCs w:val="24"/>
        </w:rPr>
        <w:t>-</w:t>
      </w:r>
      <w:r w:rsidR="00103511" w:rsidRPr="009D31CE">
        <w:rPr>
          <w:rFonts w:ascii="Times New Roman" w:hAnsi="Times New Roman" w:cs="Times New Roman"/>
          <w:sz w:val="24"/>
          <w:szCs w:val="24"/>
        </w:rPr>
        <w:t>vitro</w:t>
      </w:r>
      <w:r w:rsidR="00A360F2" w:rsidRPr="009D31CE">
        <w:rPr>
          <w:rFonts w:ascii="Times New Roman" w:hAnsi="Times New Roman" w:cs="Times New Roman"/>
          <w:sz w:val="24"/>
          <w:szCs w:val="24"/>
        </w:rPr>
        <w:t xml:space="preserve"> </w:t>
      </w:r>
      <w:r w:rsidR="00C361D4" w:rsidRPr="009D31CE">
        <w:rPr>
          <w:rFonts w:ascii="Times New Roman" w:hAnsi="Times New Roman" w:cs="Times New Roman"/>
          <w:sz w:val="24"/>
          <w:szCs w:val="24"/>
        </w:rPr>
        <w:t xml:space="preserve">and correspondingly, increasing cholesterol </w:t>
      </w:r>
      <w:r w:rsidR="005D48D8" w:rsidRPr="009D31CE">
        <w:rPr>
          <w:rFonts w:ascii="Times New Roman" w:hAnsi="Times New Roman" w:cs="Times New Roman"/>
          <w:sz w:val="24"/>
          <w:szCs w:val="24"/>
        </w:rPr>
        <w:t>content decreases contractilit</w:t>
      </w:r>
      <w:r w:rsidR="002D4FEB" w:rsidRPr="009D31CE">
        <w:rPr>
          <w:rFonts w:ascii="Times New Roman" w:hAnsi="Times New Roman" w:cs="Times New Roman"/>
          <w:sz w:val="24"/>
          <w:szCs w:val="24"/>
        </w:rPr>
        <w:t xml:space="preserve">y </w:t>
      </w:r>
      <w:r w:rsidR="00A5213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aWU8L0F1dGhvcj48WWVhcj4yMDA3PC9ZZWFyPjxSZWNO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aWU8L0F1dGhvcj48WWVhcj4yMDA3PC9ZZWFyPjxSZWNO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A5213A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53]</w:t>
      </w:r>
      <w:r w:rsidR="00A5213A">
        <w:rPr>
          <w:rFonts w:ascii="Times New Roman" w:hAnsi="Times New Roman" w:cs="Times New Roman"/>
          <w:sz w:val="24"/>
          <w:szCs w:val="24"/>
        </w:rPr>
        <w:fldChar w:fldCharType="end"/>
      </w:r>
      <w:r w:rsidR="002D4FEB" w:rsidRPr="009D31CE">
        <w:rPr>
          <w:rFonts w:ascii="Times New Roman" w:hAnsi="Times New Roman" w:cs="Times New Roman"/>
          <w:sz w:val="24"/>
          <w:szCs w:val="24"/>
        </w:rPr>
        <w:t>. This</w:t>
      </w:r>
      <w:r w:rsidR="006879F5">
        <w:rPr>
          <w:rFonts w:ascii="Times New Roman" w:hAnsi="Times New Roman" w:cs="Times New Roman"/>
          <w:sz w:val="24"/>
          <w:szCs w:val="24"/>
        </w:rPr>
        <w:t xml:space="preserve"> altered contractility</w:t>
      </w:r>
      <w:r w:rsidR="002D4FEB" w:rsidRPr="009D31CE">
        <w:rPr>
          <w:rFonts w:ascii="Times New Roman" w:hAnsi="Times New Roman" w:cs="Times New Roman"/>
          <w:sz w:val="24"/>
          <w:szCs w:val="24"/>
        </w:rPr>
        <w:t xml:space="preserve"> </w:t>
      </w:r>
      <w:r w:rsidR="003120BD" w:rsidRPr="009D31CE">
        <w:rPr>
          <w:rFonts w:ascii="Times New Roman" w:hAnsi="Times New Roman" w:cs="Times New Roman"/>
          <w:sz w:val="24"/>
          <w:szCs w:val="24"/>
        </w:rPr>
        <w:t>is</w:t>
      </w:r>
      <w:r w:rsidR="002D4FEB" w:rsidRPr="009D31CE">
        <w:rPr>
          <w:rFonts w:ascii="Times New Roman" w:hAnsi="Times New Roman" w:cs="Times New Roman"/>
          <w:sz w:val="24"/>
          <w:szCs w:val="24"/>
        </w:rPr>
        <w:t xml:space="preserve"> related to changes in intracellular Ca</w:t>
      </w:r>
      <w:r w:rsidR="002D4FEB" w:rsidRPr="009D31CE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="002D4FEB" w:rsidRPr="009D31CE">
        <w:rPr>
          <w:rFonts w:ascii="Times New Roman" w:hAnsi="Times New Roman" w:cs="Times New Roman"/>
          <w:sz w:val="24"/>
          <w:szCs w:val="24"/>
        </w:rPr>
        <w:t xml:space="preserve"> signalling, upon which uterine contractility is intimately dependent.</w:t>
      </w:r>
      <w:r w:rsidR="00952DF0" w:rsidRPr="009D31CE">
        <w:rPr>
          <w:rFonts w:ascii="Times New Roman" w:hAnsi="Times New Roman" w:cs="Times New Roman"/>
          <w:sz w:val="24"/>
          <w:szCs w:val="24"/>
        </w:rPr>
        <w:t xml:space="preserve"> </w:t>
      </w:r>
      <w:r w:rsidR="00493A04" w:rsidRPr="009D31CE">
        <w:rPr>
          <w:rFonts w:ascii="Times New Roman" w:hAnsi="Times New Roman" w:cs="Times New Roman"/>
          <w:sz w:val="24"/>
          <w:szCs w:val="24"/>
        </w:rPr>
        <w:t xml:space="preserve">In </w:t>
      </w:r>
      <w:r w:rsidR="00BA2949" w:rsidRPr="009D31CE">
        <w:rPr>
          <w:rFonts w:ascii="Times New Roman" w:hAnsi="Times New Roman" w:cs="Times New Roman"/>
          <w:sz w:val="24"/>
          <w:szCs w:val="24"/>
        </w:rPr>
        <w:t xml:space="preserve">particular, in </w:t>
      </w:r>
      <w:r w:rsidR="00493A04" w:rsidRPr="009D31CE">
        <w:rPr>
          <w:rFonts w:ascii="Times New Roman" w:hAnsi="Times New Roman" w:cs="Times New Roman"/>
          <w:sz w:val="24"/>
          <w:szCs w:val="24"/>
        </w:rPr>
        <w:t xml:space="preserve">isolated myometrial myocytes, MCD </w:t>
      </w:r>
      <w:r w:rsidR="00BA2949" w:rsidRPr="009D31CE">
        <w:rPr>
          <w:rFonts w:ascii="Times New Roman" w:hAnsi="Times New Roman" w:cs="Times New Roman"/>
          <w:sz w:val="24"/>
          <w:szCs w:val="24"/>
        </w:rPr>
        <w:t>increased contractility by decreasing</w:t>
      </w:r>
      <w:r w:rsidR="00493A04" w:rsidRPr="009D31CE">
        <w:rPr>
          <w:rFonts w:ascii="Times New Roman" w:hAnsi="Times New Roman" w:cs="Times New Roman"/>
          <w:sz w:val="24"/>
          <w:szCs w:val="24"/>
        </w:rPr>
        <w:t xml:space="preserve"> </w:t>
      </w:r>
      <w:r w:rsidR="003120BD" w:rsidRPr="009D31CE">
        <w:rPr>
          <w:rFonts w:ascii="Times New Roman" w:hAnsi="Times New Roman" w:cs="Times New Roman"/>
          <w:sz w:val="24"/>
          <w:szCs w:val="24"/>
        </w:rPr>
        <w:lastRenderedPageBreak/>
        <w:t xml:space="preserve">outward </w:t>
      </w:r>
      <w:r w:rsidR="00493A04" w:rsidRPr="009D31CE">
        <w:rPr>
          <w:rFonts w:ascii="Times New Roman" w:hAnsi="Times New Roman" w:cs="Times New Roman"/>
          <w:sz w:val="24"/>
          <w:szCs w:val="24"/>
        </w:rPr>
        <w:t>current through the large conductance Ca</w:t>
      </w:r>
      <w:r w:rsidR="00493A04" w:rsidRPr="009D31CE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="00493A04" w:rsidRPr="009D31CE">
        <w:rPr>
          <w:rFonts w:ascii="Times New Roman" w:hAnsi="Times New Roman" w:cs="Times New Roman"/>
          <w:sz w:val="24"/>
          <w:szCs w:val="24"/>
        </w:rPr>
        <w:t>-activated K</w:t>
      </w:r>
      <w:r w:rsidR="00493A04" w:rsidRPr="009D31CE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493A04" w:rsidRPr="009D31CE">
        <w:rPr>
          <w:rFonts w:ascii="Times New Roman" w:hAnsi="Times New Roman" w:cs="Times New Roman"/>
          <w:sz w:val="24"/>
          <w:szCs w:val="24"/>
        </w:rPr>
        <w:t xml:space="preserve"> </w:t>
      </w:r>
      <w:r w:rsidR="00A70E07">
        <w:rPr>
          <w:rFonts w:ascii="Times New Roman" w:hAnsi="Times New Roman" w:cs="Times New Roman"/>
          <w:sz w:val="24"/>
          <w:szCs w:val="24"/>
        </w:rPr>
        <w:t>(BK) channels</w:t>
      </w:r>
      <w:r w:rsidR="003120BD" w:rsidRPr="009D31CE">
        <w:rPr>
          <w:rFonts w:ascii="Times New Roman" w:hAnsi="Times New Roman" w:cs="Times New Roman"/>
          <w:sz w:val="24"/>
          <w:szCs w:val="24"/>
        </w:rPr>
        <w:t>, leading to depolarisation of the membrane potential and firing of action potentials</w:t>
      </w:r>
      <w:r w:rsidR="00A5213A">
        <w:rPr>
          <w:rFonts w:ascii="Times New Roman" w:hAnsi="Times New Roman" w:cs="Times New Roman"/>
          <w:sz w:val="24"/>
          <w:szCs w:val="24"/>
        </w:rPr>
        <w:t xml:space="preserve"> </w:t>
      </w:r>
      <w:r w:rsidR="00A5213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G15Z29sPC9BdXRob3I+PFllYXI+MjAwNzwvWWVhcj48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G15Z29sPC9BdXRob3I+PFllYXI+MjAwNzwvWWVhcj48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A5213A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54]</w:t>
      </w:r>
      <w:r w:rsidR="00A5213A">
        <w:rPr>
          <w:rFonts w:ascii="Times New Roman" w:hAnsi="Times New Roman" w:cs="Times New Roman"/>
          <w:sz w:val="24"/>
          <w:szCs w:val="24"/>
        </w:rPr>
        <w:fldChar w:fldCharType="end"/>
      </w:r>
      <w:r w:rsidR="00A5213A">
        <w:rPr>
          <w:rFonts w:ascii="Times New Roman" w:hAnsi="Times New Roman" w:cs="Times New Roman"/>
          <w:sz w:val="24"/>
          <w:szCs w:val="24"/>
        </w:rPr>
        <w:t xml:space="preserve">. </w:t>
      </w:r>
      <w:r w:rsidR="00F37C2B" w:rsidRPr="009D31CE">
        <w:rPr>
          <w:rFonts w:ascii="Times New Roman" w:hAnsi="Times New Roman" w:cs="Times New Roman"/>
          <w:sz w:val="24"/>
          <w:szCs w:val="24"/>
        </w:rPr>
        <w:t xml:space="preserve">An older study found decreased membrane lipid fluidity in cases of poor myometrial contraction during labour, which was associated with higher total cholesterol and lower phospholipid content in myometrial membranes </w:t>
      </w:r>
      <w:r w:rsidR="00415D5E">
        <w:rPr>
          <w:rFonts w:ascii="Times New Roman" w:hAnsi="Times New Roman" w:cs="Times New Roman"/>
          <w:sz w:val="24"/>
          <w:szCs w:val="24"/>
        </w:rPr>
        <w:fldChar w:fldCharType="begin"/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iveky&lt;/Author&gt;&lt;Year&gt;1990&lt;/Year&gt;&lt;RecNum&gt;1271&lt;/RecNum&gt;&lt;DisplayText&gt;[55]&lt;/DisplayText&gt;&lt;record&gt;&lt;rec-number&gt;1271&lt;/rec-number&gt;&lt;foreign-keys&gt;&lt;key app="EN" db-id="r02a0texjea5fxerd5uxt0rhvzwp2ftvaeer" timestamp="1567432251"&gt;1271&lt;/key&gt;&lt;/foreign-keys&gt;&lt;ref-type name="Journal Article"&gt;17&lt;/ref-type&gt;&lt;contributors&gt;&lt;authors&gt;&lt;author&gt;Diveky, L.&lt;/author&gt;&lt;author&gt;Handzo, I.&lt;/author&gt;&lt;author&gt;Vierik, J.&lt;/author&gt;&lt;author&gt;Krizko, M.&lt;/author&gt;&lt;author&gt;Suska, P.&lt;/author&gt;&lt;author&gt;Vozar, J.&lt;/author&gt;&lt;author&gt;Bella, J.&lt;/author&gt;&lt;author&gt;Valuch, J.&lt;/author&gt;&lt;author&gt;Pohlodek, K.&lt;/author&gt;&lt;/authors&gt;&lt;/contributors&gt;&lt;auth-address&gt;Katedry gynekologie a porodnictva II LFUK v Bratislave.&lt;/auth-address&gt;&lt;titles&gt;&lt;title&gt;[Lipid composition of the myometrium during labor]&lt;/title&gt;&lt;secondary-title&gt;Bratisl Lek Listy&lt;/secondary-title&gt;&lt;alt-title&gt;Bratislavske lekarske listy&lt;/alt-title&gt;&lt;/titles&gt;&lt;periodical&gt;&lt;full-title&gt;Bratisl Lek Listy&lt;/full-title&gt;&lt;abbr-1&gt;Bratislavske lekarske listy&lt;/abbr-1&gt;&lt;/periodical&gt;&lt;alt-periodical&gt;&lt;full-title&gt;Bratisl Lek Listy&lt;/full-title&gt;&lt;abbr-1&gt;Bratislavske lekarske listy&lt;/abbr-1&gt;&lt;/alt-periodical&gt;&lt;pages&gt;539-50&lt;/pages&gt;&lt;volume&gt;91&lt;/volume&gt;&lt;number&gt;7&lt;/number&gt;&lt;edition&gt;1990/07/01&lt;/edition&gt;&lt;keywords&gt;&lt;keyword&gt;Female&lt;/keyword&gt;&lt;keyword&gt;Humans&lt;/keyword&gt;&lt;keyword&gt;Labor, Obstetric/metabolism/*physiology&lt;/keyword&gt;&lt;keyword&gt;*Lipid Metabolism&lt;/keyword&gt;&lt;keyword&gt;Myometrium/*metabolism&lt;/keyword&gt;&lt;keyword&gt;Pregnancy&lt;/keyword&gt;&lt;keyword&gt;Uterine Contraction/metabolism&lt;/keyword&gt;&lt;/keywords&gt;&lt;dates&gt;&lt;year&gt;1990&lt;/year&gt;&lt;pub-dates&gt;&lt;date&gt;Jul&lt;/date&gt;&lt;/pub-dates&gt;&lt;/dates&gt;&lt;orig-pub&gt;Lipidicke zlozky myometria pocas porodnej cinnosti.&lt;/orig-pub&gt;&lt;isbn&gt;0006-9248 (Print)&amp;#xD;0006-9248&lt;/isbn&gt;&lt;accession-num&gt;2207724&lt;/accession-num&gt;&lt;urls&gt;&lt;/urls&gt;&lt;remote-database-provider&gt;NLM&lt;/remote-database-provider&gt;&lt;language&gt;slo&lt;/language&gt;&lt;/record&gt;&lt;/Cite&gt;&lt;/EndNote&gt;</w:instrText>
      </w:r>
      <w:r w:rsidR="00415D5E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55]</w:t>
      </w:r>
      <w:r w:rsidR="00415D5E">
        <w:rPr>
          <w:rFonts w:ascii="Times New Roman" w:hAnsi="Times New Roman" w:cs="Times New Roman"/>
          <w:sz w:val="24"/>
          <w:szCs w:val="24"/>
        </w:rPr>
        <w:fldChar w:fldCharType="end"/>
      </w:r>
      <w:r w:rsidR="004F28CB">
        <w:rPr>
          <w:rFonts w:ascii="Times New Roman" w:hAnsi="Times New Roman" w:cs="Times New Roman"/>
          <w:sz w:val="24"/>
          <w:szCs w:val="24"/>
        </w:rPr>
        <w:t>, although another</w:t>
      </w:r>
      <w:r w:rsidR="00C70C5F">
        <w:rPr>
          <w:rFonts w:ascii="Times New Roman" w:hAnsi="Times New Roman" w:cs="Times New Roman"/>
          <w:sz w:val="24"/>
          <w:szCs w:val="24"/>
        </w:rPr>
        <w:t xml:space="preserve"> study demonstrated </w:t>
      </w:r>
      <w:r w:rsidR="0010717F" w:rsidRPr="009D31CE">
        <w:rPr>
          <w:rFonts w:ascii="Times New Roman" w:hAnsi="Times New Roman" w:cs="Times New Roman"/>
          <w:sz w:val="24"/>
          <w:szCs w:val="24"/>
        </w:rPr>
        <w:t>that early pregnancy plasma cholesterol levels were not relat</w:t>
      </w:r>
      <w:r w:rsidR="00CC2843">
        <w:rPr>
          <w:rFonts w:ascii="Times New Roman" w:hAnsi="Times New Roman" w:cs="Times New Roman"/>
          <w:sz w:val="24"/>
          <w:szCs w:val="24"/>
        </w:rPr>
        <w:t xml:space="preserve">ed to risk of </w:t>
      </w:r>
      <w:r w:rsidR="00C70C5F">
        <w:rPr>
          <w:rFonts w:ascii="Times New Roman" w:hAnsi="Times New Roman" w:cs="Times New Roman"/>
          <w:sz w:val="24"/>
          <w:szCs w:val="24"/>
        </w:rPr>
        <w:t>CS</w:t>
      </w:r>
      <w:r w:rsidR="00415D5E">
        <w:rPr>
          <w:rFonts w:ascii="Times New Roman" w:hAnsi="Times New Roman" w:cs="Times New Roman"/>
          <w:sz w:val="24"/>
          <w:szCs w:val="24"/>
        </w:rPr>
        <w:t xml:space="preserve"> </w:t>
      </w:r>
      <w:r w:rsidR="00581C5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eWZlPC9BdXRob3I+PFllYXI+MjAxMzwvWWVhcj48UmVj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=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eWZlPC9BdXRob3I+PFllYXI+MjAxMzwvWWVhcj48UmVj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=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581C5F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56]</w:t>
      </w:r>
      <w:r w:rsidR="00581C5F">
        <w:rPr>
          <w:rFonts w:ascii="Times New Roman" w:hAnsi="Times New Roman" w:cs="Times New Roman"/>
          <w:sz w:val="24"/>
          <w:szCs w:val="24"/>
        </w:rPr>
        <w:fldChar w:fldCharType="end"/>
      </w:r>
      <w:r w:rsidR="00CC2843">
        <w:rPr>
          <w:rFonts w:ascii="Times New Roman" w:hAnsi="Times New Roman" w:cs="Times New Roman"/>
          <w:sz w:val="24"/>
          <w:szCs w:val="24"/>
        </w:rPr>
        <w:t>.</w:t>
      </w:r>
      <w:r w:rsidR="009D2AB5">
        <w:rPr>
          <w:rFonts w:ascii="Times New Roman" w:hAnsi="Times New Roman" w:cs="Times New Roman"/>
          <w:sz w:val="24"/>
          <w:szCs w:val="24"/>
        </w:rPr>
        <w:t xml:space="preserve"> It may be that </w:t>
      </w:r>
      <w:r w:rsidR="009D2AB5" w:rsidRPr="009D31CE">
        <w:rPr>
          <w:rFonts w:ascii="Times New Roman" w:hAnsi="Times New Roman" w:cs="Times New Roman"/>
          <w:sz w:val="24"/>
          <w:szCs w:val="24"/>
        </w:rPr>
        <w:t>cholesterol levels</w:t>
      </w:r>
      <w:r w:rsidR="009D2AB5">
        <w:rPr>
          <w:rFonts w:ascii="Times New Roman" w:hAnsi="Times New Roman" w:cs="Times New Roman"/>
          <w:sz w:val="24"/>
          <w:szCs w:val="24"/>
        </w:rPr>
        <w:t xml:space="preserve"> at mid or late term of pregnancy will be more relevant to successful labour outcomes.</w:t>
      </w:r>
    </w:p>
    <w:p w14:paraId="3E01E648" w14:textId="02BCDC24" w:rsidR="00A05CCB" w:rsidRDefault="00A05CCB" w:rsidP="00B83F71">
      <w:pPr>
        <w:rPr>
          <w:rFonts w:ascii="Times New Roman" w:hAnsi="Times New Roman" w:cs="Times New Roman"/>
          <w:sz w:val="24"/>
          <w:szCs w:val="24"/>
        </w:rPr>
      </w:pPr>
      <w:r w:rsidRPr="009D31CE">
        <w:rPr>
          <w:rFonts w:ascii="Times New Roman" w:hAnsi="Times New Roman" w:cs="Times New Roman"/>
          <w:sz w:val="24"/>
          <w:szCs w:val="24"/>
        </w:rPr>
        <w:t xml:space="preserve">Similar cholesterol-mediated inhibition of myometrial contractility </w:t>
      </w:r>
      <w:r w:rsidR="00EC41FB">
        <w:rPr>
          <w:rFonts w:ascii="Times New Roman" w:hAnsi="Times New Roman" w:cs="Times New Roman"/>
          <w:sz w:val="24"/>
          <w:szCs w:val="24"/>
        </w:rPr>
        <w:t xml:space="preserve">is seen </w:t>
      </w:r>
      <w:r w:rsidRPr="009D31CE">
        <w:rPr>
          <w:rFonts w:ascii="Times New Roman" w:hAnsi="Times New Roman" w:cs="Times New Roman"/>
          <w:sz w:val="24"/>
          <w:szCs w:val="24"/>
        </w:rPr>
        <w:t xml:space="preserve">in rats and guinea-pigs </w:t>
      </w:r>
      <w:r w:rsidR="00E81C4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bWl0aDwvQXV0aG9yPjxZZWFyPjIwMDU8L1llYXI+PFJl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bWl0aDwvQXV0aG9yPjxZZWFyPjIwMDU8L1llYXI+PFJl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E81C4F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57, 58]</w:t>
      </w:r>
      <w:r w:rsidR="00E81C4F">
        <w:rPr>
          <w:rFonts w:ascii="Times New Roman" w:hAnsi="Times New Roman" w:cs="Times New Roman"/>
          <w:sz w:val="24"/>
          <w:szCs w:val="24"/>
        </w:rPr>
        <w:fldChar w:fldCharType="end"/>
      </w:r>
      <w:r w:rsidRPr="009D31CE">
        <w:rPr>
          <w:rFonts w:ascii="Times New Roman" w:hAnsi="Times New Roman" w:cs="Times New Roman"/>
          <w:sz w:val="24"/>
          <w:szCs w:val="24"/>
        </w:rPr>
        <w:t xml:space="preserve">, and sequestration of membrane cholesterol (with MCD) causes increased contractility </w:t>
      </w:r>
      <w:r w:rsidR="00E81C4F">
        <w:rPr>
          <w:rFonts w:ascii="Times New Roman" w:hAnsi="Times New Roman" w:cs="Times New Roman"/>
          <w:sz w:val="24"/>
          <w:szCs w:val="24"/>
        </w:rPr>
        <w:fldChar w:fldCharType="begin"/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uxton&lt;/Author&gt;&lt;Year&gt;2005&lt;/Year&gt;&lt;RecNum&gt;1273&lt;/RecNum&gt;&lt;DisplayText&gt;[58]&lt;/DisplayText&gt;&lt;record&gt;&lt;rec-number&gt;1273&lt;/rec-number&gt;&lt;foreign-keys&gt;&lt;key app="EN" db-id="r02a0texjea5fxerd5uxt0rhvzwp2ftvaeer" timestamp="1567432355"&gt;1273&lt;/key&gt;&lt;/foreign-keys&gt;&lt;ref-type name="Journal Article"&gt;17&lt;/ref-type&gt;&lt;contributors&gt;&lt;authors&gt;&lt;author&gt;Buxton, I. L.&lt;/author&gt;&lt;author&gt;Vittori, J. C.&lt;/author&gt;&lt;/authors&gt;&lt;/contributors&gt;&lt;auth-address&gt;Department of Pharmacology, University of Nevada School of Medicine, Reno, Nevada 89557-0270, USA. buxton@med.unr.edu&lt;/auth-address&gt;&lt;titles&gt;&lt;title&gt;Cholesterol depletion enhances both spontaneous and agonist-evoked uterine smooth muscle contractions in a reversible manner&lt;/title&gt;&lt;secondary-title&gt;Proc West Pharmacol Soc&lt;/secondary-title&gt;&lt;alt-title&gt;Proceedings of the Western Pharmacology Society&lt;/alt-title&gt;&lt;/titles&gt;&lt;periodical&gt;&lt;full-title&gt;Proc West Pharmacol Soc&lt;/full-title&gt;&lt;abbr-1&gt;Proceedings of the Western Pharmacology Society&lt;/abbr-1&gt;&lt;/periodical&gt;&lt;alt-periodical&gt;&lt;full-title&gt;Proc West Pharmacol Soc&lt;/full-title&gt;&lt;abbr-1&gt;Proceedings of the Western Pharmacology Society&lt;/abbr-1&gt;&lt;/alt-periodical&gt;&lt;pages&gt;126-8&lt;/pages&gt;&lt;volume&gt;48&lt;/volume&gt;&lt;edition&gt;2006/01/19&lt;/edition&gt;&lt;keywords&gt;&lt;keyword&gt;Animals&lt;/keyword&gt;&lt;keyword&gt;Cholesterol/*physiology&lt;/keyword&gt;&lt;keyword&gt;Electric Stimulation&lt;/keyword&gt;&lt;keyword&gt;Female&lt;/keyword&gt;&lt;keyword&gt;Guinea Pigs&lt;/keyword&gt;&lt;keyword&gt;In Vitro Techniques&lt;/keyword&gt;&lt;keyword&gt;Oxytocin/pharmacology&lt;/keyword&gt;&lt;keyword&gt;Signal Transduction/physiology&lt;/keyword&gt;&lt;keyword&gt;Uterine Contraction/*drug effects&lt;/keyword&gt;&lt;keyword&gt;beta-Cyclodextrins/pharmacology&lt;/keyword&gt;&lt;/keywords&gt;&lt;dates&gt;&lt;year&gt;2005&lt;/year&gt;&lt;/dates&gt;&lt;isbn&gt;0083-8969 (Print)&amp;#xD;0083-8969&lt;/isbn&gt;&lt;accession-num&gt;16416677&lt;/accession-num&gt;&lt;urls&gt;&lt;/urls&gt;&lt;remote-database-provider&gt;NLM&lt;/remote-database-provider&gt;&lt;language&gt;eng&lt;/language&gt;&lt;/record&gt;&lt;/Cite&gt;&lt;/EndNote&gt;</w:instrText>
      </w:r>
      <w:r w:rsidR="00E81C4F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58]</w:t>
      </w:r>
      <w:r w:rsidR="00E81C4F">
        <w:rPr>
          <w:rFonts w:ascii="Times New Roman" w:hAnsi="Times New Roman" w:cs="Times New Roman"/>
          <w:sz w:val="24"/>
          <w:szCs w:val="24"/>
        </w:rPr>
        <w:fldChar w:fldCharType="end"/>
      </w:r>
      <w:r w:rsidRPr="009D31CE">
        <w:rPr>
          <w:rFonts w:ascii="Times New Roman" w:hAnsi="Times New Roman" w:cs="Times New Roman"/>
          <w:sz w:val="24"/>
          <w:szCs w:val="24"/>
        </w:rPr>
        <w:t xml:space="preserve">. Application of a high fat, high cholesterol diet in rodents alters lipid profiles (increased plasma cholesterol and triglycerides), decreases expression of </w:t>
      </w:r>
      <w:proofErr w:type="spellStart"/>
      <w:r w:rsidRPr="009D31CE">
        <w:rPr>
          <w:rFonts w:ascii="Times New Roman" w:hAnsi="Times New Roman" w:cs="Times New Roman"/>
          <w:sz w:val="24"/>
          <w:szCs w:val="24"/>
        </w:rPr>
        <w:t>caveolae</w:t>
      </w:r>
      <w:proofErr w:type="spellEnd"/>
      <w:r w:rsidRPr="009D31CE">
        <w:rPr>
          <w:rFonts w:ascii="Times New Roman" w:hAnsi="Times New Roman" w:cs="Times New Roman"/>
          <w:sz w:val="24"/>
          <w:szCs w:val="24"/>
        </w:rPr>
        <w:t xml:space="preserve"> and gap junction proteins, results in poorly coordinated myometrial contractions and attenuates the OT response due to loss of OT receptors </w:t>
      </w:r>
      <w:r w:rsidR="00E81C4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FbG1lczwvQXV0aG9yPjxZZWFyPjIwMTE8L1llYXI+PFJl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FbG1lczwvQXV0aG9yPjxZZWFyPjIwMTE8L1llYXI+PFJl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E81C4F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59-61]</w:t>
      </w:r>
      <w:r w:rsidR="00E81C4F">
        <w:rPr>
          <w:rFonts w:ascii="Times New Roman" w:hAnsi="Times New Roman" w:cs="Times New Roman"/>
          <w:sz w:val="24"/>
          <w:szCs w:val="24"/>
        </w:rPr>
        <w:fldChar w:fldCharType="end"/>
      </w:r>
      <w:r w:rsidRPr="009D31CE">
        <w:rPr>
          <w:rFonts w:ascii="Times New Roman" w:hAnsi="Times New Roman" w:cs="Times New Roman"/>
          <w:sz w:val="24"/>
          <w:szCs w:val="24"/>
        </w:rPr>
        <w:t>. A transgenic mouse model characterised by cholesterol ester accumulation in the myometrium (nuclear oxysterol receptor knockout</w:t>
      </w:r>
      <w:r>
        <w:rPr>
          <w:rFonts w:ascii="Times New Roman" w:hAnsi="Times New Roman" w:cs="Times New Roman"/>
          <w:sz w:val="24"/>
          <w:szCs w:val="24"/>
        </w:rPr>
        <w:t xml:space="preserve"> mouse</w:t>
      </w:r>
      <w:r w:rsidRPr="009D31CE">
        <w:rPr>
          <w:rFonts w:ascii="Times New Roman" w:hAnsi="Times New Roman" w:cs="Times New Roman"/>
          <w:sz w:val="24"/>
          <w:szCs w:val="24"/>
        </w:rPr>
        <w:t xml:space="preserve">) exhibits a reduced OT response and abnormal labours </w:t>
      </w:r>
      <w:r w:rsidR="00E81C4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3V6YXQ8L0F1dGhvcj48WWVhcj4yMDA3PC9ZZWFyPjxS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3V6YXQ8L0F1dGhvcj48WWVhcj4yMDA3PC9ZZWFyPjxS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E81C4F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62]</w:t>
      </w:r>
      <w:r w:rsidR="00E81C4F">
        <w:rPr>
          <w:rFonts w:ascii="Times New Roman" w:hAnsi="Times New Roman" w:cs="Times New Roman"/>
          <w:sz w:val="24"/>
          <w:szCs w:val="24"/>
        </w:rPr>
        <w:fldChar w:fldCharType="end"/>
      </w:r>
      <w:r w:rsidR="00E67E53">
        <w:rPr>
          <w:rFonts w:ascii="Times New Roman" w:hAnsi="Times New Roman" w:cs="Times New Roman"/>
          <w:sz w:val="24"/>
          <w:szCs w:val="24"/>
        </w:rPr>
        <w:t>.</w:t>
      </w:r>
    </w:p>
    <w:p w14:paraId="5CB2A77C" w14:textId="77777777" w:rsidR="0014337C" w:rsidRDefault="0014337C" w:rsidP="003E03DC">
      <w:pPr>
        <w:rPr>
          <w:rFonts w:ascii="Times New Roman" w:hAnsi="Times New Roman" w:cs="Times New Roman"/>
          <w:b/>
          <w:sz w:val="24"/>
          <w:szCs w:val="24"/>
        </w:rPr>
      </w:pPr>
    </w:p>
    <w:p w14:paraId="23333E76" w14:textId="77777777" w:rsidR="003E03DC" w:rsidRPr="008B03F5" w:rsidRDefault="003E03DC" w:rsidP="003E03DC">
      <w:pPr>
        <w:rPr>
          <w:rFonts w:ascii="Times New Roman" w:hAnsi="Times New Roman" w:cs="Times New Roman"/>
          <w:b/>
          <w:sz w:val="24"/>
          <w:szCs w:val="24"/>
        </w:rPr>
      </w:pPr>
      <w:r w:rsidRPr="008B03F5">
        <w:rPr>
          <w:rFonts w:ascii="Times New Roman" w:hAnsi="Times New Roman" w:cs="Times New Roman"/>
          <w:b/>
          <w:sz w:val="24"/>
          <w:szCs w:val="24"/>
        </w:rPr>
        <w:t>3.2 Inflammation</w:t>
      </w:r>
    </w:p>
    <w:p w14:paraId="7FF007BC" w14:textId="69F194DF" w:rsidR="003E03DC" w:rsidRPr="008B03F5" w:rsidRDefault="003E03DC" w:rsidP="003E03DC">
      <w:pPr>
        <w:rPr>
          <w:rFonts w:ascii="Times New Roman" w:hAnsi="Times New Roman" w:cs="Times New Roman"/>
          <w:sz w:val="24"/>
          <w:szCs w:val="24"/>
        </w:rPr>
      </w:pPr>
      <w:r w:rsidRPr="008B03F5">
        <w:rPr>
          <w:rFonts w:ascii="Times New Roman" w:hAnsi="Times New Roman" w:cs="Times New Roman"/>
          <w:sz w:val="24"/>
          <w:szCs w:val="24"/>
        </w:rPr>
        <w:t xml:space="preserve">Parturition itself is sometimes described as an inflammatory process. Physiological labour is associated with a massive influx of inflammatory cells into the myometrium, an upregulation of pro-inflammatory cytokines and </w:t>
      </w:r>
      <w:proofErr w:type="spellStart"/>
      <w:r w:rsidRPr="008B03F5">
        <w:rPr>
          <w:rFonts w:ascii="Times New Roman" w:hAnsi="Times New Roman" w:cs="Times New Roman"/>
          <w:sz w:val="24"/>
          <w:szCs w:val="24"/>
        </w:rPr>
        <w:t>iCAM</w:t>
      </w:r>
      <w:proofErr w:type="spellEnd"/>
      <w:r w:rsidRPr="008B03F5">
        <w:rPr>
          <w:rFonts w:ascii="Times New Roman" w:hAnsi="Times New Roman" w:cs="Times New Roman"/>
          <w:sz w:val="24"/>
          <w:szCs w:val="24"/>
        </w:rPr>
        <w:t xml:space="preserve"> expression </w:t>
      </w:r>
      <w:r w:rsidR="00213A75" w:rsidRPr="008B03F5">
        <w:rPr>
          <w:rFonts w:ascii="Times New Roman" w:hAnsi="Times New Roman" w:cs="Times New Roman"/>
          <w:sz w:val="24"/>
          <w:szCs w:val="24"/>
        </w:rPr>
        <w:fldChar w:fldCharType="begin"/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orman&lt;/Author&gt;&lt;Year&gt;2007&lt;/Year&gt;&lt;RecNum&gt;1367&lt;/RecNum&gt;&lt;DisplayText&gt;[63]&lt;/DisplayText&gt;&lt;record&gt;&lt;rec-number&gt;1367&lt;/rec-number&gt;&lt;foreign-keys&gt;&lt;key app="EN" db-id="r02a0texjea5fxerd5uxt0rhvzwp2ftvaeer" timestamp="1571148902"&gt;1367&lt;/key&gt;&lt;/foreign-keys&gt;&lt;ref-type name="Journal Article"&gt;17&lt;/ref-type&gt;&lt;contributors&gt;&lt;authors&gt;&lt;author&gt;Norman, J. E.&lt;/author&gt;&lt;author&gt;Bollapragada, S.&lt;/author&gt;&lt;author&gt;Yuan, M.&lt;/author&gt;&lt;author&gt;Nelson, S. M.&lt;/author&gt;&lt;/authors&gt;&lt;/contributors&gt;&lt;auth-address&gt;University of Glasgow Division of Developmental Medicine, Glasgow Royal Infirmary, Queen Elizabeth Building, Glasgow, UK. j.e.norman@clinmed.gla.ac.uk&lt;/auth-address&gt;&lt;titles&gt;&lt;title&gt;Inflammatory pathways in the mechanism of parturition&lt;/title&gt;&lt;secondary-title&gt;BMC Pregnancy Childbirth&lt;/secondary-title&gt;&lt;alt-title&gt;BMC pregnancy and childbirth&lt;/alt-title&gt;&lt;/titles&gt;&lt;periodical&gt;&lt;full-title&gt;BMC Pregnancy Childbirth&lt;/full-title&gt;&lt;/periodical&gt;&lt;pages&gt;S7&lt;/pages&gt;&lt;volume&gt;7 Suppl 1&lt;/volume&gt;&lt;edition&gt;2007/06/19&lt;/edition&gt;&lt;keywords&gt;&lt;keyword&gt;Cervical Ripening/*physiology&lt;/keyword&gt;&lt;keyword&gt;Extraembryonic Membranes/immunology&lt;/keyword&gt;&lt;keyword&gt;Female&lt;/keyword&gt;&lt;keyword&gt;Humans&lt;/keyword&gt;&lt;keyword&gt;Infant, Newborn&lt;/keyword&gt;&lt;keyword&gt;Inflammation Mediators/*physiology&lt;/keyword&gt;&lt;keyword&gt;Labor, Obstetric/*physiology&lt;/keyword&gt;&lt;keyword&gt;Obstetric Labor, Premature/*immunology&lt;/keyword&gt;&lt;keyword&gt;Pregnancy&lt;/keyword&gt;&lt;/keywords&gt;&lt;dates&gt;&lt;year&gt;2007&lt;/year&gt;&lt;pub-dates&gt;&lt;date&gt;Jun 1&lt;/date&gt;&lt;/pub-dates&gt;&lt;/dates&gt;&lt;isbn&gt;1471-2393&lt;/isbn&gt;&lt;accession-num&gt;17570167&lt;/accession-num&gt;&lt;urls&gt;&lt;/urls&gt;&lt;custom2&gt;Pmc1892064&lt;/custom2&gt;&lt;electronic-resource-num&gt;10.1186/1471-2393-7-s1-s7&lt;/electronic-resource-num&gt;&lt;remote-database-provider&gt;NLM&lt;/remote-database-provider&gt;&lt;language&gt;eng&lt;/language&gt;&lt;/record&gt;&lt;/Cite&gt;&lt;/EndNote&gt;</w:instrText>
      </w:r>
      <w:r w:rsidR="00213A75" w:rsidRPr="008B03F5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63]</w:t>
      </w:r>
      <w:r w:rsidR="00213A75" w:rsidRPr="008B03F5">
        <w:rPr>
          <w:rFonts w:ascii="Times New Roman" w:hAnsi="Times New Roman" w:cs="Times New Roman"/>
          <w:sz w:val="24"/>
          <w:szCs w:val="24"/>
        </w:rPr>
        <w:fldChar w:fldCharType="end"/>
      </w:r>
      <w:r w:rsidRPr="008B03F5">
        <w:rPr>
          <w:rFonts w:ascii="Times New Roman" w:hAnsi="Times New Roman" w:cs="Times New Roman"/>
          <w:sz w:val="24"/>
          <w:szCs w:val="24"/>
        </w:rPr>
        <w:t xml:space="preserve">. Obesity is also characterised as a state of low-grade chronic inflammation and multiple inflammatory mediators are further elevated in obese mothers compared to their lean counterparts </w:t>
      </w:r>
      <w:r w:rsidR="00213A75" w:rsidRP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2xhcmk8L0F1dGhvcj48WWVhcj4yMDE4PC9ZZWFyPjxS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2xhcmk8L0F1dGhvcj48WWVhcj4yMDE4PC9ZZWFyPjxS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213A75" w:rsidRPr="008B03F5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51, 64-66]</w:t>
      </w:r>
      <w:r w:rsidR="00213A75" w:rsidRPr="008B03F5">
        <w:rPr>
          <w:rFonts w:ascii="Times New Roman" w:hAnsi="Times New Roman" w:cs="Times New Roman"/>
          <w:sz w:val="24"/>
          <w:szCs w:val="24"/>
        </w:rPr>
        <w:fldChar w:fldCharType="end"/>
      </w:r>
      <w:r w:rsidRPr="008B03F5">
        <w:rPr>
          <w:rFonts w:ascii="Times New Roman" w:hAnsi="Times New Roman" w:cs="Times New Roman"/>
          <w:sz w:val="24"/>
          <w:szCs w:val="24"/>
        </w:rPr>
        <w:t>. TNF</w:t>
      </w:r>
      <w:r w:rsidRPr="008B03F5">
        <w:rPr>
          <w:rFonts w:ascii="Symbol" w:hAnsi="Symbol" w:cs="Times New Roman"/>
          <w:sz w:val="24"/>
          <w:szCs w:val="24"/>
        </w:rPr>
        <w:t></w:t>
      </w:r>
      <w:r w:rsidRPr="008B03F5">
        <w:rPr>
          <w:rFonts w:ascii="Symbol" w:hAnsi="Symbol" w:cs="Times New Roman"/>
          <w:sz w:val="24"/>
          <w:szCs w:val="24"/>
        </w:rPr>
        <w:t></w:t>
      </w:r>
      <w:r w:rsidRPr="008B03F5">
        <w:rPr>
          <w:rFonts w:ascii="Symbol" w:hAnsi="Symbol" w:cs="Times New Roman"/>
          <w:sz w:val="24"/>
          <w:szCs w:val="24"/>
        </w:rPr>
        <w:t></w:t>
      </w:r>
      <w:r w:rsidRPr="008B03F5">
        <w:rPr>
          <w:rFonts w:ascii="Times New Roman" w:hAnsi="Times New Roman" w:cs="Times New Roman"/>
          <w:sz w:val="24"/>
          <w:szCs w:val="24"/>
        </w:rPr>
        <w:t>secreted by adipocytes, can stimulate the generation of reactive oxygen species (ROS), as can mitochondrial metabolism of the excessive free fatty acids that are present in obese tissues</w:t>
      </w:r>
      <w:r w:rsidR="00FC2748" w:rsidRPr="008B03F5">
        <w:rPr>
          <w:rFonts w:ascii="Times New Roman" w:hAnsi="Times New Roman" w:cs="Times New Roman"/>
          <w:sz w:val="24"/>
          <w:szCs w:val="24"/>
        </w:rPr>
        <w:t xml:space="preserve"> </w:t>
      </w:r>
      <w:r w:rsidR="00FC2748" w:rsidRP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JzZWdsaWE8L0F1dGhvcj48WWVhcj4yMDE0PC9ZZWFy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JzZWdsaWE8L0F1dGhvcj48WWVhcj4yMDE0PC9ZZWFy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FC2748" w:rsidRPr="008B03F5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67]</w:t>
      </w:r>
      <w:r w:rsidR="00FC2748" w:rsidRPr="008B03F5">
        <w:rPr>
          <w:rFonts w:ascii="Times New Roman" w:hAnsi="Times New Roman" w:cs="Times New Roman"/>
          <w:sz w:val="24"/>
          <w:szCs w:val="24"/>
        </w:rPr>
        <w:fldChar w:fldCharType="end"/>
      </w:r>
      <w:r w:rsidRPr="008B03F5">
        <w:rPr>
          <w:rFonts w:ascii="Times New Roman" w:hAnsi="Times New Roman" w:cs="Times New Roman"/>
          <w:sz w:val="24"/>
          <w:szCs w:val="24"/>
        </w:rPr>
        <w:t>. The resulting oxidative stress is implicated in the development of pathologies such as metabolic syndrome and atherosclerosis.</w:t>
      </w:r>
    </w:p>
    <w:p w14:paraId="3665B374" w14:textId="77777777" w:rsidR="003E03DC" w:rsidRPr="008B03F5" w:rsidRDefault="003E03DC" w:rsidP="003E03DC">
      <w:pPr>
        <w:ind w:firstLine="720"/>
        <w:rPr>
          <w:rFonts w:ascii="Times New Roman" w:hAnsi="Times New Roman" w:cs="Times New Roman"/>
          <w:b/>
          <w:sz w:val="24"/>
          <w:szCs w:val="24"/>
        </w:rPr>
      </w:pPr>
      <w:r w:rsidRPr="008B03F5">
        <w:rPr>
          <w:rFonts w:ascii="Times New Roman" w:hAnsi="Times New Roman" w:cs="Times New Roman"/>
          <w:b/>
          <w:sz w:val="24"/>
          <w:szCs w:val="24"/>
        </w:rPr>
        <w:t>3.2.1 Cytokines and reactive oxygen species</w:t>
      </w:r>
    </w:p>
    <w:p w14:paraId="76A2423A" w14:textId="66F2271B" w:rsidR="003E03DC" w:rsidRPr="008B03F5" w:rsidRDefault="003E03DC" w:rsidP="003E03DC">
      <w:pPr>
        <w:rPr>
          <w:rFonts w:ascii="Times New Roman" w:hAnsi="Times New Roman" w:cs="Times New Roman"/>
          <w:sz w:val="24"/>
          <w:szCs w:val="24"/>
        </w:rPr>
      </w:pPr>
      <w:r w:rsidRPr="008B03F5">
        <w:rPr>
          <w:rFonts w:ascii="Times New Roman" w:hAnsi="Times New Roman" w:cs="Times New Roman"/>
          <w:sz w:val="24"/>
          <w:szCs w:val="24"/>
        </w:rPr>
        <w:t>There is evidence that pro-inflammatory cytokines have a direct effect on myometrial contractility: for example, IL-1</w:t>
      </w:r>
      <w:r w:rsidRPr="008B03F5">
        <w:rPr>
          <w:rFonts w:ascii="Symbol" w:hAnsi="Symbol" w:cs="Times New Roman"/>
          <w:sz w:val="24"/>
          <w:szCs w:val="24"/>
        </w:rPr>
        <w:t></w:t>
      </w:r>
      <w:r w:rsidRPr="008B03F5">
        <w:rPr>
          <w:rFonts w:ascii="Times New Roman" w:hAnsi="Times New Roman" w:cs="Times New Roman"/>
          <w:sz w:val="24"/>
          <w:szCs w:val="24"/>
        </w:rPr>
        <w:t xml:space="preserve"> induces basal and store-operated Ca</w:t>
      </w:r>
      <w:r w:rsidRPr="008B03F5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Pr="008B03F5">
        <w:rPr>
          <w:rFonts w:ascii="Times New Roman" w:hAnsi="Times New Roman" w:cs="Times New Roman"/>
          <w:sz w:val="24"/>
          <w:szCs w:val="24"/>
        </w:rPr>
        <w:t xml:space="preserve"> entry in isolated human myometrial cells, increasing contractility </w:t>
      </w:r>
      <w:r w:rsidR="00FC2748" w:rsidRP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cmliZTwvQXV0aG9yPjxZZWFyPjIwMDM8L1llYXI+PFJl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=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cmliZTwvQXV0aG9yPjxZZWFyPjIwMDM8L1llYXI+PFJl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=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FC2748" w:rsidRPr="008B03F5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68]</w:t>
      </w:r>
      <w:r w:rsidR="00FC2748" w:rsidRPr="008B03F5">
        <w:rPr>
          <w:rFonts w:ascii="Times New Roman" w:hAnsi="Times New Roman" w:cs="Times New Roman"/>
          <w:sz w:val="24"/>
          <w:szCs w:val="24"/>
        </w:rPr>
        <w:fldChar w:fldCharType="end"/>
      </w:r>
      <w:r w:rsidRPr="008B03F5">
        <w:rPr>
          <w:rFonts w:ascii="Times New Roman" w:hAnsi="Times New Roman" w:cs="Times New Roman"/>
          <w:sz w:val="24"/>
          <w:szCs w:val="24"/>
        </w:rPr>
        <w:t>. IL-1</w:t>
      </w:r>
      <w:r w:rsidRPr="008B03F5">
        <w:rPr>
          <w:rFonts w:ascii="Symbol" w:hAnsi="Symbol" w:cs="Times New Roman"/>
          <w:sz w:val="24"/>
          <w:szCs w:val="24"/>
        </w:rPr>
        <w:t></w:t>
      </w:r>
      <w:r w:rsidRPr="008B03F5">
        <w:rPr>
          <w:rFonts w:ascii="Times New Roman" w:hAnsi="Times New Roman" w:cs="Times New Roman"/>
          <w:sz w:val="24"/>
          <w:szCs w:val="24"/>
        </w:rPr>
        <w:t xml:space="preserve"> also increases phosphodiesterase activity, stimulating myometrial contraction via the breakdown of </w:t>
      </w:r>
      <w:proofErr w:type="spellStart"/>
      <w:r w:rsidRPr="008B03F5">
        <w:rPr>
          <w:rFonts w:ascii="Times New Roman" w:hAnsi="Times New Roman" w:cs="Times New Roman"/>
          <w:sz w:val="24"/>
          <w:szCs w:val="24"/>
        </w:rPr>
        <w:t>cAMP</w:t>
      </w:r>
      <w:proofErr w:type="spellEnd"/>
      <w:r w:rsidRPr="008B03F5">
        <w:rPr>
          <w:rFonts w:ascii="Times New Roman" w:hAnsi="Times New Roman" w:cs="Times New Roman"/>
          <w:sz w:val="24"/>
          <w:szCs w:val="24"/>
        </w:rPr>
        <w:t xml:space="preserve"> (which plays a role in maintaining quiescence) </w:t>
      </w:r>
      <w:r w:rsidR="00FC2748" w:rsidRP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Z2VyPC9BdXRob3I+PFllYXI+MjAwMjwvWWVhcj48UmVj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Z2VyPC9BdXRob3I+PFllYXI+MjAwMjwvWWVhcj48UmVj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FC2748" w:rsidRPr="008B03F5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69]</w:t>
      </w:r>
      <w:r w:rsidR="00FC2748" w:rsidRPr="008B03F5">
        <w:rPr>
          <w:rFonts w:ascii="Times New Roman" w:hAnsi="Times New Roman" w:cs="Times New Roman"/>
          <w:sz w:val="24"/>
          <w:szCs w:val="24"/>
        </w:rPr>
        <w:fldChar w:fldCharType="end"/>
      </w:r>
      <w:r w:rsidRPr="008B03F5">
        <w:rPr>
          <w:rFonts w:ascii="Times New Roman" w:hAnsi="Times New Roman" w:cs="Times New Roman"/>
          <w:sz w:val="24"/>
          <w:szCs w:val="24"/>
        </w:rPr>
        <w:t>. Reactive oxygen species (superoxide, H</w:t>
      </w:r>
      <w:r w:rsidRPr="008B03F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8B03F5">
        <w:rPr>
          <w:rFonts w:ascii="Times New Roman" w:hAnsi="Times New Roman" w:cs="Times New Roman"/>
          <w:sz w:val="24"/>
          <w:szCs w:val="24"/>
        </w:rPr>
        <w:t>O</w:t>
      </w:r>
      <w:r w:rsidRPr="008B03F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8B03F5">
        <w:rPr>
          <w:rFonts w:ascii="Times New Roman" w:hAnsi="Times New Roman" w:cs="Times New Roman"/>
          <w:sz w:val="24"/>
          <w:szCs w:val="24"/>
        </w:rPr>
        <w:t xml:space="preserve">) have also been demonstrated to have a direct effect on human myometrium. Superoxide increases human myometrial contraction in isolated muscle strips </w:t>
      </w:r>
      <w:r w:rsidR="00FC2748" w:rsidRPr="008B03F5">
        <w:rPr>
          <w:rFonts w:ascii="Times New Roman" w:hAnsi="Times New Roman" w:cs="Times New Roman"/>
          <w:sz w:val="24"/>
          <w:szCs w:val="24"/>
        </w:rPr>
        <w:fldChar w:fldCharType="begin"/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ugg&lt;/Author&gt;&lt;Year&gt;2006&lt;/Year&gt;&lt;RecNum&gt;1376&lt;/RecNum&gt;&lt;DisplayText&gt;[70]&lt;/DisplayText&gt;&lt;record&gt;&lt;rec-number&gt;1376&lt;/rec-number&gt;&lt;foreign-keys&gt;&lt;key app="EN" db-id="r02a0texjea5fxerd5uxt0rhvzwp2ftvaeer" timestamp="1571236851"&gt;1376&lt;/key&gt;&lt;/foreign-keys&gt;&lt;ref-type name="Journal Article"&gt;17&lt;/ref-type&gt;&lt;contributors&gt;&lt;authors&gt;&lt;author&gt;Bugg, G. J.&lt;/author&gt;&lt;author&gt;Crocker, I.&lt;/author&gt;&lt;author&gt;Baker, P. N.&lt;/author&gt;&lt;author&gt;Johnston, T. A.&lt;/author&gt;&lt;author&gt;Taggart, M. J.&lt;/author&gt;&lt;/authors&gt;&lt;/contributors&gt;&lt;titles&gt;&lt;title&gt;The effect of superoxide free radicals on human myometrial contractility in vitro&lt;/title&gt;&lt;secondary-title&gt;Eur J Obstet Gynecol Reprod Biol&lt;/secondary-title&gt;&lt;alt-title&gt;European journal of obstetrics, gynecology, and reproductive biology&lt;/alt-title&gt;&lt;/titles&gt;&lt;periodical&gt;&lt;full-title&gt;Eur J Obstet Gynecol Reprod Biol&lt;/full-title&gt;&lt;abbr-1&gt;European journal of obstetrics, gynecology, and reproductive biology&lt;/abbr-1&gt;&lt;/periodical&gt;&lt;alt-periodical&gt;&lt;full-title&gt;Eur J Obstet Gynecol Reprod Biol&lt;/full-title&gt;&lt;abbr-1&gt;European journal of obstetrics, gynecology, and reproductive biology&lt;/abbr-1&gt;&lt;/alt-periodical&gt;&lt;pages&gt;140-1&lt;/pages&gt;&lt;volume&gt;125&lt;/volume&gt;&lt;number&gt;1&lt;/number&gt;&lt;edition&gt;2006/02/07&lt;/edition&gt;&lt;keywords&gt;&lt;keyword&gt;Adult&lt;/keyword&gt;&lt;keyword&gt;Female&lt;/keyword&gt;&lt;keyword&gt;Humans&lt;/keyword&gt;&lt;keyword&gt;In Vitro Techniques&lt;/keyword&gt;&lt;keyword&gt;Parturition/physiology&lt;/keyword&gt;&lt;keyword&gt;Superoxides/*pharmacology&lt;/keyword&gt;&lt;keyword&gt;Uterine Contraction/*drug effects&lt;/keyword&gt;&lt;/keywords&gt;&lt;dates&gt;&lt;year&gt;2006&lt;/year&gt;&lt;pub-dates&gt;&lt;date&gt;Mar 1&lt;/date&gt;&lt;/pub-dates&gt;&lt;/dates&gt;&lt;isbn&gt;0301-2115 (Print)&amp;#xD;0301-2115&lt;/isbn&gt;&lt;accession-num&gt;16459009&lt;/accession-num&gt;&lt;urls&gt;&lt;/urls&gt;&lt;electronic-resource-num&gt;10.1016/j.ejogrb.2005.09.002&lt;/electronic-resource-num&gt;&lt;remote-database-provider&gt;NLM&lt;/remote-database-provider&gt;&lt;language&gt;eng&lt;/language&gt;&lt;/record&gt;&lt;/Cite&gt;&lt;/EndNote&gt;</w:instrText>
      </w:r>
      <w:r w:rsidR="00FC2748" w:rsidRPr="008B03F5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70]</w:t>
      </w:r>
      <w:r w:rsidR="00FC2748" w:rsidRPr="008B03F5">
        <w:rPr>
          <w:rFonts w:ascii="Times New Roman" w:hAnsi="Times New Roman" w:cs="Times New Roman"/>
          <w:sz w:val="24"/>
          <w:szCs w:val="24"/>
        </w:rPr>
        <w:fldChar w:fldCharType="end"/>
      </w:r>
      <w:r w:rsidRPr="008B03F5">
        <w:rPr>
          <w:rFonts w:ascii="Times New Roman" w:hAnsi="Times New Roman" w:cs="Times New Roman"/>
          <w:sz w:val="24"/>
          <w:szCs w:val="24"/>
        </w:rPr>
        <w:t xml:space="preserve"> and increases intracellular Ca</w:t>
      </w:r>
      <w:r w:rsidRPr="008B03F5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Pr="008B03F5">
        <w:rPr>
          <w:rFonts w:ascii="Times New Roman" w:hAnsi="Times New Roman" w:cs="Times New Roman"/>
          <w:sz w:val="24"/>
          <w:szCs w:val="24"/>
        </w:rPr>
        <w:t xml:space="preserve"> in isolated human myometrial cells, which would be expected to increase contractility in an intact tissue</w:t>
      </w:r>
      <w:r w:rsidR="00FC2748" w:rsidRPr="008B03F5">
        <w:rPr>
          <w:rFonts w:ascii="Times New Roman" w:hAnsi="Times New Roman" w:cs="Times New Roman"/>
          <w:sz w:val="24"/>
          <w:szCs w:val="24"/>
        </w:rPr>
        <w:t xml:space="preserve"> </w:t>
      </w:r>
      <w:r w:rsidR="00FC2748" w:rsidRPr="008B03F5">
        <w:rPr>
          <w:rFonts w:ascii="Times New Roman" w:hAnsi="Times New Roman" w:cs="Times New Roman"/>
          <w:sz w:val="24"/>
          <w:szCs w:val="24"/>
        </w:rPr>
        <w:fldChar w:fldCharType="begin"/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sumoto&lt;/Author&gt;&lt;Year&gt;1990&lt;/Year&gt;&lt;RecNum&gt;1378&lt;/RecNum&gt;&lt;DisplayText&gt;[71]&lt;/DisplayText&gt;&lt;record&gt;&lt;rec-number&gt;1378&lt;/rec-number&gt;&lt;foreign-keys&gt;&lt;key app="EN" db-id="r02a0texjea5fxerd5uxt0rhvzwp2ftvaeer" timestamp="1571237056"&gt;1378&lt;/key&gt;&lt;/foreign-keys&gt;&lt;ref-type name="Journal Article"&gt;17&lt;/ref-type&gt;&lt;contributors&gt;&lt;authors&gt;&lt;author&gt;Masumoto, N.&lt;/author&gt;&lt;author&gt;Tasaka, K.&lt;/author&gt;&lt;author&gt;Miyake, A.&lt;/author&gt;&lt;author&gt;Tanizawa, O.&lt;/author&gt;&lt;/authors&gt;&lt;/contributors&gt;&lt;auth-address&gt;Department of Obstetrics and Gynecology, Osaka University Medical School, Japan.&lt;/auth-address&gt;&lt;titles&gt;&lt;title&gt;Superoxide anion increases intracellular free calcium in human myometrial cells&lt;/title&gt;&lt;secondary-title&gt;J Biol Chem&lt;/secondary-title&gt;&lt;alt-title&gt;The Journal of biological chemistry&lt;/alt-title&gt;&lt;/titles&gt;&lt;periodical&gt;&lt;full-title&gt;J Biol Chem&lt;/full-title&gt;&lt;abbr-1&gt;The Journal of biological chemistry&lt;/abbr-1&gt;&lt;/periodical&gt;&lt;alt-periodical&gt;&lt;full-title&gt;J Biol Chem&lt;/full-title&gt;&lt;abbr-1&gt;The Journal of biological chemistry&lt;/abbr-1&gt;&lt;/alt-periodical&gt;&lt;pages&gt;22533-6&lt;/pages&gt;&lt;volume&gt;265&lt;/volume&gt;&lt;number&gt;36&lt;/number&gt;&lt;edition&gt;1990/12/25&lt;/edition&gt;&lt;keywords&gt;&lt;keyword&gt;Calcium/*metabolism&lt;/keyword&gt;&lt;keyword&gt;Cells, Cultured&lt;/keyword&gt;&lt;keyword&gt;Desmin/analysis&lt;/keyword&gt;&lt;keyword&gt;Female&lt;/keyword&gt;&lt;keyword&gt;Fluorescent Antibody Technique&lt;/keyword&gt;&lt;keyword&gt;Humans&lt;/keyword&gt;&lt;keyword&gt;Hypoxanthine&lt;/keyword&gt;&lt;keyword&gt;Hypoxanthines/*pharmacology&lt;/keyword&gt;&lt;keyword&gt;Kinetics&lt;/keyword&gt;&lt;keyword&gt;Myometrium/cytology/drug effects/*metabolism&lt;/keyword&gt;&lt;keyword&gt;Myosins/analysis&lt;/keyword&gt;&lt;keyword&gt;Nifedipine/pharmacology&lt;/keyword&gt;&lt;keyword&gt;Superoxide Dismutase/pharmacology&lt;/keyword&gt;&lt;keyword&gt;Superoxides/*metabolism&lt;/keyword&gt;&lt;keyword&gt;Xanthine Oxidase/*pharmacology&lt;/keyword&gt;&lt;/keywords&gt;&lt;dates&gt;&lt;year&gt;1990&lt;/year&gt;&lt;pub-dates&gt;&lt;date&gt;Dec 25&lt;/date&gt;&lt;/pub-dates&gt;&lt;/dates&gt;&lt;isbn&gt;0021-9258 (Print)&amp;#xD;0021-9258&lt;/isbn&gt;&lt;accession-num&gt;2176220&lt;/accession-num&gt;&lt;urls&gt;&lt;/urls&gt;&lt;remote-database-provider&gt;NLM&lt;/remote-database-provider&gt;&lt;language&gt;eng&lt;/language&gt;&lt;/record&gt;&lt;/Cite&gt;&lt;/EndNote&gt;</w:instrText>
      </w:r>
      <w:r w:rsidR="00FC2748" w:rsidRPr="008B03F5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71]</w:t>
      </w:r>
      <w:r w:rsidR="00FC2748" w:rsidRPr="008B03F5">
        <w:rPr>
          <w:rFonts w:ascii="Times New Roman" w:hAnsi="Times New Roman" w:cs="Times New Roman"/>
          <w:sz w:val="24"/>
          <w:szCs w:val="24"/>
        </w:rPr>
        <w:fldChar w:fldCharType="end"/>
      </w:r>
      <w:r w:rsidRPr="008B03F5">
        <w:rPr>
          <w:rFonts w:ascii="Times New Roman" w:hAnsi="Times New Roman" w:cs="Times New Roman"/>
          <w:sz w:val="24"/>
          <w:szCs w:val="24"/>
        </w:rPr>
        <w:t>. One study however showed superoxide and H</w:t>
      </w:r>
      <w:r w:rsidRPr="008B03F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8B03F5">
        <w:rPr>
          <w:rFonts w:ascii="Times New Roman" w:hAnsi="Times New Roman" w:cs="Times New Roman"/>
          <w:sz w:val="24"/>
          <w:szCs w:val="24"/>
        </w:rPr>
        <w:t>O</w:t>
      </w:r>
      <w:r w:rsidRPr="008B03F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8B03F5">
        <w:rPr>
          <w:rFonts w:ascii="Times New Roman" w:hAnsi="Times New Roman" w:cs="Times New Roman"/>
          <w:sz w:val="24"/>
          <w:szCs w:val="24"/>
        </w:rPr>
        <w:t xml:space="preserve"> to inhibit the OT-stimulated contractions of human myometrium</w:t>
      </w:r>
      <w:r w:rsidR="00FC2748" w:rsidRPr="008B03F5">
        <w:rPr>
          <w:rFonts w:ascii="Times New Roman" w:hAnsi="Times New Roman" w:cs="Times New Roman"/>
          <w:sz w:val="24"/>
          <w:szCs w:val="24"/>
        </w:rPr>
        <w:t xml:space="preserve"> </w: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YXJyZW48L0F1dGhvcj48WWVhcj4yMDA1PC9ZZWFyPjxS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YXJyZW48L0F1dGhvcj48WWVhcj4yMDA1PC9ZZWFyPjxS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8B03F5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72]</w:t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Pr="008B03F5">
        <w:rPr>
          <w:rFonts w:ascii="Times New Roman" w:hAnsi="Times New Roman" w:cs="Times New Roman"/>
          <w:sz w:val="24"/>
          <w:szCs w:val="24"/>
        </w:rPr>
        <w:t>.</w:t>
      </w:r>
    </w:p>
    <w:p w14:paraId="49D3AA26" w14:textId="77777777" w:rsidR="003E03DC" w:rsidRPr="008B03F5" w:rsidRDefault="003E03DC" w:rsidP="003E03DC">
      <w:pPr>
        <w:rPr>
          <w:rFonts w:ascii="Times New Roman" w:hAnsi="Times New Roman" w:cs="Times New Roman"/>
          <w:sz w:val="24"/>
          <w:szCs w:val="24"/>
        </w:rPr>
      </w:pPr>
      <w:r w:rsidRPr="008B03F5">
        <w:rPr>
          <w:rFonts w:ascii="Times New Roman" w:hAnsi="Times New Roman" w:cs="Times New Roman"/>
          <w:sz w:val="24"/>
          <w:szCs w:val="24"/>
        </w:rPr>
        <w:t xml:space="preserve">While it is clear that an increased state of inflammation occurs in obese pregnant mothers and that elevated cytokines/ROS have the potential to directly alter myometrial contractility, there </w:t>
      </w:r>
      <w:r w:rsidRPr="008B03F5">
        <w:rPr>
          <w:rFonts w:ascii="Times New Roman" w:hAnsi="Times New Roman" w:cs="Times New Roman"/>
          <w:sz w:val="24"/>
          <w:szCs w:val="24"/>
        </w:rPr>
        <w:lastRenderedPageBreak/>
        <w:t xml:space="preserve">are no studies on human myometrium from obese and normal weight mothers to directly demonstrate this. </w:t>
      </w:r>
    </w:p>
    <w:p w14:paraId="08968250" w14:textId="77777777" w:rsidR="003E03DC" w:rsidRDefault="003E03DC" w:rsidP="003E03DC">
      <w:pPr>
        <w:rPr>
          <w:rFonts w:ascii="Times New Roman" w:hAnsi="Times New Roman" w:cs="Times New Roman"/>
          <w:sz w:val="24"/>
          <w:szCs w:val="24"/>
        </w:rPr>
      </w:pPr>
    </w:p>
    <w:p w14:paraId="1111F435" w14:textId="100F4B54" w:rsidR="003E03DC" w:rsidRPr="007570D5" w:rsidRDefault="003E03DC" w:rsidP="003E03DC">
      <w:pPr>
        <w:rPr>
          <w:rFonts w:ascii="Times New Roman" w:hAnsi="Times New Roman" w:cs="Times New Roman"/>
          <w:b/>
          <w:sz w:val="24"/>
          <w:szCs w:val="24"/>
        </w:rPr>
      </w:pPr>
      <w:r w:rsidRPr="007570D5">
        <w:rPr>
          <w:rFonts w:ascii="Times New Roman" w:hAnsi="Times New Roman" w:cs="Times New Roman"/>
          <w:b/>
          <w:sz w:val="24"/>
          <w:szCs w:val="24"/>
        </w:rPr>
        <w:t>3.</w:t>
      </w:r>
      <w:r>
        <w:rPr>
          <w:rFonts w:ascii="Times New Roman" w:hAnsi="Times New Roman" w:cs="Times New Roman"/>
          <w:b/>
          <w:sz w:val="24"/>
          <w:szCs w:val="24"/>
        </w:rPr>
        <w:t>3</w:t>
      </w:r>
      <w:r w:rsidRPr="007570D5">
        <w:rPr>
          <w:rFonts w:ascii="Times New Roman" w:hAnsi="Times New Roman" w:cs="Times New Roman"/>
          <w:b/>
          <w:sz w:val="24"/>
          <w:szCs w:val="24"/>
        </w:rPr>
        <w:t xml:space="preserve"> Adipokines</w:t>
      </w:r>
    </w:p>
    <w:p w14:paraId="78D2511E" w14:textId="3DA42596" w:rsidR="003E03DC" w:rsidRDefault="003E03DC" w:rsidP="003E03DC">
      <w:pPr>
        <w:rPr>
          <w:rFonts w:ascii="Times New Roman" w:hAnsi="Times New Roman" w:cs="Times New Roman"/>
          <w:sz w:val="24"/>
          <w:szCs w:val="24"/>
        </w:rPr>
      </w:pPr>
      <w:r w:rsidRPr="009D31CE">
        <w:rPr>
          <w:rFonts w:ascii="Times New Roman" w:hAnsi="Times New Roman" w:cs="Times New Roman"/>
          <w:sz w:val="24"/>
          <w:szCs w:val="24"/>
        </w:rPr>
        <w:t>An alternative mechanism by which obesity may af</w:t>
      </w:r>
      <w:r>
        <w:rPr>
          <w:rFonts w:ascii="Times New Roman" w:hAnsi="Times New Roman" w:cs="Times New Roman"/>
          <w:sz w:val="24"/>
          <w:szCs w:val="24"/>
        </w:rPr>
        <w:t>fect uterine contractility, is</w:t>
      </w:r>
      <w:r w:rsidRPr="009D31CE">
        <w:rPr>
          <w:rFonts w:ascii="Times New Roman" w:hAnsi="Times New Roman" w:cs="Times New Roman"/>
          <w:sz w:val="24"/>
          <w:szCs w:val="24"/>
        </w:rPr>
        <w:t xml:space="preserve"> release of adipokines by adipose tissue. In obesity, adipocytes become dysfunctional, producing more pro-inflammatory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9D31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31CE">
        <w:rPr>
          <w:rFonts w:ascii="Times New Roman" w:hAnsi="Times New Roman" w:cs="Times New Roman"/>
          <w:sz w:val="24"/>
          <w:szCs w:val="24"/>
        </w:rPr>
        <w:t>atherogenic</w:t>
      </w:r>
      <w:proofErr w:type="spellEnd"/>
      <w:r w:rsidRPr="009D31CE">
        <w:rPr>
          <w:rFonts w:ascii="Times New Roman" w:hAnsi="Times New Roman" w:cs="Times New Roman"/>
          <w:sz w:val="24"/>
          <w:szCs w:val="24"/>
        </w:rPr>
        <w:t xml:space="preserve"> adipokines and less anti-inflammatory insulin-sensitising adipokines. This unbalanced production of adipokines play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9D31CE">
        <w:rPr>
          <w:rFonts w:ascii="Times New Roman" w:hAnsi="Times New Roman" w:cs="Times New Roman"/>
          <w:sz w:val="24"/>
          <w:szCs w:val="24"/>
        </w:rPr>
        <w:t xml:space="preserve"> a key role in development of obesity-related pathophysiolog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F6E1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b2VsaG88L0F1dGhvcj48WWVhcj4yMDEzPC9ZZWFyPjxS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=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b2VsaG88L0F1dGhvcj48WWVhcj4yMDEzPC9ZZWFyPjxS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=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6F6E15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73, 74]</w:t>
      </w:r>
      <w:r w:rsidR="006F6E15">
        <w:rPr>
          <w:rFonts w:ascii="Times New Roman" w:hAnsi="Times New Roman" w:cs="Times New Roman"/>
          <w:sz w:val="24"/>
          <w:szCs w:val="24"/>
        </w:rPr>
        <w:fldChar w:fldCharType="end"/>
      </w:r>
      <w:r w:rsidRPr="009D31CE">
        <w:rPr>
          <w:rFonts w:ascii="Times New Roman" w:hAnsi="Times New Roman" w:cs="Times New Roman"/>
          <w:sz w:val="24"/>
          <w:szCs w:val="24"/>
        </w:rPr>
        <w:t xml:space="preserve">. A number of adipokines affect myometrial contractility, for example, </w:t>
      </w:r>
      <w:proofErr w:type="spellStart"/>
      <w:r w:rsidRPr="009D31CE">
        <w:rPr>
          <w:rFonts w:ascii="Times New Roman" w:hAnsi="Times New Roman" w:cs="Times New Roman"/>
          <w:sz w:val="24"/>
          <w:szCs w:val="24"/>
        </w:rPr>
        <w:t>visfatin</w:t>
      </w:r>
      <w:proofErr w:type="spellEnd"/>
      <w:r w:rsidRPr="009D31CE">
        <w:rPr>
          <w:rFonts w:ascii="Times New Roman" w:hAnsi="Times New Roman" w:cs="Times New Roman"/>
          <w:sz w:val="24"/>
          <w:szCs w:val="24"/>
        </w:rPr>
        <w:t xml:space="preserve">, leptin, </w:t>
      </w:r>
      <w:proofErr w:type="spellStart"/>
      <w:r w:rsidRPr="009D31CE">
        <w:rPr>
          <w:rFonts w:ascii="Times New Roman" w:hAnsi="Times New Roman" w:cs="Times New Roman"/>
          <w:sz w:val="24"/>
          <w:szCs w:val="24"/>
        </w:rPr>
        <w:t>apelin</w:t>
      </w:r>
      <w:proofErr w:type="spellEnd"/>
      <w:r w:rsidRPr="009D31CE">
        <w:rPr>
          <w:rFonts w:ascii="Times New Roman" w:hAnsi="Times New Roman" w:cs="Times New Roman"/>
          <w:sz w:val="24"/>
          <w:szCs w:val="24"/>
        </w:rPr>
        <w:t xml:space="preserve"> and ghrelin. Visfatin and leptin inhibit human and rat myometrial contraction in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9D31CE">
        <w:rPr>
          <w:rFonts w:ascii="Times New Roman" w:hAnsi="Times New Roman" w:cs="Times New Roman"/>
          <w:sz w:val="24"/>
          <w:szCs w:val="24"/>
        </w:rPr>
        <w:t xml:space="preserve">vitro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3luaWhhbjwvQXV0aG9yPjxZZWFyPjIwMDY8L1llYXI+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3luaWhhbjwvQXV0aG9yPjxZZWFyPjIwMDY8L1llYXI+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75, 76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To date, clinical studies are contradictory, with higher cord blood leptin levels being associated with prolonged labour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b2dhbjwvQXV0aG9yPjxZZWFyPjIwMTY8L1llYXI+PFJl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b2dhbjwvQXV0aG9yPjxZZWFyPjIwMTY8L1llYXI+PFJl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77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, or</w:t>
      </w:r>
      <w:r w:rsidRPr="009D31CE">
        <w:rPr>
          <w:rFonts w:ascii="Times New Roman" w:hAnsi="Times New Roman" w:cs="Times New Roman"/>
          <w:sz w:val="24"/>
          <w:szCs w:val="24"/>
        </w:rPr>
        <w:t xml:space="preserve"> maternal plasma leptin levels not </w:t>
      </w:r>
      <w:r>
        <w:rPr>
          <w:rFonts w:ascii="Times New Roman" w:hAnsi="Times New Roman" w:cs="Times New Roman"/>
          <w:sz w:val="24"/>
          <w:szCs w:val="24"/>
        </w:rPr>
        <w:t xml:space="preserve">being </w:t>
      </w:r>
      <w:r w:rsidRPr="009D31CE">
        <w:rPr>
          <w:rFonts w:ascii="Times New Roman" w:hAnsi="Times New Roman" w:cs="Times New Roman"/>
          <w:sz w:val="24"/>
          <w:szCs w:val="24"/>
        </w:rPr>
        <w:t xml:space="preserve">associated with the duration of the active phase of labour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arlhall&lt;/Author&gt;&lt;Year&gt;2018&lt;/Year&gt;&lt;RecNum&gt;1171&lt;/RecNum&gt;&lt;DisplayText&gt;[78]&lt;/DisplayText&gt;&lt;record&gt;&lt;rec-number&gt;1171&lt;/rec-number&gt;&lt;foreign-keys&gt;&lt;key app="EN" db-id="r02a0texjea5fxerd5uxt0rhvzwp2ftvaeer" timestamp="1560349267"&gt;1171&lt;/key&gt;&lt;/foreign-keys&gt;&lt;ref-type name="Journal Article"&gt;17&lt;/ref-type&gt;&lt;contributors&gt;&lt;authors&gt;&lt;author&gt;Carlhall, S.&lt;/author&gt;&lt;author&gt;Kallen, K.&lt;/author&gt;&lt;/authors&gt;&lt;/contributors&gt;&lt;auth-address&gt;Department of Obstetrics and Gynecology and Department of Clinical and Experimental Medicine, Linkoping University, Linkoping, Sweden.&lt;/auth-address&gt;&lt;titles&gt;&lt;title&gt;Maternal plasma leptin levels in relation to the duration of the active phase of labor&lt;/title&gt;&lt;/titles&gt;&lt;pages&gt;1248-1256&lt;/pages&gt;&lt;volume&gt;97&lt;/volume&gt;&lt;number&gt;10&lt;/number&gt;&lt;dates&gt;&lt;year&gt;2018&lt;/year&gt;&lt;pub-dates&gt;&lt;date&gt;Oct&lt;/date&gt;&lt;/pub-dates&gt;&lt;/dates&gt;&lt;isbn&gt;0001-6349&lt;/isbn&gt;&lt;accession-num&gt;29772056&lt;/accession-num&gt;&lt;urls&gt;&lt;/urls&gt;&lt;electronic-resource-num&gt;10.1111/aogs.13380&lt;/electronic-resource-num&gt;&lt;remote-database-provider&gt;NLM&lt;/remote-database-provider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78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9D31CE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They suggest that the relatively low % of obese women in their study may explain the lack of significant association</w:t>
      </w:r>
      <w:r w:rsidRPr="009D31CE">
        <w:rPr>
          <w:rFonts w:ascii="Times New Roman" w:hAnsi="Times New Roman" w:cs="Times New Roman"/>
          <w:sz w:val="24"/>
          <w:szCs w:val="24"/>
        </w:rPr>
        <w:t xml:space="preserve">. The effect of ghrelin and </w:t>
      </w:r>
      <w:proofErr w:type="spellStart"/>
      <w:r w:rsidRPr="009D31CE">
        <w:rPr>
          <w:rFonts w:ascii="Times New Roman" w:hAnsi="Times New Roman" w:cs="Times New Roman"/>
          <w:sz w:val="24"/>
          <w:szCs w:val="24"/>
        </w:rPr>
        <w:t>apelin</w:t>
      </w:r>
      <w:proofErr w:type="spellEnd"/>
      <w:r w:rsidRPr="009D31CE">
        <w:rPr>
          <w:rFonts w:ascii="Times New Roman" w:hAnsi="Times New Roman" w:cs="Times New Roman"/>
          <w:sz w:val="24"/>
          <w:szCs w:val="24"/>
        </w:rPr>
        <w:t xml:space="preserve"> on myometrial contraction is less clear. Both were shown to have an inhibitory effect on human and/or rat myometrial </w:t>
      </w:r>
      <w:r>
        <w:rPr>
          <w:rFonts w:ascii="Times New Roman" w:hAnsi="Times New Roman" w:cs="Times New Roman"/>
          <w:sz w:val="24"/>
          <w:szCs w:val="24"/>
        </w:rPr>
        <w:t>contractility</w:t>
      </w:r>
      <w:r w:rsidRPr="009D31C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ZWhpcjwvQXV0aG9yPjxZZWFyPjIwMTI8L1llYXI+PFJl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ZWhpcjwvQXV0aG9yPjxZZWFyPjIwMTI8L1llYXI+PFJl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79-81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9D31CE">
        <w:rPr>
          <w:rFonts w:ascii="Times New Roman" w:hAnsi="Times New Roman" w:cs="Times New Roman"/>
          <w:sz w:val="24"/>
          <w:szCs w:val="24"/>
        </w:rPr>
        <w:t xml:space="preserve">, but another research group found both adipokines to have a stimulatory action on rat myometrium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YWNhcjwvQXV0aG9yPjxZZWFyPjIwMTg8L1llYXI+PFJl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YWNhcjwvQXV0aG9yPjxZZWFyPjIwMTg8L1llYXI+PFJl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82, 83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9D31CE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Clearly, altered adipokine levels have the potential to play a significant role in parturition, but further clinical and pre-clinical studies are required to tease out their role.</w:t>
      </w:r>
    </w:p>
    <w:p w14:paraId="4CD0176A" w14:textId="77777777" w:rsidR="0014337C" w:rsidRPr="008B03F5" w:rsidRDefault="0014337C" w:rsidP="003E03DC">
      <w:pPr>
        <w:rPr>
          <w:rFonts w:ascii="Times New Roman" w:hAnsi="Times New Roman" w:cs="Times New Roman"/>
          <w:b/>
          <w:sz w:val="24"/>
          <w:szCs w:val="24"/>
        </w:rPr>
      </w:pPr>
    </w:p>
    <w:p w14:paraId="1C1AD267" w14:textId="621BCF4A" w:rsidR="003E03DC" w:rsidRPr="008B03F5" w:rsidRDefault="003E03DC" w:rsidP="003E03DC">
      <w:pPr>
        <w:rPr>
          <w:rFonts w:ascii="Times New Roman" w:hAnsi="Times New Roman" w:cs="Times New Roman"/>
          <w:b/>
          <w:sz w:val="24"/>
          <w:szCs w:val="24"/>
        </w:rPr>
      </w:pPr>
      <w:r w:rsidRPr="008B03F5">
        <w:rPr>
          <w:rFonts w:ascii="Times New Roman" w:hAnsi="Times New Roman" w:cs="Times New Roman"/>
          <w:b/>
          <w:sz w:val="24"/>
          <w:szCs w:val="24"/>
        </w:rPr>
        <w:t xml:space="preserve">3.4 Placental </w:t>
      </w:r>
      <w:proofErr w:type="spellStart"/>
      <w:r w:rsidRPr="008B03F5">
        <w:rPr>
          <w:rFonts w:ascii="Times New Roman" w:hAnsi="Times New Roman" w:cs="Times New Roman"/>
          <w:b/>
          <w:sz w:val="24"/>
          <w:szCs w:val="24"/>
        </w:rPr>
        <w:t>cortic</w:t>
      </w:r>
      <w:r w:rsidR="00CC5FA5" w:rsidRPr="008B03F5">
        <w:rPr>
          <w:rFonts w:ascii="Times New Roman" w:hAnsi="Times New Roman" w:cs="Times New Roman"/>
          <w:b/>
          <w:sz w:val="24"/>
          <w:szCs w:val="24"/>
        </w:rPr>
        <w:t>otropin</w:t>
      </w:r>
      <w:proofErr w:type="spellEnd"/>
      <w:r w:rsidR="00CC5FA5" w:rsidRPr="008B03F5">
        <w:rPr>
          <w:rFonts w:ascii="Times New Roman" w:hAnsi="Times New Roman" w:cs="Times New Roman"/>
          <w:b/>
          <w:sz w:val="24"/>
          <w:szCs w:val="24"/>
        </w:rPr>
        <w:t xml:space="preserve">-releasing hormone </w:t>
      </w:r>
    </w:p>
    <w:p w14:paraId="687E9F0E" w14:textId="5ACEF0DE" w:rsidR="00A73891" w:rsidRPr="008B03F5" w:rsidRDefault="003E03DC" w:rsidP="00B83F71">
      <w:pPr>
        <w:rPr>
          <w:rFonts w:ascii="Times New Roman" w:hAnsi="Times New Roman" w:cs="Times New Roman"/>
          <w:sz w:val="24"/>
          <w:szCs w:val="24"/>
        </w:rPr>
      </w:pPr>
      <w:r w:rsidRPr="008B03F5">
        <w:rPr>
          <w:rFonts w:ascii="Times New Roman" w:hAnsi="Times New Roman" w:cs="Times New Roman"/>
          <w:sz w:val="24"/>
          <w:szCs w:val="24"/>
        </w:rPr>
        <w:t xml:space="preserve">Maternal plasma concentrations of </w:t>
      </w:r>
      <w:proofErr w:type="spellStart"/>
      <w:r w:rsidRPr="008B03F5">
        <w:rPr>
          <w:rFonts w:ascii="Times New Roman" w:hAnsi="Times New Roman" w:cs="Times New Roman"/>
          <w:sz w:val="24"/>
          <w:szCs w:val="24"/>
        </w:rPr>
        <w:t>corticotropin</w:t>
      </w:r>
      <w:proofErr w:type="spellEnd"/>
      <w:r w:rsidRPr="008B03F5">
        <w:rPr>
          <w:rFonts w:ascii="Times New Roman" w:hAnsi="Times New Roman" w:cs="Times New Roman"/>
          <w:sz w:val="24"/>
          <w:szCs w:val="24"/>
        </w:rPr>
        <w:t xml:space="preserve">-releasing hormone </w:t>
      </w:r>
      <w:r w:rsidR="00CC5FA5" w:rsidRPr="008B03F5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CC5FA5" w:rsidRPr="008B03F5">
        <w:rPr>
          <w:rFonts w:ascii="Times New Roman" w:hAnsi="Times New Roman" w:cs="Times New Roman"/>
          <w:sz w:val="24"/>
          <w:szCs w:val="24"/>
        </w:rPr>
        <w:t>pCRH</w:t>
      </w:r>
      <w:proofErr w:type="spellEnd"/>
      <w:r w:rsidR="00CC5FA5" w:rsidRPr="008B03F5">
        <w:rPr>
          <w:rFonts w:ascii="Times New Roman" w:hAnsi="Times New Roman" w:cs="Times New Roman"/>
          <w:sz w:val="24"/>
          <w:szCs w:val="24"/>
        </w:rPr>
        <w:t xml:space="preserve">) </w:t>
      </w:r>
      <w:r w:rsidRPr="008B03F5">
        <w:rPr>
          <w:rFonts w:ascii="Times New Roman" w:hAnsi="Times New Roman" w:cs="Times New Roman"/>
          <w:sz w:val="24"/>
          <w:szCs w:val="24"/>
        </w:rPr>
        <w:t xml:space="preserve">rise exponentially as pregnancy progresses towards term (produced by the placenta). The changing concentrations of </w:t>
      </w:r>
      <w:proofErr w:type="spellStart"/>
      <w:r w:rsidRPr="008B03F5">
        <w:rPr>
          <w:rFonts w:ascii="Times New Roman" w:hAnsi="Times New Roman" w:cs="Times New Roman"/>
          <w:sz w:val="24"/>
          <w:szCs w:val="24"/>
        </w:rPr>
        <w:t>pCRH</w:t>
      </w:r>
      <w:proofErr w:type="spellEnd"/>
      <w:r w:rsidRPr="008B03F5">
        <w:rPr>
          <w:rFonts w:ascii="Times New Roman" w:hAnsi="Times New Roman" w:cs="Times New Roman"/>
          <w:sz w:val="24"/>
          <w:szCs w:val="24"/>
        </w:rPr>
        <w:t xml:space="preserve"> have been described as a ‘placental clock’, determining the length of gestation and the timing of the onset of parturition, with high </w:t>
      </w:r>
      <w:proofErr w:type="spellStart"/>
      <w:r w:rsidRPr="008B03F5">
        <w:rPr>
          <w:rFonts w:ascii="Times New Roman" w:hAnsi="Times New Roman" w:cs="Times New Roman"/>
          <w:sz w:val="24"/>
          <w:szCs w:val="24"/>
        </w:rPr>
        <w:t>pCRH</w:t>
      </w:r>
      <w:proofErr w:type="spellEnd"/>
      <w:r w:rsidRPr="008B03F5">
        <w:rPr>
          <w:rFonts w:ascii="Times New Roman" w:hAnsi="Times New Roman" w:cs="Times New Roman"/>
          <w:sz w:val="24"/>
          <w:szCs w:val="24"/>
        </w:rPr>
        <w:t xml:space="preserve"> levels being associated with preterm birth and low levels associated with postdates birth</w:t>
      </w:r>
      <w:r w:rsidR="00FC2748" w:rsidRPr="008B03F5">
        <w:rPr>
          <w:rFonts w:ascii="Times New Roman" w:hAnsi="Times New Roman" w:cs="Times New Roman"/>
          <w:sz w:val="24"/>
          <w:szCs w:val="24"/>
        </w:rPr>
        <w:t xml:space="preserve"> </w:t>
      </w:r>
      <w:r w:rsidR="00FC2748" w:rsidRPr="008B03F5">
        <w:rPr>
          <w:rFonts w:ascii="Times New Roman" w:hAnsi="Times New Roman" w:cs="Times New Roman"/>
          <w:sz w:val="24"/>
          <w:szCs w:val="24"/>
        </w:rPr>
        <w:fldChar w:fldCharType="begin"/>
      </w:r>
      <w:r w:rsidR="008B03F5" w:rsidRPr="008B03F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cLean&lt;/Author&gt;&lt;Year&gt;1995&lt;/Year&gt;&lt;RecNum&gt;1351&lt;/RecNum&gt;&lt;DisplayText&gt;[84]&lt;/DisplayText&gt;&lt;record&gt;&lt;rec-number&gt;1351&lt;/rec-number&gt;&lt;foreign-keys&gt;&lt;key app="EN" db-id="r02a0texjea5fxerd5uxt0rhvzwp2ftvaeer" timestamp="1571045094"&gt;1351&lt;/key&gt;&lt;/foreign-keys&gt;&lt;ref-type name="Journal Article"&gt;17&lt;/ref-type&gt;&lt;contributors&gt;&lt;authors&gt;&lt;author&gt;McLean, M.&lt;/author&gt;&lt;author&gt;Bisits, A.&lt;/author&gt;&lt;author&gt;Davies, J.&lt;/author&gt;&lt;author&gt;Woods, R.&lt;/author&gt;&lt;author&gt;Lowry, P.&lt;/author&gt;&lt;author&gt;Smith, R.&lt;/author&gt;&lt;/authors&gt;&lt;/contributors&gt;&lt;auth-address&gt;Maternal Health Research Centre, John Hunter Hospital, Newcastle, NSW, Australia.&lt;/auth-address&gt;&lt;titles&gt;&lt;title&gt;A placental clock controlling the length of human pregnancy&lt;/title&gt;&lt;secondary-title&gt;Nat Med&lt;/secondary-title&gt;&lt;alt-title&gt;Nature medicine&lt;/alt-title&gt;&lt;/titles&gt;&lt;periodical&gt;&lt;full-title&gt;Nat Med&lt;/full-title&gt;&lt;/periodical&gt;&lt;pages&gt;460-3&lt;/pages&gt;&lt;volume&gt;1&lt;/volume&gt;&lt;number&gt;5&lt;/number&gt;&lt;edition&gt;1995/05/01&lt;/edition&gt;&lt;keywords&gt;&lt;keyword&gt;Biological Clocks/*physiology&lt;/keyword&gt;&lt;keyword&gt;Carrier Proteins/blood&lt;/keyword&gt;&lt;keyword&gt;Corticotropin-Releasing Hormone/*blood&lt;/keyword&gt;&lt;keyword&gt;Female&lt;/keyword&gt;&lt;keyword&gt;Humans&lt;/keyword&gt;&lt;keyword&gt;Obstetric Labor, Premature/physiopathology&lt;/keyword&gt;&lt;keyword&gt;Placenta/physiology&lt;/keyword&gt;&lt;keyword&gt;Pregnancy/*blood&lt;/keyword&gt;&lt;/keywords&gt;&lt;dates&gt;&lt;year&gt;1995&lt;/year&gt;&lt;pub-dates&gt;&lt;date&gt;May&lt;/date&gt;&lt;/pub-dates&gt;&lt;/dates&gt;&lt;isbn&gt;1078-8956 (Print)&amp;#xD;1078-8956&lt;/isbn&gt;&lt;accession-num&gt;7585095&lt;/accession-num&gt;&lt;urls&gt;&lt;/urls&gt;&lt;electronic-resource-num&gt;10.1038/nm0595-460&lt;/electronic-resource-num&gt;&lt;remote-database-provider&gt;NLM&lt;/remote-database-provider&gt;&lt;language&gt;eng&lt;/language&gt;&lt;/record&gt;&lt;/Cite&gt;&lt;/EndNote&gt;</w:instrText>
      </w:r>
      <w:r w:rsidR="00FC2748" w:rsidRPr="008B03F5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 w:rsidRPr="008B03F5">
        <w:rPr>
          <w:rFonts w:ascii="Times New Roman" w:hAnsi="Times New Roman" w:cs="Times New Roman"/>
          <w:noProof/>
          <w:sz w:val="24"/>
          <w:szCs w:val="24"/>
        </w:rPr>
        <w:t>[84]</w:t>
      </w:r>
      <w:r w:rsidR="00FC2748" w:rsidRPr="008B03F5">
        <w:rPr>
          <w:rFonts w:ascii="Times New Roman" w:hAnsi="Times New Roman" w:cs="Times New Roman"/>
          <w:sz w:val="24"/>
          <w:szCs w:val="24"/>
        </w:rPr>
        <w:fldChar w:fldCharType="end"/>
      </w:r>
      <w:r w:rsidRPr="008B03F5">
        <w:rPr>
          <w:rFonts w:ascii="Times New Roman" w:hAnsi="Times New Roman" w:cs="Times New Roman"/>
          <w:sz w:val="24"/>
          <w:szCs w:val="24"/>
        </w:rPr>
        <w:t xml:space="preserve">. Levels of </w:t>
      </w:r>
      <w:proofErr w:type="spellStart"/>
      <w:r w:rsidRPr="008B03F5">
        <w:rPr>
          <w:rFonts w:ascii="Times New Roman" w:hAnsi="Times New Roman" w:cs="Times New Roman"/>
          <w:sz w:val="24"/>
          <w:szCs w:val="24"/>
        </w:rPr>
        <w:t>pCRH</w:t>
      </w:r>
      <w:proofErr w:type="spellEnd"/>
      <w:r w:rsidRPr="008B03F5">
        <w:rPr>
          <w:rFonts w:ascii="Times New Roman" w:hAnsi="Times New Roman" w:cs="Times New Roman"/>
          <w:sz w:val="24"/>
          <w:szCs w:val="24"/>
        </w:rPr>
        <w:t xml:space="preserve"> are significantly decreased in obese pregnant women compared to their lean counterparts </w:t>
      </w:r>
      <w:r w:rsidR="00FC2748" w:rsidRP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GlycmF0PC9BdXRob3I+PFllYXI+MjAxNjwvWWVhcj48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</w:fldData>
        </w:fldChar>
      </w:r>
      <w:r w:rsidR="008B03F5" w:rsidRP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 w:rsidRP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GlycmF0PC9BdXRob3I+PFllYXI+MjAxNjwvWWVhcj48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</w:fldData>
        </w:fldChar>
      </w:r>
      <w:r w:rsidR="008B03F5" w:rsidRP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 w:rsidRPr="008B03F5">
        <w:rPr>
          <w:rFonts w:ascii="Times New Roman" w:hAnsi="Times New Roman" w:cs="Times New Roman"/>
          <w:sz w:val="24"/>
          <w:szCs w:val="24"/>
        </w:rPr>
      </w:r>
      <w:r w:rsidR="008B03F5" w:rsidRP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FC2748" w:rsidRPr="008B03F5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 w:rsidRPr="008B03F5">
        <w:rPr>
          <w:rFonts w:ascii="Times New Roman" w:hAnsi="Times New Roman" w:cs="Times New Roman"/>
          <w:noProof/>
          <w:sz w:val="24"/>
          <w:szCs w:val="24"/>
        </w:rPr>
        <w:t>[85, 86]</w:t>
      </w:r>
      <w:r w:rsidR="00FC2748" w:rsidRP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FC2748" w:rsidRPr="008B03F5">
        <w:rPr>
          <w:rFonts w:ascii="Times New Roman" w:hAnsi="Times New Roman" w:cs="Times New Roman"/>
          <w:sz w:val="24"/>
          <w:szCs w:val="24"/>
        </w:rPr>
        <w:t>,</w:t>
      </w:r>
      <w:r w:rsidRPr="008B03F5">
        <w:rPr>
          <w:rFonts w:ascii="Times New Roman" w:hAnsi="Times New Roman" w:cs="Times New Roman"/>
          <w:sz w:val="24"/>
          <w:szCs w:val="24"/>
        </w:rPr>
        <w:t xml:space="preserve"> which may account for the longer gestation period experienced by obese mothers. Studies on isolated human myometrium have demonstrated that CRH can potentiate the contractile activity of OT </w:t>
      </w:r>
      <w:r w:rsidR="00FC2748" w:rsidRPr="008B03F5">
        <w:rPr>
          <w:rFonts w:ascii="Times New Roman" w:hAnsi="Times New Roman" w:cs="Times New Roman"/>
          <w:sz w:val="24"/>
          <w:szCs w:val="24"/>
        </w:rPr>
        <w:fldChar w:fldCharType="begin"/>
      </w:r>
      <w:r w:rsidR="008B03F5" w:rsidRPr="008B03F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Quartero&lt;/Author&gt;&lt;Year&gt;1989&lt;/Year&gt;&lt;RecNum&gt;1355&lt;/RecNum&gt;&lt;DisplayText&gt;[87]&lt;/DisplayText&gt;&lt;record&gt;&lt;rec-number&gt;1355&lt;/rec-number&gt;&lt;foreign-keys&gt;&lt;key app="EN" db-id="r02a0texjea5fxerd5uxt0rhvzwp2ftvaeer" timestamp="1571048936"&gt;1355&lt;/key&gt;&lt;/foreign-keys&gt;&lt;ref-type name="Journal Article"&gt;17&lt;/ref-type&gt;&lt;contributors&gt;&lt;authors&gt;&lt;author&gt;Quartero, H. W.&lt;/author&gt;&lt;author&gt;Fry, C. H.&lt;/author&gt;&lt;/authors&gt;&lt;/contributors&gt;&lt;auth-address&gt;Department of Gynaecology, UMDS, London, UK.&lt;/auth-address&gt;&lt;titles&gt;&lt;title&gt;Placental corticotrophin releasing factor may modulate human parturition&lt;/title&gt;&lt;secondary-title&gt;Placenta&lt;/secondary-title&gt;&lt;alt-title&gt;Placenta&lt;/alt-title&gt;&lt;/titles&gt;&lt;periodical&gt;&lt;full-title&gt;Placenta&lt;/full-title&gt;&lt;abbr-1&gt;Placenta&lt;/abbr-1&gt;&lt;/periodical&gt;&lt;alt-periodical&gt;&lt;full-title&gt;Placenta&lt;/full-title&gt;&lt;abbr-1&gt;Placenta&lt;/abbr-1&gt;&lt;/alt-periodical&gt;&lt;pages&gt;439-43&lt;/pages&gt;&lt;volume&gt;10&lt;/volume&gt;&lt;number&gt;5&lt;/number&gt;&lt;edition&gt;1989/09/01&lt;/edition&gt;&lt;keywords&gt;&lt;keyword&gt;Corticotropin-Releasing Hormone/pharmacology/*physiology&lt;/keyword&gt;&lt;keyword&gt;Drug Synergism&lt;/keyword&gt;&lt;keyword&gt;Female&lt;/keyword&gt;&lt;keyword&gt;Humans&lt;/keyword&gt;&lt;keyword&gt;Labor, Obstetric/*physiology&lt;/keyword&gt;&lt;keyword&gt;Oxytocin/pharmacology&lt;/keyword&gt;&lt;keyword&gt;Placenta/*physiology&lt;/keyword&gt;&lt;keyword&gt;Pregnancy&lt;/keyword&gt;&lt;keyword&gt;Uterine Contraction/drug effects&lt;/keyword&gt;&lt;/keywords&gt;&lt;dates&gt;&lt;year&gt;1989&lt;/year&gt;&lt;pub-dates&gt;&lt;date&gt;Sep-Oct&lt;/date&gt;&lt;/pub-dates&gt;&lt;/dates&gt;&lt;isbn&gt;0143-4004 (Print)&amp;#xD;0143-4004&lt;/isbn&gt;&lt;accession-num&gt;2789379&lt;/accession-num&gt;&lt;urls&gt;&lt;/urls&gt;&lt;electronic-resource-num&gt;10.1016/0143-4004(89)90054-4&lt;/electronic-resource-num&gt;&lt;remote-database-provider&gt;NLM&lt;/remote-database-provider&gt;&lt;language&gt;eng&lt;/language&gt;&lt;/record&gt;&lt;/Cite&gt;&lt;/EndNote&gt;</w:instrText>
      </w:r>
      <w:r w:rsidR="00FC2748" w:rsidRPr="008B03F5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 w:rsidRPr="008B03F5">
        <w:rPr>
          <w:rFonts w:ascii="Times New Roman" w:hAnsi="Times New Roman" w:cs="Times New Roman"/>
          <w:noProof/>
          <w:sz w:val="24"/>
          <w:szCs w:val="24"/>
        </w:rPr>
        <w:t>[87]</w:t>
      </w:r>
      <w:r w:rsidR="00FC2748" w:rsidRPr="008B03F5">
        <w:rPr>
          <w:rFonts w:ascii="Times New Roman" w:hAnsi="Times New Roman" w:cs="Times New Roman"/>
          <w:sz w:val="24"/>
          <w:szCs w:val="24"/>
        </w:rPr>
        <w:fldChar w:fldCharType="end"/>
      </w:r>
      <w:r w:rsidRPr="008B03F5">
        <w:rPr>
          <w:rFonts w:ascii="Times New Roman" w:hAnsi="Times New Roman" w:cs="Times New Roman"/>
          <w:sz w:val="24"/>
          <w:szCs w:val="24"/>
        </w:rPr>
        <w:t xml:space="preserve"> and PGF2</w:t>
      </w:r>
      <w:r w:rsidRPr="008B03F5">
        <w:rPr>
          <w:rFonts w:ascii="Symbol" w:hAnsi="Symbol" w:cs="Times New Roman"/>
          <w:sz w:val="24"/>
          <w:szCs w:val="24"/>
        </w:rPr>
        <w:t></w:t>
      </w:r>
      <w:r w:rsidRPr="008B03F5">
        <w:rPr>
          <w:rFonts w:ascii="Symbol" w:hAnsi="Symbol" w:cs="Times New Roman"/>
          <w:sz w:val="24"/>
          <w:szCs w:val="24"/>
        </w:rPr>
        <w:t></w:t>
      </w:r>
      <w:r w:rsidR="00FC2748" w:rsidRPr="008B03F5">
        <w:rPr>
          <w:rFonts w:ascii="Symbol" w:hAnsi="Symbol" w:cs="Times New Roman"/>
          <w:sz w:val="24"/>
          <w:szCs w:val="24"/>
        </w:rPr>
        <w:fldChar w:fldCharType="begin"/>
      </w:r>
      <w:r w:rsidR="008B03F5" w:rsidRPr="008B03F5">
        <w:rPr>
          <w:rFonts w:ascii="Symbol" w:hAnsi="Symbol" w:cs="Times New Roman"/>
          <w:sz w:val="24"/>
          <w:szCs w:val="24"/>
        </w:rPr>
        <w:instrText xml:space="preserve"> ADDIN EN.CITE &lt;EndNote&gt;&lt;Cite&gt;&lt;Author&gt;Benedetto&lt;/Author&gt;&lt;Year&gt;1994&lt;/Year&gt;&lt;RecNum&gt;1354&lt;/RecNum&gt;&lt;DisplayText&gt;[88]&lt;/DisplayText&gt;&lt;record&gt;&lt;rec-number&gt;1354&lt;/rec-number&gt;&lt;foreign-keys&gt;&lt;key app="EN" db-id="r02a0texjea5fxerd5uxt0rhvzwp2ftvaeer" timestamp="1571048797"&gt;1354&lt;/key&gt;&lt;/foreign-keys&gt;&lt;ref-type name="Journal Article"&gt;17&lt;/ref-type&gt;&lt;contributors&gt;&lt;authors&gt;&lt;author&gt;Benedetto, C.&lt;/author&gt;&lt;author&gt;Petraglia, F.&lt;/author&gt;&lt;author&gt;Marozio, L.&lt;/author&gt;&lt;author&gt;Chiarolini, L.&lt;/author&gt;&lt;author&gt;Florio, P.&lt;/author&gt;&lt;author&gt;Genazzani, A. R.&lt;/author&gt;&lt;author&gt;Massobrio, M.&lt;/author&gt;&lt;/authors&gt;&lt;/contributors&gt;&lt;auth-address&gt;Institute of Gynaecology and Obstetrics, University of Turin, Italy.&lt;/auth-address&gt;&lt;titles&gt;&lt;title&gt;Corticotropin-releasing hormone increases prostaglandin F2 alpha activity on human myometrium in vitro&lt;/title&gt;&lt;secondary-title&gt;Am J Obstet Gynecol&lt;/secondary-title&gt;&lt;alt-title&gt;American journal of obstetrics and gynecology&lt;/alt-title&gt;&lt;/titles&gt;&lt;periodical&gt;&lt;full-title&gt;Am J Obstet Gynecol&lt;/full-title&gt;&lt;abbr-1&gt;American journal of obstetrics and gynecology&lt;/abbr-1&gt;&lt;/periodical&gt;&lt;alt-periodical&gt;&lt;full-title&gt;Am J Obstet Gynecol&lt;/full-title&gt;&lt;abbr-1&gt;American journal of obstetrics and gynecology&lt;/abbr-1&gt;&lt;/alt-periodical&gt;&lt;pages&gt;126-31&lt;/pages&gt;&lt;volume&gt;171&lt;/volume&gt;&lt;number&gt;1&lt;/number&gt;&lt;edition&gt;1994/07/01&lt;/edition&gt;&lt;keywords&gt;&lt;keyword&gt;Corticotropin-Releasing Hormone/*physiology&lt;/keyword&gt;&lt;keyword&gt;Dinoprost/*physiology&lt;/keyword&gt;&lt;keyword&gt;Dinoprostone/physiology&lt;/keyword&gt;&lt;keyword&gt;Female&lt;/keyword&gt;&lt;keyword&gt;Humans&lt;/keyword&gt;&lt;keyword&gt;In Vitro Techniques&lt;/keyword&gt;&lt;keyword&gt;Myometrium/*physiology&lt;/keyword&gt;&lt;/keywords&gt;&lt;dates&gt;&lt;year&gt;1994&lt;/year&gt;&lt;pub-dates&gt;&lt;date&gt;Jul&lt;/date&gt;&lt;/pub-dates&gt;&lt;/dates&gt;&lt;isbn&gt;0002-9378 (Print)&amp;#xD;0002-9378&lt;/isbn&gt;&lt;accession-num&gt;8030687&lt;/accession-num&gt;&lt;urls&gt;&lt;/urls&gt;&lt;electronic-resource-num&gt;10.1016/0002-9378(94)90457-x&lt;/electronic-resource-num&gt;&lt;remote-database-provider&gt;NLM&lt;/remote-database-provider&gt;&lt;language&gt;eng&lt;/language&gt;&lt;/record&gt;&lt;/Cite&gt;&lt;/EndNote&gt;</w:instrText>
      </w:r>
      <w:r w:rsidR="00FC2748" w:rsidRPr="008B03F5">
        <w:rPr>
          <w:rFonts w:ascii="Symbol" w:hAnsi="Symbol" w:cs="Times New Roman"/>
          <w:sz w:val="24"/>
          <w:szCs w:val="24"/>
        </w:rPr>
        <w:fldChar w:fldCharType="separate"/>
      </w:r>
      <w:r w:rsidR="008B03F5" w:rsidRPr="008B03F5">
        <w:rPr>
          <w:rFonts w:ascii="Symbol" w:hAnsi="Symbol" w:cs="Times New Roman"/>
          <w:noProof/>
          <w:sz w:val="24"/>
          <w:szCs w:val="24"/>
        </w:rPr>
        <w:t>[88]</w:t>
      </w:r>
      <w:r w:rsidR="00FC2748" w:rsidRPr="008B03F5">
        <w:rPr>
          <w:rFonts w:ascii="Symbol" w:hAnsi="Symbol" w:cs="Times New Roman"/>
          <w:sz w:val="24"/>
          <w:szCs w:val="24"/>
        </w:rPr>
        <w:fldChar w:fldCharType="end"/>
      </w:r>
      <w:r w:rsidRPr="008B03F5">
        <w:rPr>
          <w:rFonts w:ascii="Times New Roman" w:hAnsi="Times New Roman" w:cs="Times New Roman"/>
          <w:sz w:val="24"/>
          <w:szCs w:val="24"/>
        </w:rPr>
        <w:t>. Additionally, K</w:t>
      </w:r>
      <w:r w:rsidRPr="008B03F5">
        <w:rPr>
          <w:rFonts w:ascii="Times New Roman" w:hAnsi="Times New Roman" w:cs="Times New Roman"/>
          <w:sz w:val="24"/>
          <w:szCs w:val="24"/>
          <w:vertAlign w:val="subscript"/>
        </w:rPr>
        <w:t>ATP</w:t>
      </w:r>
      <w:r w:rsidRPr="008B03F5">
        <w:rPr>
          <w:rFonts w:ascii="Times New Roman" w:hAnsi="Times New Roman" w:cs="Times New Roman"/>
          <w:sz w:val="24"/>
          <w:szCs w:val="24"/>
        </w:rPr>
        <w:t xml:space="preserve"> channel expression in human myometrial cells </w:t>
      </w:r>
      <w:r w:rsidR="00CC5FA5" w:rsidRPr="008B03F5">
        <w:rPr>
          <w:rFonts w:ascii="Times New Roman" w:hAnsi="Times New Roman" w:cs="Times New Roman"/>
          <w:sz w:val="24"/>
          <w:szCs w:val="24"/>
        </w:rPr>
        <w:t>is</w:t>
      </w:r>
      <w:r w:rsidRPr="008B03F5">
        <w:rPr>
          <w:rFonts w:ascii="Times New Roman" w:hAnsi="Times New Roman" w:cs="Times New Roman"/>
          <w:sz w:val="24"/>
          <w:szCs w:val="24"/>
        </w:rPr>
        <w:t xml:space="preserve"> regulated by CRH, with a low concentration of CRH upregulating K</w:t>
      </w:r>
      <w:r w:rsidRPr="008B03F5">
        <w:rPr>
          <w:rFonts w:ascii="Times New Roman" w:hAnsi="Times New Roman" w:cs="Times New Roman"/>
          <w:sz w:val="24"/>
          <w:szCs w:val="24"/>
          <w:vertAlign w:val="subscript"/>
        </w:rPr>
        <w:t>ATP</w:t>
      </w:r>
      <w:r w:rsidRPr="008B03F5">
        <w:rPr>
          <w:rFonts w:ascii="Times New Roman" w:hAnsi="Times New Roman" w:cs="Times New Roman"/>
          <w:sz w:val="24"/>
          <w:szCs w:val="24"/>
        </w:rPr>
        <w:t xml:space="preserve"> expression and a high concentration downregulating K</w:t>
      </w:r>
      <w:r w:rsidRPr="008B03F5">
        <w:rPr>
          <w:rFonts w:ascii="Times New Roman" w:hAnsi="Times New Roman" w:cs="Times New Roman"/>
          <w:sz w:val="24"/>
          <w:szCs w:val="24"/>
          <w:vertAlign w:val="subscript"/>
        </w:rPr>
        <w:t xml:space="preserve">ATP </w:t>
      </w:r>
      <w:r w:rsidRPr="008B03F5">
        <w:rPr>
          <w:rFonts w:ascii="Times New Roman" w:hAnsi="Times New Roman" w:cs="Times New Roman"/>
          <w:sz w:val="24"/>
          <w:szCs w:val="24"/>
        </w:rPr>
        <w:t xml:space="preserve">expression </w:t>
      </w:r>
      <w:r w:rsidR="00CC5FA5" w:rsidRPr="008B03F5">
        <w:rPr>
          <w:rFonts w:ascii="Times New Roman" w:hAnsi="Times New Roman" w:cs="Times New Roman"/>
          <w:sz w:val="24"/>
          <w:szCs w:val="24"/>
        </w:rPr>
        <w:fldChar w:fldCharType="begin"/>
      </w:r>
      <w:r w:rsidR="008B03F5" w:rsidRPr="008B03F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im&lt;/Author&gt;&lt;Year&gt;2018&lt;/Year&gt;&lt;RecNum&gt;1363&lt;/RecNum&gt;&lt;DisplayText&gt;[89]&lt;/DisplayText&gt;&lt;record&gt;&lt;rec-number&gt;1363&lt;/rec-number&gt;&lt;foreign-keys&gt;&lt;key app="EN" db-id="r02a0texjea5fxerd5uxt0rhvzwp2ftvaeer" timestamp="1571060787"&gt;1363&lt;/key&gt;&lt;/foreign-keys&gt;&lt;ref-type name="Journal Article"&gt;17&lt;/ref-type&gt;&lt;contributors&gt;&lt;authors&gt;&lt;author&gt;Kim, J. Y.&lt;/author&gt;&lt;author&gt;Wu, W. H.&lt;/author&gt;&lt;author&gt;Jun, J. H.&lt;/author&gt;&lt;author&gt;Sohn, J.&lt;/author&gt;&lt;author&gt;Seo, Y. S.&lt;/author&gt;&lt;/authors&gt;&lt;/contributors&gt;&lt;auth-address&gt;Department of Obstetrics and Gynecology, Eulji General Hospital, Eulji University, Seoul, Korea.&amp;#xD;Department of Obstetrics and Gynecology, Eulji Medi-Bio Research Institute, Eulji University, Daejeon, Korea.&lt;/auth-address&gt;&lt;titles&gt;&lt;title&gt;Effects of corticotropin-releasing hormone on the expression of adenosine triphosphate-sensitive potassium channels (Kir6.1/SUR2B) in human term pregnant myometrium&lt;/title&gt;&lt;secondary-title&gt;Obstet Gynecol Sci&lt;/secondary-title&gt;&lt;alt-title&gt;Obstetrics &amp;amp; gynecology science&lt;/alt-title&gt;&lt;/titles&gt;&lt;periodical&gt;&lt;full-title&gt;Obstet Gynecol Sci&lt;/full-title&gt;&lt;abbr-1&gt;Obstetrics &amp;amp; gynecology science&lt;/abbr-1&gt;&lt;/periodical&gt;&lt;alt-periodical&gt;&lt;full-title&gt;Obstet Gynecol Sci&lt;/full-title&gt;&lt;abbr-1&gt;Obstetrics &amp;amp; gynecology science&lt;/abbr-1&gt;&lt;/alt-periodical&gt;&lt;pages&gt;14-22&lt;/pages&gt;&lt;volume&gt;61&lt;/volume&gt;&lt;number&gt;1&lt;/number&gt;&lt;dates&gt;&lt;year&gt;2018&lt;/year&gt;&lt;pub-dates&gt;&lt;date&gt;Jan&lt;/date&gt;&lt;/pub-dates&gt;&lt;/dates&gt;&lt;isbn&gt;2287-8572 (Print)&amp;#xD;2287-8572 (Linking)&lt;/isbn&gt;&lt;accession-num&gt;29372145&lt;/accession-num&gt;&lt;urls&gt;&lt;related-urls&gt;&lt;url&gt;http://www.ncbi.nlm.nih.gov/pubmed/29372145&lt;/url&gt;&lt;/related-urls&gt;&lt;/urls&gt;&lt;custom2&gt;5780309&lt;/custom2&gt;&lt;electronic-resource-num&gt;10.5468/ogs.2018.61.1.14&lt;/electronic-resource-num&gt;&lt;/record&gt;&lt;/Cite&gt;&lt;/EndNote&gt;</w:instrText>
      </w:r>
      <w:r w:rsidR="00CC5FA5" w:rsidRPr="008B03F5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 w:rsidRPr="008B03F5">
        <w:rPr>
          <w:rFonts w:ascii="Times New Roman" w:hAnsi="Times New Roman" w:cs="Times New Roman"/>
          <w:noProof/>
          <w:sz w:val="24"/>
          <w:szCs w:val="24"/>
        </w:rPr>
        <w:t>[89]</w:t>
      </w:r>
      <w:r w:rsidR="00CC5FA5" w:rsidRPr="008B03F5">
        <w:rPr>
          <w:rFonts w:ascii="Times New Roman" w:hAnsi="Times New Roman" w:cs="Times New Roman"/>
          <w:sz w:val="24"/>
          <w:szCs w:val="24"/>
        </w:rPr>
        <w:fldChar w:fldCharType="end"/>
      </w:r>
      <w:r w:rsidRPr="008B03F5">
        <w:rPr>
          <w:rFonts w:ascii="Times New Roman" w:hAnsi="Times New Roman" w:cs="Times New Roman"/>
          <w:sz w:val="24"/>
          <w:szCs w:val="24"/>
        </w:rPr>
        <w:t>. Therefore, obesity-related lowering of CRH levels will help maintain high K</w:t>
      </w:r>
      <w:r w:rsidRPr="008B03F5">
        <w:rPr>
          <w:rFonts w:ascii="Times New Roman" w:hAnsi="Times New Roman" w:cs="Times New Roman"/>
          <w:sz w:val="24"/>
          <w:szCs w:val="24"/>
          <w:vertAlign w:val="subscript"/>
        </w:rPr>
        <w:t>ATP</w:t>
      </w:r>
      <w:r w:rsidRPr="008B03F5">
        <w:rPr>
          <w:rFonts w:ascii="Times New Roman" w:hAnsi="Times New Roman" w:cs="Times New Roman"/>
          <w:sz w:val="24"/>
          <w:szCs w:val="24"/>
        </w:rPr>
        <w:t xml:space="preserve"> expression and uterine quiescence. </w:t>
      </w:r>
      <w:proofErr w:type="spellStart"/>
      <w:r w:rsidRPr="008B03F5">
        <w:rPr>
          <w:rFonts w:ascii="Times New Roman" w:hAnsi="Times New Roman" w:cs="Times New Roman"/>
          <w:sz w:val="24"/>
          <w:szCs w:val="24"/>
        </w:rPr>
        <w:t>pCRH</w:t>
      </w:r>
      <w:proofErr w:type="spellEnd"/>
      <w:r w:rsidRPr="008B03F5">
        <w:rPr>
          <w:rFonts w:ascii="Times New Roman" w:hAnsi="Times New Roman" w:cs="Times New Roman"/>
          <w:sz w:val="24"/>
          <w:szCs w:val="24"/>
        </w:rPr>
        <w:t xml:space="preserve"> exerts its effects on foetal as well as maternal tissues and can result in increased prostaglandin and </w:t>
      </w:r>
      <w:proofErr w:type="spellStart"/>
      <w:r w:rsidRPr="008B03F5">
        <w:rPr>
          <w:rFonts w:ascii="Times New Roman" w:hAnsi="Times New Roman" w:cs="Times New Roman"/>
          <w:sz w:val="24"/>
          <w:szCs w:val="24"/>
        </w:rPr>
        <w:t>estriol</w:t>
      </w:r>
      <w:proofErr w:type="spellEnd"/>
      <w:r w:rsidRPr="008B03F5">
        <w:rPr>
          <w:rFonts w:ascii="Times New Roman" w:hAnsi="Times New Roman" w:cs="Times New Roman"/>
          <w:sz w:val="24"/>
          <w:szCs w:val="24"/>
        </w:rPr>
        <w:t xml:space="preserve"> expression</w:t>
      </w:r>
      <w:r w:rsidR="0027358E" w:rsidRPr="008B03F5">
        <w:rPr>
          <w:rFonts w:ascii="Times New Roman" w:hAnsi="Times New Roman" w:cs="Times New Roman"/>
          <w:sz w:val="24"/>
          <w:szCs w:val="24"/>
        </w:rPr>
        <w:t xml:space="preserve"> </w:t>
      </w:r>
      <w:r w:rsidR="0027358E" w:rsidRPr="008B03F5">
        <w:rPr>
          <w:rFonts w:ascii="Times New Roman" w:hAnsi="Times New Roman" w:cs="Times New Roman"/>
          <w:sz w:val="24"/>
          <w:szCs w:val="24"/>
        </w:rPr>
        <w:fldChar w:fldCharType="begin"/>
      </w:r>
      <w:r w:rsidR="008B03F5" w:rsidRPr="008B03F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rammatopoulos&lt;/Author&gt;&lt;Year&gt;2008&lt;/Year&gt;&lt;RecNum&gt;1357&lt;/RecNum&gt;&lt;DisplayText&gt;[90]&lt;/DisplayText&gt;&lt;record&gt;&lt;rec-number&gt;1357&lt;/rec-number&gt;&lt;foreign-keys&gt;&lt;key app="EN" db-id="r02a0texjea5fxerd5uxt0rhvzwp2ftvaeer" timestamp="1571051048"&gt;1357&lt;/key&gt;&lt;/foreign-keys&gt;&lt;ref-type name="Journal Article"&gt;17&lt;/ref-type&gt;&lt;contributors&gt;&lt;authors&gt;&lt;author&gt;Grammatopoulos, D. K.&lt;/author&gt;&lt;/authors&gt;&lt;/contributors&gt;&lt;auth-address&gt;Endocrinology and Metabolism, Division of Clinical Sciences, Warwick Medical School, University of Warwick, Coventry, UK. d.grammatopoulos@warwick.ac.uk&lt;/auth-address&gt;&lt;titles&gt;&lt;title&gt;Placental corticotrophin-releasing hormone and its receptors in human pregnancy and labour: still a scientific enigma&lt;/title&gt;&lt;secondary-title&gt;J Neuroendocrinol&lt;/secondary-title&gt;&lt;alt-title&gt;Journal of neuroendocrinology&lt;/alt-title&gt;&lt;/titles&gt;&lt;periodical&gt;&lt;full-title&gt;J Neuroendocrinol&lt;/full-title&gt;&lt;abbr-1&gt;Journal of neuroendocrinology&lt;/abbr-1&gt;&lt;/periodical&gt;&lt;alt-periodical&gt;&lt;full-title&gt;J Neuroendocrinol&lt;/full-title&gt;&lt;abbr-1&gt;Journal of neuroendocrinology&lt;/abbr-1&gt;&lt;/alt-periodical&gt;&lt;pages&gt;432-8&lt;/pages&gt;&lt;volume&gt;20&lt;/volume&gt;&lt;number&gt;4&lt;/number&gt;&lt;edition&gt;2008/02/13&lt;/edition&gt;&lt;keywords&gt;&lt;keyword&gt;Animals&lt;/keyword&gt;&lt;keyword&gt;Corticotropin-Releasing Hormone/metabolism/*physiology&lt;/keyword&gt;&lt;keyword&gt;Extraembryonic Membranes/metabolism&lt;/keyword&gt;&lt;keyword&gt;Female&lt;/keyword&gt;&lt;keyword&gt;Humans&lt;/keyword&gt;&lt;keyword&gt;Labor, Obstetric/*physiology&lt;/keyword&gt;&lt;keyword&gt;Models, Biological&lt;/keyword&gt;&lt;keyword&gt;Myometrium/metabolism&lt;/keyword&gt;&lt;keyword&gt;Placenta/*metabolism/physiology&lt;/keyword&gt;&lt;keyword&gt;Pregnancy/*physiology&lt;/keyword&gt;&lt;keyword&gt;Receptors, Corticotropin-Releasing Hormone/metabolism/*physiology&lt;/keyword&gt;&lt;/keywords&gt;&lt;dates&gt;&lt;year&gt;2008&lt;/year&gt;&lt;pub-dates&gt;&lt;date&gt;Apr&lt;/date&gt;&lt;/pub-dates&gt;&lt;/dates&gt;&lt;isbn&gt;0953-8194&lt;/isbn&gt;&lt;accession-num&gt;18266947&lt;/accession-num&gt;&lt;urls&gt;&lt;/urls&gt;&lt;electronic-resource-num&gt;10.1111/j.1365-2826.2008.01660.x&lt;/electronic-resource-num&gt;&lt;remote-database-provider&gt;NLM&lt;/remote-database-provider&gt;&lt;language&gt;eng&lt;/language&gt;&lt;/record&gt;&lt;/Cite&gt;&lt;/EndNote&gt;</w:instrText>
      </w:r>
      <w:r w:rsidR="0027358E" w:rsidRPr="008B03F5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 w:rsidRPr="008B03F5">
        <w:rPr>
          <w:rFonts w:ascii="Times New Roman" w:hAnsi="Times New Roman" w:cs="Times New Roman"/>
          <w:noProof/>
          <w:sz w:val="24"/>
          <w:szCs w:val="24"/>
        </w:rPr>
        <w:t>[90]</w:t>
      </w:r>
      <w:r w:rsidR="0027358E" w:rsidRPr="008B03F5">
        <w:rPr>
          <w:rFonts w:ascii="Times New Roman" w:hAnsi="Times New Roman" w:cs="Times New Roman"/>
          <w:sz w:val="24"/>
          <w:szCs w:val="24"/>
        </w:rPr>
        <w:fldChar w:fldCharType="end"/>
      </w:r>
      <w:r w:rsidRPr="008B03F5">
        <w:rPr>
          <w:rFonts w:ascii="Times New Roman" w:hAnsi="Times New Roman" w:cs="Times New Roman"/>
          <w:sz w:val="24"/>
          <w:szCs w:val="24"/>
        </w:rPr>
        <w:t xml:space="preserve">, which will also affect myometrial activation and sensitivity. The lower levels of </w:t>
      </w:r>
      <w:proofErr w:type="spellStart"/>
      <w:r w:rsidRPr="008B03F5">
        <w:rPr>
          <w:rFonts w:ascii="Times New Roman" w:hAnsi="Times New Roman" w:cs="Times New Roman"/>
          <w:sz w:val="24"/>
          <w:szCs w:val="24"/>
        </w:rPr>
        <w:t>pCRH</w:t>
      </w:r>
      <w:proofErr w:type="spellEnd"/>
      <w:r w:rsidRPr="008B03F5">
        <w:rPr>
          <w:rFonts w:ascii="Times New Roman" w:hAnsi="Times New Roman" w:cs="Times New Roman"/>
          <w:sz w:val="24"/>
          <w:szCs w:val="24"/>
        </w:rPr>
        <w:t xml:space="preserve"> exhibited by obese pregnant women may therefore impact on myometrial contractility through these multiple different pathways.</w:t>
      </w:r>
    </w:p>
    <w:p w14:paraId="661F0F67" w14:textId="77777777" w:rsidR="0014337C" w:rsidRDefault="0014337C" w:rsidP="00B83F71">
      <w:pPr>
        <w:rPr>
          <w:rFonts w:ascii="Times New Roman" w:hAnsi="Times New Roman" w:cs="Times New Roman"/>
          <w:b/>
          <w:sz w:val="24"/>
          <w:szCs w:val="24"/>
        </w:rPr>
      </w:pPr>
    </w:p>
    <w:p w14:paraId="10333180" w14:textId="1A6D6B1E" w:rsidR="00061AD5" w:rsidRDefault="00061AD5" w:rsidP="00B83F71">
      <w:pPr>
        <w:rPr>
          <w:rFonts w:ascii="Times New Roman" w:hAnsi="Times New Roman" w:cs="Times New Roman"/>
          <w:b/>
          <w:sz w:val="24"/>
          <w:szCs w:val="24"/>
        </w:rPr>
      </w:pPr>
      <w:r w:rsidRPr="003E03DC">
        <w:rPr>
          <w:rFonts w:ascii="Times New Roman" w:hAnsi="Times New Roman" w:cs="Times New Roman"/>
          <w:b/>
          <w:sz w:val="24"/>
          <w:szCs w:val="24"/>
        </w:rPr>
        <w:t>3.</w:t>
      </w:r>
      <w:r w:rsidR="003E03DC" w:rsidRPr="003E03DC">
        <w:rPr>
          <w:rFonts w:ascii="Times New Roman" w:hAnsi="Times New Roman" w:cs="Times New Roman"/>
          <w:b/>
          <w:sz w:val="24"/>
          <w:szCs w:val="24"/>
        </w:rPr>
        <w:t>5</w:t>
      </w:r>
      <w:r w:rsidRPr="003E03DC">
        <w:rPr>
          <w:rFonts w:ascii="Times New Roman" w:hAnsi="Times New Roman" w:cs="Times New Roman"/>
          <w:b/>
          <w:sz w:val="24"/>
          <w:szCs w:val="24"/>
        </w:rPr>
        <w:t xml:space="preserve"> Contractility-associated proteins</w:t>
      </w:r>
    </w:p>
    <w:p w14:paraId="62ECCE72" w14:textId="3B867440" w:rsidR="003E03DC" w:rsidRDefault="003E03DC" w:rsidP="003E03D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</w:t>
      </w:r>
      <w:r w:rsidRPr="009D31CE">
        <w:rPr>
          <w:rFonts w:ascii="Times New Roman" w:hAnsi="Times New Roman" w:cs="Times New Roman"/>
          <w:sz w:val="24"/>
          <w:szCs w:val="24"/>
        </w:rPr>
        <w:t xml:space="preserve"> effect of obesity on</w:t>
      </w:r>
      <w:r w:rsidRPr="003E03D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human myometrial</w:t>
      </w:r>
      <w:r w:rsidRPr="009D31CE">
        <w:rPr>
          <w:rFonts w:ascii="Times New Roman" w:hAnsi="Times New Roman" w:cs="Times New Roman"/>
          <w:sz w:val="24"/>
          <w:szCs w:val="24"/>
        </w:rPr>
        <w:t xml:space="preserve"> OT receptor expression remains unclear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3E03DC">
        <w:rPr>
          <w:rFonts w:ascii="Times New Roman" w:hAnsi="Times New Roman" w:cs="Times New Roman"/>
          <w:sz w:val="24"/>
          <w:szCs w:val="24"/>
        </w:rPr>
        <w:t xml:space="preserve"> </w:t>
      </w:r>
      <w:r w:rsidRPr="009D31CE">
        <w:rPr>
          <w:rFonts w:ascii="Times New Roman" w:hAnsi="Times New Roman" w:cs="Times New Roman"/>
          <w:sz w:val="24"/>
          <w:szCs w:val="24"/>
        </w:rPr>
        <w:t xml:space="preserve">with some studies noting that OT receptor mRNA is upregulated with increasing maternal BMI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YXJhYmVkaWFuPC9BdXRob3I+PFllYXI+MjAxMzwvWWVh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YXJhYmVkaWFuPC9BdXRob3I+PFllYXI+MjAxMzwvWWVh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91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and others </w:t>
      </w:r>
      <w:r w:rsidRPr="009D31CE">
        <w:rPr>
          <w:rFonts w:ascii="Times New Roman" w:hAnsi="Times New Roman" w:cs="Times New Roman"/>
          <w:sz w:val="24"/>
          <w:szCs w:val="24"/>
        </w:rPr>
        <w:t xml:space="preserve">identifying no link between maternal BMI </w:t>
      </w:r>
      <w:r>
        <w:rPr>
          <w:rFonts w:ascii="Times New Roman" w:hAnsi="Times New Roman" w:cs="Times New Roman"/>
          <w:sz w:val="24"/>
          <w:szCs w:val="24"/>
        </w:rPr>
        <w:t xml:space="preserve">and </w:t>
      </w:r>
      <w:r w:rsidRPr="009D31CE">
        <w:rPr>
          <w:rFonts w:ascii="Times New Roman" w:hAnsi="Times New Roman" w:cs="Times New Roman"/>
          <w:sz w:val="24"/>
          <w:szCs w:val="24"/>
        </w:rPr>
        <w:t xml:space="preserve">OT receptor gene and protein expression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m90ZWd1dDwvQXV0aG9yPjxZZWFyPjIwMTM8L1llYXI+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m90ZWd1dDwvQXV0aG9yPjxZZWFyPjIwMTM8L1llYXI+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92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8B03F5">
        <w:rPr>
          <w:rFonts w:ascii="Times New Roman" w:hAnsi="Times New Roman" w:cs="Times New Roman"/>
          <w:sz w:val="24"/>
          <w:szCs w:val="24"/>
        </w:rPr>
        <w:t xml:space="preserve">although in this last study 33% of subjects were labouring and the rest non-labouring, which may complicate interpretation of the results. As mentioned earlier, rodent models of obesity appear to demonstrate loss of OT receptors and thus an attenuated OT response. </w:t>
      </w:r>
      <w:r>
        <w:rPr>
          <w:rFonts w:ascii="Times New Roman" w:hAnsi="Times New Roman" w:cs="Times New Roman"/>
          <w:sz w:val="24"/>
          <w:szCs w:val="24"/>
        </w:rPr>
        <w:t>Whether obesity affects gap junctions</w:t>
      </w:r>
      <w:r w:rsidRPr="009D31CE">
        <w:rPr>
          <w:rFonts w:ascii="Times New Roman" w:hAnsi="Times New Roman" w:cs="Times New Roman"/>
          <w:sz w:val="24"/>
          <w:szCs w:val="24"/>
        </w:rPr>
        <w:t xml:space="preserve"> in </w:t>
      </w:r>
      <w:r>
        <w:rPr>
          <w:rFonts w:ascii="Times New Roman" w:hAnsi="Times New Roman" w:cs="Times New Roman"/>
          <w:sz w:val="24"/>
          <w:szCs w:val="24"/>
        </w:rPr>
        <w:t>human myometrium</w:t>
      </w:r>
      <w:r w:rsidRPr="009D31CE">
        <w:rPr>
          <w:rFonts w:ascii="Times New Roman" w:hAnsi="Times New Roman" w:cs="Times New Roman"/>
          <w:sz w:val="24"/>
          <w:szCs w:val="24"/>
        </w:rPr>
        <w:t xml:space="preserve"> also remains unclear. </w:t>
      </w:r>
      <w:r>
        <w:rPr>
          <w:rFonts w:ascii="Times New Roman" w:hAnsi="Times New Roman" w:cs="Times New Roman"/>
          <w:sz w:val="24"/>
          <w:szCs w:val="24"/>
        </w:rPr>
        <w:t>On the one hand, we see</w:t>
      </w:r>
      <w:r w:rsidRPr="009D31CE">
        <w:rPr>
          <w:rFonts w:ascii="Times New Roman" w:hAnsi="Times New Roman" w:cs="Times New Roman"/>
          <w:sz w:val="24"/>
          <w:szCs w:val="24"/>
        </w:rPr>
        <w:t xml:space="preserve"> prolonged labour associated </w:t>
      </w:r>
      <w:r>
        <w:rPr>
          <w:rFonts w:ascii="Times New Roman" w:hAnsi="Times New Roman" w:cs="Times New Roman"/>
          <w:sz w:val="24"/>
          <w:szCs w:val="24"/>
        </w:rPr>
        <w:t xml:space="preserve">with lower expression of </w:t>
      </w:r>
      <w:proofErr w:type="spellStart"/>
      <w:r>
        <w:rPr>
          <w:rFonts w:ascii="Times New Roman" w:hAnsi="Times New Roman" w:cs="Times New Roman"/>
          <w:sz w:val="24"/>
          <w:szCs w:val="24"/>
        </w:rPr>
        <w:t>connexi</w:t>
      </w:r>
      <w:r w:rsidRPr="009D31CE">
        <w:rPr>
          <w:rFonts w:ascii="Times New Roman" w:hAnsi="Times New Roman" w:cs="Times New Roman"/>
          <w:sz w:val="24"/>
          <w:szCs w:val="24"/>
        </w:rPr>
        <w:t>n</w:t>
      </w:r>
      <w:proofErr w:type="spellEnd"/>
      <w:r w:rsidRPr="009D31CE">
        <w:rPr>
          <w:rFonts w:ascii="Times New Roman" w:hAnsi="Times New Roman" w:cs="Times New Roman"/>
          <w:sz w:val="24"/>
          <w:szCs w:val="24"/>
        </w:rPr>
        <w:t xml:space="preserve"> 43 in a mixed weight pregnant populatio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bHVmZjwvQXV0aG9yPjxZZWFyPjIwMDY8L1llYXI+PFJl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bHVmZjwvQXV0aG9yPjxZZWFyPjIwMDY8L1llYXI+PFJl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93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9D31CE">
        <w:rPr>
          <w:rFonts w:ascii="Times New Roman" w:hAnsi="Times New Roman" w:cs="Times New Roman"/>
          <w:sz w:val="24"/>
          <w:szCs w:val="24"/>
        </w:rPr>
        <w:t>, however</w:t>
      </w:r>
      <w:r>
        <w:rPr>
          <w:rFonts w:ascii="Times New Roman" w:hAnsi="Times New Roman" w:cs="Times New Roman"/>
          <w:sz w:val="24"/>
          <w:szCs w:val="24"/>
        </w:rPr>
        <w:t xml:space="preserve"> in another study, </w:t>
      </w:r>
      <w:proofErr w:type="spellStart"/>
      <w:r>
        <w:rPr>
          <w:rFonts w:ascii="Times New Roman" w:hAnsi="Times New Roman" w:cs="Times New Roman"/>
          <w:sz w:val="24"/>
          <w:szCs w:val="24"/>
        </w:rPr>
        <w:t>connexi</w:t>
      </w:r>
      <w:r w:rsidRPr="009D31CE">
        <w:rPr>
          <w:rFonts w:ascii="Times New Roman" w:hAnsi="Times New Roman" w:cs="Times New Roman"/>
          <w:sz w:val="24"/>
          <w:szCs w:val="24"/>
        </w:rPr>
        <w:t>n</w:t>
      </w:r>
      <w:proofErr w:type="spellEnd"/>
      <w:r w:rsidRPr="009D31CE">
        <w:rPr>
          <w:rFonts w:ascii="Times New Roman" w:hAnsi="Times New Roman" w:cs="Times New Roman"/>
          <w:sz w:val="24"/>
          <w:szCs w:val="24"/>
        </w:rPr>
        <w:t xml:space="preserve"> 43 expression was unaltered in term pregnant women undergoing elective </w:t>
      </w:r>
      <w:r>
        <w:rPr>
          <w:rFonts w:ascii="Times New Roman" w:hAnsi="Times New Roman" w:cs="Times New Roman"/>
          <w:sz w:val="24"/>
          <w:szCs w:val="24"/>
        </w:rPr>
        <w:t>CS</w:t>
      </w:r>
      <w:r w:rsidRPr="009D31C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YXJhYmVkaWFuPC9BdXRob3I+PFllYXI+MjAxMzwvWWVh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YXJhYmVkaWFuPC9BdXRob3I+PFllYXI+MjAxMzwvWWVh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91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6A678054" w14:textId="6E685459" w:rsidR="0014337C" w:rsidRDefault="003E03DC" w:rsidP="003E03D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ther potential mechanisms whereby obesity affects myometrial contractility have been suggested.</w:t>
      </w:r>
      <w:r w:rsidRPr="009D31C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Human Ether-à-go-go (</w:t>
      </w:r>
      <w:r w:rsidRPr="009D31CE">
        <w:rPr>
          <w:rFonts w:ascii="Times New Roman" w:hAnsi="Times New Roman" w:cs="Times New Roman"/>
          <w:sz w:val="24"/>
          <w:szCs w:val="24"/>
        </w:rPr>
        <w:t>h-</w:t>
      </w:r>
      <w:r>
        <w:rPr>
          <w:rFonts w:ascii="Times New Roman" w:hAnsi="Times New Roman" w:cs="Times New Roman"/>
          <w:sz w:val="24"/>
          <w:szCs w:val="24"/>
        </w:rPr>
        <w:t>ERG)</w:t>
      </w:r>
      <w:r w:rsidRPr="009D31CE">
        <w:rPr>
          <w:rFonts w:ascii="Times New Roman" w:hAnsi="Times New Roman" w:cs="Times New Roman"/>
          <w:sz w:val="24"/>
          <w:szCs w:val="24"/>
        </w:rPr>
        <w:t xml:space="preserve"> channels play a role in uterine quiescence. At term, beta-inhibitory protein is upregulated, reduc</w:t>
      </w:r>
      <w:r>
        <w:rPr>
          <w:rFonts w:ascii="Times New Roman" w:hAnsi="Times New Roman" w:cs="Times New Roman"/>
          <w:sz w:val="24"/>
          <w:szCs w:val="24"/>
        </w:rPr>
        <w:t>ing</w:t>
      </w:r>
      <w:r w:rsidRPr="009D31CE">
        <w:rPr>
          <w:rFonts w:ascii="Times New Roman" w:hAnsi="Times New Roman" w:cs="Times New Roman"/>
          <w:sz w:val="24"/>
          <w:szCs w:val="24"/>
        </w:rPr>
        <w:t xml:space="preserve"> h-</w:t>
      </w:r>
      <w:r>
        <w:rPr>
          <w:rFonts w:ascii="Times New Roman" w:hAnsi="Times New Roman" w:cs="Times New Roman"/>
          <w:sz w:val="24"/>
          <w:szCs w:val="24"/>
        </w:rPr>
        <w:t>ERG</w:t>
      </w:r>
      <w:r w:rsidRPr="009D31CE">
        <w:rPr>
          <w:rFonts w:ascii="Times New Roman" w:hAnsi="Times New Roman" w:cs="Times New Roman"/>
          <w:sz w:val="24"/>
          <w:szCs w:val="24"/>
        </w:rPr>
        <w:t xml:space="preserve"> activity and increas</w:t>
      </w:r>
      <w:r>
        <w:rPr>
          <w:rFonts w:ascii="Times New Roman" w:hAnsi="Times New Roman" w:cs="Times New Roman"/>
          <w:sz w:val="24"/>
          <w:szCs w:val="24"/>
        </w:rPr>
        <w:t>ing</w:t>
      </w:r>
      <w:r w:rsidRPr="009D31CE">
        <w:rPr>
          <w:rFonts w:ascii="Times New Roman" w:hAnsi="Times New Roman" w:cs="Times New Roman"/>
          <w:sz w:val="24"/>
          <w:szCs w:val="24"/>
        </w:rPr>
        <w:t xml:space="preserve"> duration of action potentials and contractions. An interesting study by </w:t>
      </w:r>
      <w:proofErr w:type="spellStart"/>
      <w:r w:rsidRPr="009D31CE">
        <w:rPr>
          <w:rFonts w:ascii="Times New Roman" w:hAnsi="Times New Roman" w:cs="Times New Roman"/>
          <w:sz w:val="24"/>
          <w:szCs w:val="24"/>
        </w:rPr>
        <w:t>Parkington</w:t>
      </w:r>
      <w:proofErr w:type="spellEnd"/>
      <w:r w:rsidRPr="009D31CE">
        <w:rPr>
          <w:rFonts w:ascii="Times New Roman" w:hAnsi="Times New Roman" w:cs="Times New Roman"/>
          <w:sz w:val="24"/>
          <w:szCs w:val="24"/>
        </w:rPr>
        <w:t xml:space="preserve"> et al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9D31CE">
        <w:rPr>
          <w:rFonts w:ascii="Times New Roman" w:hAnsi="Times New Roman" w:cs="Times New Roman"/>
          <w:sz w:val="24"/>
          <w:szCs w:val="24"/>
        </w:rPr>
        <w:t xml:space="preserve"> (2014) reported that obese women have low expression of beta-inhibitory protein which may lead to weaker contractions and poorer labour outcome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XJraW5ndG9uPC9BdXRob3I+PFllYXI+MjAxNDwvWWVh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XJraW5ndG9uPC9BdXRob3I+PFllYXI+MjAxNDwvWWVh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94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9D31CE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D31CE">
        <w:rPr>
          <w:rFonts w:ascii="Times New Roman" w:hAnsi="Times New Roman" w:cs="Times New Roman"/>
          <w:sz w:val="24"/>
          <w:szCs w:val="24"/>
        </w:rPr>
        <w:t>P160 ROCK-1 expression, which plays a role in Ca</w:t>
      </w:r>
      <w:r w:rsidRPr="009D31CE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Pr="009D31CE">
        <w:rPr>
          <w:rFonts w:ascii="Times New Roman" w:hAnsi="Times New Roman" w:cs="Times New Roman"/>
          <w:sz w:val="24"/>
          <w:szCs w:val="24"/>
        </w:rPr>
        <w:t xml:space="preserve"> sensitisation, is decreased in obese myometrium in late gestation, which </w:t>
      </w:r>
      <w:r>
        <w:rPr>
          <w:rFonts w:ascii="Times New Roman" w:hAnsi="Times New Roman" w:cs="Times New Roman"/>
          <w:sz w:val="24"/>
          <w:szCs w:val="24"/>
        </w:rPr>
        <w:t>could</w:t>
      </w:r>
      <w:r w:rsidRPr="009D31CE">
        <w:rPr>
          <w:rFonts w:ascii="Times New Roman" w:hAnsi="Times New Roman" w:cs="Times New Roman"/>
          <w:sz w:val="24"/>
          <w:szCs w:val="24"/>
        </w:rPr>
        <w:t xml:space="preserve"> contribute to an inhibitory effect on contractility at labou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4337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JmFwb3M7QnJpZW48L0F1dGhvcj48WWVhcj4yMDEzPC9Z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JmFwb3M7QnJpZW48L0F1dGhvcj48WWVhcj4yMDEzPC9Z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14337C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95]</w:t>
      </w:r>
      <w:r w:rsidR="0014337C">
        <w:rPr>
          <w:rFonts w:ascii="Times New Roman" w:hAnsi="Times New Roman" w:cs="Times New Roman"/>
          <w:sz w:val="24"/>
          <w:szCs w:val="24"/>
        </w:rPr>
        <w:fldChar w:fldCharType="end"/>
      </w:r>
      <w:r w:rsidRPr="009D31CE">
        <w:rPr>
          <w:rFonts w:ascii="Times New Roman" w:hAnsi="Times New Roman" w:cs="Times New Roman"/>
          <w:sz w:val="24"/>
          <w:szCs w:val="24"/>
        </w:rPr>
        <w:t>.</w:t>
      </w:r>
    </w:p>
    <w:p w14:paraId="509ED0B6" w14:textId="77777777" w:rsidR="0014337C" w:rsidRDefault="0014337C" w:rsidP="0014337C">
      <w:pPr>
        <w:rPr>
          <w:rFonts w:ascii="Times New Roman" w:hAnsi="Times New Roman" w:cs="Times New Roman"/>
          <w:b/>
          <w:sz w:val="24"/>
          <w:szCs w:val="24"/>
        </w:rPr>
      </w:pPr>
    </w:p>
    <w:p w14:paraId="67794C56" w14:textId="77777777" w:rsidR="0014337C" w:rsidRPr="003E03DC" w:rsidRDefault="0014337C" w:rsidP="0014337C">
      <w:pPr>
        <w:rPr>
          <w:rFonts w:ascii="Times New Roman" w:hAnsi="Times New Roman" w:cs="Times New Roman"/>
          <w:b/>
          <w:sz w:val="24"/>
          <w:szCs w:val="24"/>
        </w:rPr>
      </w:pPr>
      <w:r w:rsidRPr="003E03DC">
        <w:rPr>
          <w:rFonts w:ascii="Times New Roman" w:hAnsi="Times New Roman" w:cs="Times New Roman"/>
          <w:b/>
          <w:sz w:val="24"/>
          <w:szCs w:val="24"/>
        </w:rPr>
        <w:t>3.6 Smooth muscle content</w:t>
      </w:r>
    </w:p>
    <w:p w14:paraId="7D168FFC" w14:textId="1A1FCC95" w:rsidR="00061AD5" w:rsidRDefault="003E03DC" w:rsidP="00B83F71">
      <w:pPr>
        <w:rPr>
          <w:rFonts w:ascii="Times New Roman" w:hAnsi="Times New Roman" w:cs="Times New Roman"/>
          <w:sz w:val="24"/>
          <w:szCs w:val="24"/>
        </w:rPr>
      </w:pPr>
      <w:r w:rsidRPr="009D31CE">
        <w:rPr>
          <w:rFonts w:ascii="Times New Roman" w:hAnsi="Times New Roman" w:cs="Times New Roman"/>
          <w:sz w:val="24"/>
          <w:szCs w:val="24"/>
        </w:rPr>
        <w:t xml:space="preserve"> An obesity-related decrease in myometrial contractility could </w:t>
      </w:r>
      <w:r>
        <w:rPr>
          <w:rFonts w:ascii="Times New Roman" w:hAnsi="Times New Roman" w:cs="Times New Roman"/>
          <w:sz w:val="24"/>
          <w:szCs w:val="24"/>
        </w:rPr>
        <w:t xml:space="preserve">also </w:t>
      </w:r>
      <w:r w:rsidRPr="009D31CE">
        <w:rPr>
          <w:rFonts w:ascii="Times New Roman" w:hAnsi="Times New Roman" w:cs="Times New Roman"/>
          <w:sz w:val="24"/>
          <w:szCs w:val="24"/>
        </w:rPr>
        <w:t xml:space="preserve">be caused by decreased myocyte number, which was found to be the case in one study of term pregnant human uterus </w:t>
      </w:r>
      <w:r w:rsidR="0014337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YW08L0F1dGhvcj48WWVhcj4yMDE3PC9ZZWFyPjxSZWNO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YW08L0F1dGhvcj48WWVhcj4yMDE3PC9ZZWFyPjxSZWNO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14337C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96]</w:t>
      </w:r>
      <w:r w:rsidR="0014337C">
        <w:rPr>
          <w:rFonts w:ascii="Times New Roman" w:hAnsi="Times New Roman" w:cs="Times New Roman"/>
          <w:sz w:val="24"/>
          <w:szCs w:val="24"/>
        </w:rPr>
        <w:fldChar w:fldCharType="end"/>
      </w:r>
      <w:r w:rsidRPr="009D31CE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though</w:t>
      </w:r>
      <w:r w:rsidRPr="009D31CE">
        <w:rPr>
          <w:rFonts w:ascii="Times New Roman" w:hAnsi="Times New Roman" w:cs="Times New Roman"/>
          <w:sz w:val="24"/>
          <w:szCs w:val="24"/>
        </w:rPr>
        <w:t xml:space="preserve"> another found smooth muscle cell content and extracellular matrix content in term pregnant human myometrium to be unaltered </w:t>
      </w:r>
      <w:r w:rsidR="0014337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2VlbmV5PC9BdXRob3I+PFllYXI+MjAxMzwvWWVhcj48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2VlbmV5PC9BdXRob3I+PFllYXI+MjAxMzwvWWVhcj48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14337C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24]</w:t>
      </w:r>
      <w:r w:rsidR="0014337C">
        <w:rPr>
          <w:rFonts w:ascii="Times New Roman" w:hAnsi="Times New Roman" w:cs="Times New Roman"/>
          <w:sz w:val="24"/>
          <w:szCs w:val="24"/>
        </w:rPr>
        <w:fldChar w:fldCharType="end"/>
      </w:r>
      <w:r w:rsidRPr="009D31CE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(See Table 1 for Summary).</w:t>
      </w:r>
    </w:p>
    <w:p w14:paraId="14EB1A2B" w14:textId="77777777" w:rsidR="000A15CF" w:rsidRDefault="000A15CF" w:rsidP="00B83F71">
      <w:pPr>
        <w:rPr>
          <w:rFonts w:ascii="Times New Roman" w:hAnsi="Times New Roman" w:cs="Times New Roman"/>
          <w:sz w:val="24"/>
          <w:szCs w:val="24"/>
        </w:rPr>
      </w:pPr>
    </w:p>
    <w:p w14:paraId="484F9921" w14:textId="476FE8B8" w:rsidR="00545C9A" w:rsidRPr="008B03F5" w:rsidRDefault="00545C9A" w:rsidP="00B83F71">
      <w:pPr>
        <w:rPr>
          <w:rFonts w:ascii="Times New Roman" w:hAnsi="Times New Roman" w:cs="Times New Roman"/>
          <w:b/>
          <w:sz w:val="24"/>
          <w:szCs w:val="24"/>
        </w:rPr>
      </w:pPr>
      <w:r w:rsidRPr="008B03F5">
        <w:rPr>
          <w:rFonts w:ascii="Times New Roman" w:hAnsi="Times New Roman" w:cs="Times New Roman"/>
          <w:b/>
          <w:sz w:val="24"/>
          <w:szCs w:val="24"/>
        </w:rPr>
        <w:t>3.7 Mitochondrial dysfunction</w:t>
      </w:r>
    </w:p>
    <w:p w14:paraId="05ED323F" w14:textId="5E6B3FA0" w:rsidR="0007109D" w:rsidRPr="008B03F5" w:rsidRDefault="00D706CF" w:rsidP="00B83F71">
      <w:pPr>
        <w:rPr>
          <w:rFonts w:ascii="Times New Roman" w:hAnsi="Times New Roman" w:cs="Times New Roman"/>
          <w:sz w:val="24"/>
          <w:szCs w:val="24"/>
        </w:rPr>
      </w:pPr>
      <w:r w:rsidRPr="008B03F5">
        <w:rPr>
          <w:rFonts w:ascii="Times New Roman" w:hAnsi="Times New Roman" w:cs="Times New Roman"/>
          <w:sz w:val="24"/>
          <w:szCs w:val="24"/>
        </w:rPr>
        <w:t>O</w:t>
      </w:r>
      <w:r w:rsidR="00545C9A" w:rsidRPr="008B03F5">
        <w:rPr>
          <w:rFonts w:ascii="Times New Roman" w:hAnsi="Times New Roman" w:cs="Times New Roman"/>
          <w:sz w:val="24"/>
          <w:szCs w:val="24"/>
        </w:rPr>
        <w:t xml:space="preserve">besity has been demonstrated to </w:t>
      </w:r>
      <w:r w:rsidRPr="008B03F5">
        <w:rPr>
          <w:rFonts w:ascii="Times New Roman" w:hAnsi="Times New Roman" w:cs="Times New Roman"/>
          <w:sz w:val="24"/>
          <w:szCs w:val="24"/>
        </w:rPr>
        <w:t>bring about</w:t>
      </w:r>
      <w:r w:rsidR="00545C9A" w:rsidRPr="008B03F5">
        <w:rPr>
          <w:rFonts w:ascii="Times New Roman" w:hAnsi="Times New Roman" w:cs="Times New Roman"/>
          <w:sz w:val="24"/>
          <w:szCs w:val="24"/>
        </w:rPr>
        <w:t xml:space="preserve"> mitochondrial </w:t>
      </w:r>
      <w:r w:rsidRPr="008B03F5">
        <w:rPr>
          <w:rFonts w:ascii="Times New Roman" w:hAnsi="Times New Roman" w:cs="Times New Roman"/>
          <w:sz w:val="24"/>
          <w:szCs w:val="24"/>
        </w:rPr>
        <w:t>dys</w:t>
      </w:r>
      <w:r w:rsidR="00545C9A" w:rsidRPr="008B03F5">
        <w:rPr>
          <w:rFonts w:ascii="Times New Roman" w:hAnsi="Times New Roman" w:cs="Times New Roman"/>
          <w:sz w:val="24"/>
          <w:szCs w:val="24"/>
        </w:rPr>
        <w:t>function</w:t>
      </w:r>
      <w:r w:rsidRPr="008B03F5">
        <w:rPr>
          <w:rFonts w:ascii="Times New Roman" w:hAnsi="Times New Roman" w:cs="Times New Roman"/>
          <w:sz w:val="24"/>
          <w:szCs w:val="24"/>
        </w:rPr>
        <w:t xml:space="preserve"> in many different animal and human tissues (see </w:t>
      </w:r>
      <w:r w:rsidRP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ZSBNZWxsbzwvQXV0aG9yPjxZZWFyPjIwMTg8L1llYXI+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</w:fldData>
        </w:fldChar>
      </w:r>
      <w:r w:rsidR="008B03F5" w:rsidRP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 w:rsidRP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ZSBNZWxsbzwvQXV0aG9yPjxZZWFyPjIwMTg8L1llYXI+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</w:fldData>
        </w:fldChar>
      </w:r>
      <w:r w:rsidR="008B03F5" w:rsidRP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 w:rsidRPr="008B03F5">
        <w:rPr>
          <w:rFonts w:ascii="Times New Roman" w:hAnsi="Times New Roman" w:cs="Times New Roman"/>
          <w:sz w:val="24"/>
          <w:szCs w:val="24"/>
        </w:rPr>
      </w:r>
      <w:r w:rsidR="008B03F5" w:rsidRPr="008B03F5">
        <w:rPr>
          <w:rFonts w:ascii="Times New Roman" w:hAnsi="Times New Roman" w:cs="Times New Roman"/>
          <w:sz w:val="24"/>
          <w:szCs w:val="24"/>
        </w:rPr>
        <w:fldChar w:fldCharType="end"/>
      </w:r>
      <w:r w:rsidRPr="008B03F5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 w:rsidRPr="008B03F5">
        <w:rPr>
          <w:rFonts w:ascii="Times New Roman" w:hAnsi="Times New Roman" w:cs="Times New Roman"/>
          <w:noProof/>
          <w:sz w:val="24"/>
          <w:szCs w:val="24"/>
        </w:rPr>
        <w:t>[97]</w:t>
      </w:r>
      <w:r w:rsidRPr="008B03F5">
        <w:rPr>
          <w:rFonts w:ascii="Times New Roman" w:hAnsi="Times New Roman" w:cs="Times New Roman"/>
          <w:sz w:val="24"/>
          <w:szCs w:val="24"/>
        </w:rPr>
        <w:fldChar w:fldCharType="end"/>
      </w:r>
      <w:r w:rsidRPr="008B03F5">
        <w:rPr>
          <w:rFonts w:ascii="Times New Roman" w:hAnsi="Times New Roman" w:cs="Times New Roman"/>
          <w:sz w:val="24"/>
          <w:szCs w:val="24"/>
        </w:rPr>
        <w:t xml:space="preserve"> for review). </w:t>
      </w:r>
    </w:p>
    <w:p w14:paraId="30B268EC" w14:textId="63EF4908" w:rsidR="00545C9A" w:rsidRPr="008B03F5" w:rsidRDefault="0007109D" w:rsidP="00B83F71">
      <w:pPr>
        <w:rPr>
          <w:rFonts w:ascii="Times New Roman" w:hAnsi="Times New Roman" w:cs="Times New Roman"/>
          <w:sz w:val="24"/>
          <w:szCs w:val="24"/>
        </w:rPr>
      </w:pPr>
      <w:r w:rsidRPr="008B03F5">
        <w:rPr>
          <w:rFonts w:ascii="Times New Roman" w:hAnsi="Times New Roman" w:cs="Times New Roman"/>
          <w:sz w:val="24"/>
          <w:szCs w:val="24"/>
        </w:rPr>
        <w:t xml:space="preserve">Maternal obesity causes an impairment of mitochondrial function in the placenta </w:t>
      </w:r>
      <w:r w:rsidRP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ZWxlPC9BdXRob3I+PFllYXI+MjAxNDwvWWVhcj48UmVj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</w:fldData>
        </w:fldChar>
      </w:r>
      <w:r w:rsidR="008B03F5" w:rsidRP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 w:rsidRP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ZWxlPC9BdXRob3I+PFllYXI+MjAxNDwvWWVhcj48UmVj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</w:fldData>
        </w:fldChar>
      </w:r>
      <w:r w:rsidR="008B03F5" w:rsidRP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 w:rsidRPr="008B03F5">
        <w:rPr>
          <w:rFonts w:ascii="Times New Roman" w:hAnsi="Times New Roman" w:cs="Times New Roman"/>
          <w:sz w:val="24"/>
          <w:szCs w:val="24"/>
        </w:rPr>
      </w:r>
      <w:r w:rsidR="008B03F5" w:rsidRPr="008B03F5">
        <w:rPr>
          <w:rFonts w:ascii="Times New Roman" w:hAnsi="Times New Roman" w:cs="Times New Roman"/>
          <w:sz w:val="24"/>
          <w:szCs w:val="24"/>
        </w:rPr>
        <w:fldChar w:fldCharType="end"/>
      </w:r>
      <w:r w:rsidRPr="008B03F5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 w:rsidRPr="008B03F5">
        <w:rPr>
          <w:rFonts w:ascii="Times New Roman" w:hAnsi="Times New Roman" w:cs="Times New Roman"/>
          <w:noProof/>
          <w:sz w:val="24"/>
          <w:szCs w:val="24"/>
        </w:rPr>
        <w:t>[98, 99]</w:t>
      </w:r>
      <w:r w:rsidRPr="008B03F5">
        <w:rPr>
          <w:rFonts w:ascii="Times New Roman" w:hAnsi="Times New Roman" w:cs="Times New Roman"/>
          <w:sz w:val="24"/>
          <w:szCs w:val="24"/>
        </w:rPr>
        <w:fldChar w:fldCharType="end"/>
      </w:r>
      <w:r w:rsidRPr="008B03F5">
        <w:rPr>
          <w:rFonts w:ascii="Times New Roman" w:hAnsi="Times New Roman" w:cs="Times New Roman"/>
          <w:sz w:val="24"/>
          <w:szCs w:val="24"/>
        </w:rPr>
        <w:t xml:space="preserve">, that may compromise placental function and a play a role in adverse </w:t>
      </w:r>
      <w:proofErr w:type="spellStart"/>
      <w:r w:rsidRPr="008B03F5">
        <w:rPr>
          <w:rFonts w:ascii="Times New Roman" w:hAnsi="Times New Roman" w:cs="Times New Roman"/>
          <w:sz w:val="24"/>
          <w:szCs w:val="24"/>
        </w:rPr>
        <w:t>fetal</w:t>
      </w:r>
      <w:proofErr w:type="spellEnd"/>
      <w:r w:rsidRPr="008B03F5">
        <w:rPr>
          <w:rFonts w:ascii="Times New Roman" w:hAnsi="Times New Roman" w:cs="Times New Roman"/>
          <w:sz w:val="24"/>
          <w:szCs w:val="24"/>
        </w:rPr>
        <w:t xml:space="preserve"> and pregnancy outcomes. </w:t>
      </w:r>
      <w:r w:rsidR="00D706CF" w:rsidRPr="008B03F5">
        <w:rPr>
          <w:rFonts w:ascii="Times New Roman" w:hAnsi="Times New Roman" w:cs="Times New Roman"/>
          <w:sz w:val="24"/>
          <w:szCs w:val="24"/>
        </w:rPr>
        <w:t xml:space="preserve">However the only study to examine mitochondrial function in human myometrial smooth muscle reported no change in obese pregnant women </w:t>
      </w:r>
      <w:r w:rsidR="00D706CF" w:rsidRP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YW08L0F1dGhvcj48WWVhcj4yMDE3PC9ZZWFyPjxSZWNO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</w:fldData>
        </w:fldChar>
      </w:r>
      <w:r w:rsidR="008B03F5" w:rsidRP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 w:rsidRP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YW08L0F1dGhvcj48WWVhcj4yMDE3PC9ZZWFyPjxSZWNO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</w:fldData>
        </w:fldChar>
      </w:r>
      <w:r w:rsidR="008B03F5" w:rsidRP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 w:rsidRPr="008B03F5">
        <w:rPr>
          <w:rFonts w:ascii="Times New Roman" w:hAnsi="Times New Roman" w:cs="Times New Roman"/>
          <w:sz w:val="24"/>
          <w:szCs w:val="24"/>
        </w:rPr>
      </w:r>
      <w:r w:rsidR="008B03F5" w:rsidRP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D706CF" w:rsidRPr="008B03F5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 w:rsidRPr="008B03F5">
        <w:rPr>
          <w:rFonts w:ascii="Times New Roman" w:hAnsi="Times New Roman" w:cs="Times New Roman"/>
          <w:noProof/>
          <w:sz w:val="24"/>
          <w:szCs w:val="24"/>
        </w:rPr>
        <w:t>[96]</w:t>
      </w:r>
      <w:r w:rsidR="00D706CF" w:rsidRP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D706CF" w:rsidRPr="008B03F5">
        <w:rPr>
          <w:rFonts w:ascii="Times New Roman" w:hAnsi="Times New Roman" w:cs="Times New Roman"/>
          <w:sz w:val="24"/>
          <w:szCs w:val="24"/>
        </w:rPr>
        <w:t xml:space="preserve">. This was also confirmed in a high-fat diet, pregnant rat model </w:t>
      </w:r>
      <w:r w:rsidR="00D706CF" w:rsidRP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YW08L0F1dGhvcj48WWVhcj4yMDE1PC9ZZWFyPjxSZWNO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</w:fldData>
        </w:fldChar>
      </w:r>
      <w:r w:rsidR="008B03F5" w:rsidRP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 w:rsidRP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YW08L0F1dGhvcj48WWVhcj4yMDE1PC9ZZWFyPjxSZWNO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</w:fldData>
        </w:fldChar>
      </w:r>
      <w:r w:rsidR="008B03F5" w:rsidRP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 w:rsidRPr="008B03F5">
        <w:rPr>
          <w:rFonts w:ascii="Times New Roman" w:hAnsi="Times New Roman" w:cs="Times New Roman"/>
          <w:sz w:val="24"/>
          <w:szCs w:val="24"/>
        </w:rPr>
      </w:r>
      <w:r w:rsidR="008B03F5" w:rsidRP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D706CF" w:rsidRPr="008B03F5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 w:rsidRPr="008B03F5">
        <w:rPr>
          <w:rFonts w:ascii="Times New Roman" w:hAnsi="Times New Roman" w:cs="Times New Roman"/>
          <w:noProof/>
          <w:sz w:val="24"/>
          <w:szCs w:val="24"/>
        </w:rPr>
        <w:t>[100]</w:t>
      </w:r>
      <w:r w:rsidR="00D706CF" w:rsidRP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D706CF" w:rsidRPr="008B03F5">
        <w:rPr>
          <w:rFonts w:ascii="Times New Roman" w:hAnsi="Times New Roman" w:cs="Times New Roman"/>
          <w:sz w:val="24"/>
          <w:szCs w:val="24"/>
        </w:rPr>
        <w:t>.</w:t>
      </w:r>
    </w:p>
    <w:p w14:paraId="04DECDC4" w14:textId="77777777" w:rsidR="007570D5" w:rsidRPr="008B03F5" w:rsidRDefault="007570D5" w:rsidP="00B83F71">
      <w:pPr>
        <w:rPr>
          <w:rFonts w:ascii="Times New Roman" w:hAnsi="Times New Roman" w:cs="Times New Roman"/>
          <w:sz w:val="24"/>
          <w:szCs w:val="24"/>
        </w:rPr>
      </w:pPr>
    </w:p>
    <w:p w14:paraId="7288975D" w14:textId="1A579E71" w:rsidR="00317DA6" w:rsidRPr="007570D5" w:rsidRDefault="00BA730A" w:rsidP="00B83F71">
      <w:pPr>
        <w:rPr>
          <w:rFonts w:ascii="Times New Roman" w:hAnsi="Times New Roman" w:cs="Times New Roman"/>
          <w:b/>
          <w:sz w:val="24"/>
          <w:szCs w:val="24"/>
        </w:rPr>
      </w:pPr>
      <w:r w:rsidRPr="007570D5">
        <w:rPr>
          <w:rFonts w:ascii="Times New Roman" w:hAnsi="Times New Roman" w:cs="Times New Roman"/>
          <w:b/>
          <w:sz w:val="24"/>
          <w:szCs w:val="24"/>
        </w:rPr>
        <w:lastRenderedPageBreak/>
        <w:t>3.</w:t>
      </w:r>
      <w:r w:rsidR="00325768">
        <w:rPr>
          <w:rFonts w:ascii="Times New Roman" w:hAnsi="Times New Roman" w:cs="Times New Roman"/>
          <w:b/>
          <w:sz w:val="24"/>
          <w:szCs w:val="24"/>
        </w:rPr>
        <w:t>8</w:t>
      </w:r>
      <w:r w:rsidR="003E03DC" w:rsidRPr="007570D5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611DC0" w:rsidRPr="007570D5">
        <w:rPr>
          <w:rFonts w:ascii="Times New Roman" w:hAnsi="Times New Roman" w:cs="Times New Roman"/>
          <w:b/>
          <w:sz w:val="24"/>
          <w:szCs w:val="24"/>
        </w:rPr>
        <w:t xml:space="preserve">Artery dysfunction </w:t>
      </w:r>
    </w:p>
    <w:p w14:paraId="7D23CFB4" w14:textId="795A4E04" w:rsidR="000121D2" w:rsidRPr="00220A02" w:rsidRDefault="00611DC0" w:rsidP="00B83F71">
      <w:pPr>
        <w:rPr>
          <w:rFonts w:ascii="Times New Roman" w:hAnsi="Times New Roman" w:cs="Times New Roman"/>
          <w:sz w:val="24"/>
          <w:szCs w:val="24"/>
        </w:rPr>
      </w:pPr>
      <w:r w:rsidRPr="009D31CE">
        <w:rPr>
          <w:rFonts w:ascii="Times New Roman" w:hAnsi="Times New Roman" w:cs="Times New Roman"/>
          <w:sz w:val="24"/>
          <w:szCs w:val="24"/>
        </w:rPr>
        <w:t xml:space="preserve">Further evidence of the detrimental role of maternal obesity is observed in the altered function of small human myometrial arteries isolated from obese mothers undergoing elective </w:t>
      </w:r>
      <w:r w:rsidR="004B6F8F">
        <w:rPr>
          <w:rFonts w:ascii="Times New Roman" w:hAnsi="Times New Roman" w:cs="Times New Roman"/>
          <w:sz w:val="24"/>
          <w:szCs w:val="24"/>
        </w:rPr>
        <w:t>CS</w:t>
      </w:r>
      <w:r w:rsidRPr="009D31CE">
        <w:rPr>
          <w:rFonts w:ascii="Times New Roman" w:hAnsi="Times New Roman" w:cs="Times New Roman"/>
          <w:sz w:val="24"/>
          <w:szCs w:val="24"/>
        </w:rPr>
        <w:t xml:space="preserve"> </w:t>
      </w:r>
      <w:r w:rsidR="00576FE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cmVuZGVyZ2FzdDwvQXV0aG9yPjxZZWFyPjIwMTk8L1ll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cmVuZGVyZ2FzdDwvQXV0aG9yPjxZZWFyPjIwMTk8L1ll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576FE4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101, 102]</w:t>
      </w:r>
      <w:r w:rsidR="00576FE4">
        <w:rPr>
          <w:rFonts w:ascii="Times New Roman" w:hAnsi="Times New Roman" w:cs="Times New Roman"/>
          <w:sz w:val="24"/>
          <w:szCs w:val="24"/>
        </w:rPr>
        <w:fldChar w:fldCharType="end"/>
      </w:r>
      <w:r w:rsidRPr="009D31CE">
        <w:rPr>
          <w:rFonts w:ascii="Times New Roman" w:hAnsi="Times New Roman" w:cs="Times New Roman"/>
          <w:sz w:val="24"/>
          <w:szCs w:val="24"/>
        </w:rPr>
        <w:t xml:space="preserve">. </w:t>
      </w:r>
      <w:r w:rsidR="00351C27">
        <w:rPr>
          <w:rFonts w:ascii="Times New Roman" w:hAnsi="Times New Roman" w:cs="Times New Roman"/>
          <w:sz w:val="24"/>
          <w:szCs w:val="24"/>
        </w:rPr>
        <w:t>Deficits in endothelial cell calcium signalling a</w:t>
      </w:r>
      <w:r w:rsidR="004B6F8F">
        <w:rPr>
          <w:rFonts w:ascii="Times New Roman" w:hAnsi="Times New Roman" w:cs="Times New Roman"/>
          <w:sz w:val="24"/>
          <w:szCs w:val="24"/>
        </w:rPr>
        <w:t xml:space="preserve">nd the </w:t>
      </w:r>
      <w:proofErr w:type="spellStart"/>
      <w:r w:rsidR="004B6F8F">
        <w:rPr>
          <w:rFonts w:ascii="Times New Roman" w:hAnsi="Times New Roman" w:cs="Times New Roman"/>
          <w:sz w:val="24"/>
          <w:szCs w:val="24"/>
        </w:rPr>
        <w:t>eNOS</w:t>
      </w:r>
      <w:proofErr w:type="spellEnd"/>
      <w:r w:rsidR="004B6F8F">
        <w:rPr>
          <w:rFonts w:ascii="Times New Roman" w:hAnsi="Times New Roman" w:cs="Times New Roman"/>
          <w:sz w:val="24"/>
          <w:szCs w:val="24"/>
        </w:rPr>
        <w:t xml:space="preserve"> system result in</w:t>
      </w:r>
      <w:r w:rsidR="00351C27">
        <w:rPr>
          <w:rFonts w:ascii="Times New Roman" w:hAnsi="Times New Roman" w:cs="Times New Roman"/>
          <w:sz w:val="24"/>
          <w:szCs w:val="24"/>
        </w:rPr>
        <w:t xml:space="preserve"> failure of vessels from obese mothers to relax normally</w:t>
      </w:r>
      <w:r w:rsidR="006C7091">
        <w:rPr>
          <w:rFonts w:ascii="Times New Roman" w:hAnsi="Times New Roman" w:cs="Times New Roman"/>
          <w:sz w:val="24"/>
          <w:szCs w:val="24"/>
        </w:rPr>
        <w:t xml:space="preserve"> </w:t>
      </w:r>
      <w:r w:rsidR="00576FE4">
        <w:rPr>
          <w:rFonts w:ascii="Times New Roman" w:hAnsi="Times New Roman" w:cs="Times New Roman"/>
          <w:sz w:val="24"/>
          <w:szCs w:val="24"/>
        </w:rPr>
        <w:fldChar w:fldCharType="begin"/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rendergast&lt;/Author&gt;&lt;Year&gt;2019&lt;/Year&gt;&lt;RecNum&gt;1293&lt;/RecNum&gt;&lt;DisplayText&gt;[101]&lt;/DisplayText&gt;&lt;record&gt;&lt;rec-number&gt;1293&lt;/rec-number&gt;&lt;foreign-keys&gt;&lt;key app="EN" db-id="r02a0texjea5fxerd5uxt0rhvzwp2ftvaeer" timestamp="1567433741"&gt;1293&lt;/key&gt;&lt;/foreign-keys&gt;&lt;ref-type name="Journal Article"&gt;17&lt;/ref-type&gt;&lt;contributors&gt;&lt;authors&gt;&lt;author&gt;Prendergast, C.&lt;/author&gt;&lt;author&gt;Wray, S.&lt;/author&gt;&lt;/authors&gt;&lt;/contributors&gt;&lt;auth-address&gt;Department of Molecular and Cellular Physiology, Institute of Translational Medicine, University of Liverpool, Liverpool, UK.&lt;/auth-address&gt;&lt;titles&gt;&lt;title&gt;Human myometrial artery function and endothelial cell calcium signalling are reduced by obesity: Can this contribute to poor labour outcomes?&lt;/title&gt;&lt;/titles&gt;&lt;pages&gt;e13341&lt;/pages&gt;&lt;dates&gt;&lt;year&gt;2019&lt;/year&gt;&lt;pub-dates&gt;&lt;date&gt;Jul 12&lt;/date&gt;&lt;/pub-dates&gt;&lt;/dates&gt;&lt;isbn&gt;1748-1708&lt;/isbn&gt;&lt;accession-num&gt;31299139&lt;/accession-num&gt;&lt;urls&gt;&lt;/urls&gt;&lt;electronic-resource-num&gt;10.1111/apha.13341&lt;/electronic-resource-num&gt;&lt;remote-database-provider&gt;NLM&lt;/remote-database-provider&gt;&lt;/record&gt;&lt;/Cite&gt;&lt;/EndNote&gt;</w:instrText>
      </w:r>
      <w:r w:rsidR="00576FE4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101]</w:t>
      </w:r>
      <w:r w:rsidR="00576FE4">
        <w:rPr>
          <w:rFonts w:ascii="Times New Roman" w:hAnsi="Times New Roman" w:cs="Times New Roman"/>
          <w:sz w:val="24"/>
          <w:szCs w:val="24"/>
        </w:rPr>
        <w:fldChar w:fldCharType="end"/>
      </w:r>
      <w:r w:rsidR="00351C27">
        <w:rPr>
          <w:rFonts w:ascii="Times New Roman" w:hAnsi="Times New Roman" w:cs="Times New Roman"/>
          <w:sz w:val="24"/>
          <w:szCs w:val="24"/>
        </w:rPr>
        <w:t xml:space="preserve">. Myometrial vessels are </w:t>
      </w:r>
      <w:r w:rsidR="00351C27" w:rsidRPr="00220A02">
        <w:rPr>
          <w:rFonts w:ascii="Times New Roman" w:hAnsi="Times New Roman" w:cs="Times New Roman"/>
          <w:sz w:val="24"/>
          <w:szCs w:val="24"/>
        </w:rPr>
        <w:t>repeatedly compressed during labour</w:t>
      </w:r>
      <w:r w:rsidR="004B6F8F">
        <w:rPr>
          <w:rFonts w:ascii="Times New Roman" w:hAnsi="Times New Roman" w:cs="Times New Roman"/>
          <w:sz w:val="24"/>
          <w:szCs w:val="24"/>
        </w:rPr>
        <w:t xml:space="preserve"> contractions</w:t>
      </w:r>
      <w:r w:rsidR="00351C27" w:rsidRPr="00220A02">
        <w:rPr>
          <w:rFonts w:ascii="Times New Roman" w:hAnsi="Times New Roman" w:cs="Times New Roman"/>
          <w:sz w:val="24"/>
          <w:szCs w:val="24"/>
        </w:rPr>
        <w:t>.</w:t>
      </w:r>
      <w:r w:rsidR="00220A02">
        <w:rPr>
          <w:rFonts w:ascii="Times New Roman" w:hAnsi="Times New Roman" w:cs="Times New Roman"/>
          <w:sz w:val="24"/>
          <w:szCs w:val="24"/>
        </w:rPr>
        <w:t xml:space="preserve"> </w:t>
      </w:r>
      <w:r w:rsidR="004B6F8F">
        <w:rPr>
          <w:rFonts w:ascii="Times New Roman" w:hAnsi="Times New Roman" w:cs="Times New Roman"/>
          <w:sz w:val="24"/>
          <w:szCs w:val="24"/>
        </w:rPr>
        <w:t>T</w:t>
      </w:r>
      <w:r w:rsidR="00220A02" w:rsidRPr="00220A02">
        <w:rPr>
          <w:rFonts w:ascii="Times New Roman" w:hAnsi="Times New Roman" w:cs="Times New Roman"/>
          <w:sz w:val="24"/>
          <w:szCs w:val="24"/>
        </w:rPr>
        <w:t>he removal of metabolites of oxidative stress and intracellular acidification from one contr</w:t>
      </w:r>
      <w:r w:rsidR="004B6F8F">
        <w:rPr>
          <w:rFonts w:ascii="Times New Roman" w:hAnsi="Times New Roman" w:cs="Times New Roman"/>
          <w:sz w:val="24"/>
          <w:szCs w:val="24"/>
        </w:rPr>
        <w:t>action to the next, requires</w:t>
      </w:r>
      <w:r w:rsidR="00220A02" w:rsidRPr="00220A02">
        <w:rPr>
          <w:rFonts w:ascii="Times New Roman" w:hAnsi="Times New Roman" w:cs="Times New Roman"/>
          <w:sz w:val="24"/>
          <w:szCs w:val="24"/>
        </w:rPr>
        <w:t xml:space="preserve"> occluded vessels to dilate fully.</w:t>
      </w:r>
      <w:r w:rsidR="00220A02">
        <w:rPr>
          <w:rFonts w:ascii="Times New Roman" w:hAnsi="Times New Roman" w:cs="Times New Roman"/>
          <w:sz w:val="24"/>
          <w:szCs w:val="24"/>
        </w:rPr>
        <w:t xml:space="preserve"> Thus impaired relaxation and an inability to fully recover following compression during contractions</w:t>
      </w:r>
      <w:r w:rsidR="006C7091">
        <w:rPr>
          <w:rFonts w:ascii="Times New Roman" w:hAnsi="Times New Roman" w:cs="Times New Roman"/>
          <w:sz w:val="24"/>
          <w:szCs w:val="24"/>
        </w:rPr>
        <w:t>,</w:t>
      </w:r>
      <w:r w:rsidR="00220A02">
        <w:rPr>
          <w:rFonts w:ascii="Times New Roman" w:hAnsi="Times New Roman" w:cs="Times New Roman"/>
          <w:sz w:val="24"/>
          <w:szCs w:val="24"/>
        </w:rPr>
        <w:t xml:space="preserve"> might </w:t>
      </w:r>
      <w:r w:rsidR="001308D5">
        <w:rPr>
          <w:rFonts w:ascii="Times New Roman" w:hAnsi="Times New Roman" w:cs="Times New Roman"/>
          <w:sz w:val="24"/>
          <w:szCs w:val="24"/>
        </w:rPr>
        <w:t xml:space="preserve">also </w:t>
      </w:r>
      <w:r w:rsidR="00220A02">
        <w:rPr>
          <w:rFonts w:ascii="Times New Roman" w:hAnsi="Times New Roman" w:cs="Times New Roman"/>
          <w:sz w:val="24"/>
          <w:szCs w:val="24"/>
        </w:rPr>
        <w:t>contribute to poor labour outcomes in obese women.</w:t>
      </w:r>
    </w:p>
    <w:p w14:paraId="61E43595" w14:textId="77777777" w:rsidR="00A82548" w:rsidRPr="009D31CE" w:rsidRDefault="00A82548" w:rsidP="00B83F71">
      <w:pPr>
        <w:rPr>
          <w:rFonts w:ascii="Times New Roman" w:hAnsi="Times New Roman" w:cs="Times New Roman"/>
          <w:sz w:val="24"/>
          <w:szCs w:val="24"/>
        </w:rPr>
      </w:pPr>
    </w:p>
    <w:p w14:paraId="0AE88573" w14:textId="77777777" w:rsidR="00FE69C3" w:rsidRPr="007570D5" w:rsidRDefault="00AD2640" w:rsidP="00B83F71">
      <w:pPr>
        <w:rPr>
          <w:rFonts w:ascii="Times New Roman" w:hAnsi="Times New Roman" w:cs="Times New Roman"/>
          <w:b/>
          <w:sz w:val="24"/>
          <w:szCs w:val="24"/>
        </w:rPr>
      </w:pPr>
      <w:r w:rsidRPr="007570D5">
        <w:rPr>
          <w:rFonts w:ascii="Times New Roman" w:hAnsi="Times New Roman" w:cs="Times New Roman"/>
          <w:b/>
          <w:sz w:val="24"/>
          <w:szCs w:val="24"/>
        </w:rPr>
        <w:t xml:space="preserve">4.0 </w:t>
      </w:r>
      <w:r w:rsidR="00FE69C3" w:rsidRPr="007570D5">
        <w:rPr>
          <w:rFonts w:ascii="Times New Roman" w:hAnsi="Times New Roman" w:cs="Times New Roman"/>
          <w:b/>
          <w:sz w:val="24"/>
          <w:szCs w:val="24"/>
        </w:rPr>
        <w:t>Diabetes</w:t>
      </w:r>
    </w:p>
    <w:p w14:paraId="15544AF9" w14:textId="08DDEFA7" w:rsidR="00BC264F" w:rsidRPr="009D31CE" w:rsidRDefault="0084367E" w:rsidP="00B83F71">
      <w:pPr>
        <w:rPr>
          <w:rFonts w:ascii="Times New Roman" w:hAnsi="Times New Roman" w:cs="Times New Roman"/>
          <w:color w:val="000000"/>
          <w:sz w:val="24"/>
          <w:szCs w:val="24"/>
          <w:lang w:val="en"/>
        </w:rPr>
      </w:pPr>
      <w:r w:rsidRPr="009D31CE">
        <w:rPr>
          <w:rFonts w:ascii="Times New Roman" w:hAnsi="Times New Roman" w:cs="Times New Roman"/>
          <w:sz w:val="24"/>
          <w:szCs w:val="24"/>
        </w:rPr>
        <w:t>8.4% of adults globally are living with diabe</w:t>
      </w:r>
      <w:r w:rsidR="005A3AD7">
        <w:rPr>
          <w:rFonts w:ascii="Times New Roman" w:hAnsi="Times New Roman" w:cs="Times New Roman"/>
          <w:sz w:val="24"/>
          <w:szCs w:val="24"/>
        </w:rPr>
        <w:t xml:space="preserve">tes </w:t>
      </w:r>
      <w:r w:rsidR="00310174">
        <w:rPr>
          <w:rFonts w:ascii="Times New Roman" w:hAnsi="Times New Roman" w:cs="Times New Roman"/>
          <w:sz w:val="24"/>
          <w:szCs w:val="24"/>
        </w:rPr>
        <w:t>a</w:t>
      </w:r>
      <w:r w:rsidRPr="009D31CE">
        <w:rPr>
          <w:rFonts w:ascii="Times New Roman" w:hAnsi="Times New Roman" w:cs="Times New Roman"/>
          <w:sz w:val="24"/>
          <w:szCs w:val="24"/>
        </w:rPr>
        <w:t xml:space="preserve">nd 16.2% of live births are affected by hyperglycaemia in pregnancy </w:t>
      </w:r>
      <w:r w:rsidR="0031017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88L0F1dGhvcj48WWVhcj4yMDE4PC9ZZWFyPjxSZWNO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88L0F1dGhvcj48WWVhcj4yMDE4PC9ZZWFyPjxSZWNO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310174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103]</w:t>
      </w:r>
      <w:r w:rsidR="00310174">
        <w:rPr>
          <w:rFonts w:ascii="Times New Roman" w:hAnsi="Times New Roman" w:cs="Times New Roman"/>
          <w:sz w:val="24"/>
          <w:szCs w:val="24"/>
        </w:rPr>
        <w:fldChar w:fldCharType="end"/>
      </w:r>
      <w:r w:rsidR="00310174">
        <w:rPr>
          <w:rFonts w:ascii="Times New Roman" w:hAnsi="Times New Roman" w:cs="Times New Roman"/>
          <w:sz w:val="24"/>
          <w:szCs w:val="24"/>
        </w:rPr>
        <w:t>.</w:t>
      </w:r>
      <w:r w:rsidRPr="009D31CE">
        <w:rPr>
          <w:rFonts w:ascii="Times New Roman" w:hAnsi="Times New Roman" w:cs="Times New Roman"/>
          <w:sz w:val="24"/>
          <w:szCs w:val="24"/>
        </w:rPr>
        <w:t xml:space="preserve"> </w:t>
      </w:r>
      <w:r w:rsidR="00DA3A1E" w:rsidRPr="009D31CE">
        <w:rPr>
          <w:rFonts w:ascii="Times New Roman" w:hAnsi="Times New Roman" w:cs="Times New Roman"/>
          <w:sz w:val="24"/>
          <w:szCs w:val="24"/>
        </w:rPr>
        <w:t>The prevalence of births complicated by pre-existing diabete</w:t>
      </w:r>
      <w:r w:rsidR="007570D5">
        <w:rPr>
          <w:rFonts w:ascii="Times New Roman" w:hAnsi="Times New Roman" w:cs="Times New Roman"/>
          <w:sz w:val="24"/>
          <w:szCs w:val="24"/>
        </w:rPr>
        <w:t>s rose by 50% from 1996-</w:t>
      </w:r>
      <w:r w:rsidR="00DA3A1E" w:rsidRPr="009D31CE">
        <w:rPr>
          <w:rFonts w:ascii="Times New Roman" w:hAnsi="Times New Roman" w:cs="Times New Roman"/>
          <w:sz w:val="24"/>
          <w:szCs w:val="24"/>
        </w:rPr>
        <w:t xml:space="preserve">2004, driven by a sharp increase in type II diabetes </w:t>
      </w:r>
      <w:r w:rsidR="0031017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WxsPC9BdXRob3I+PFllYXI+MjAwODwvWWVhcj48UmVj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WxsPC9BdXRob3I+PFllYXI+MjAwODwvWWVhcj48UmVj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310174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104]</w:t>
      </w:r>
      <w:r w:rsidR="00310174">
        <w:rPr>
          <w:rFonts w:ascii="Times New Roman" w:hAnsi="Times New Roman" w:cs="Times New Roman"/>
          <w:sz w:val="24"/>
          <w:szCs w:val="24"/>
        </w:rPr>
        <w:fldChar w:fldCharType="end"/>
      </w:r>
      <w:r w:rsidR="00310174">
        <w:rPr>
          <w:rFonts w:ascii="Times New Roman" w:hAnsi="Times New Roman" w:cs="Times New Roman"/>
          <w:sz w:val="24"/>
          <w:szCs w:val="24"/>
        </w:rPr>
        <w:t>.</w:t>
      </w:r>
      <w:r w:rsidR="001A0752" w:rsidRPr="009D31CE">
        <w:rPr>
          <w:rFonts w:ascii="Times New Roman" w:hAnsi="Times New Roman" w:cs="Times New Roman"/>
          <w:sz w:val="24"/>
          <w:szCs w:val="24"/>
        </w:rPr>
        <w:t xml:space="preserve"> </w:t>
      </w:r>
      <w:r w:rsidR="001A0752" w:rsidRPr="009D31CE">
        <w:rPr>
          <w:rFonts w:ascii="Times New Roman" w:hAnsi="Times New Roman" w:cs="Times New Roman"/>
          <w:color w:val="000000"/>
          <w:sz w:val="24"/>
          <w:szCs w:val="24"/>
          <w:lang w:val="en"/>
        </w:rPr>
        <w:t xml:space="preserve">Rates of gestational </w:t>
      </w:r>
      <w:r w:rsidR="00CB4C44">
        <w:rPr>
          <w:rFonts w:ascii="Times New Roman" w:hAnsi="Times New Roman" w:cs="Times New Roman"/>
          <w:sz w:val="24"/>
          <w:szCs w:val="24"/>
        </w:rPr>
        <w:t xml:space="preserve">diabetes </w:t>
      </w:r>
      <w:r w:rsidR="00C64FA6" w:rsidRPr="009D31CE">
        <w:rPr>
          <w:rFonts w:ascii="Times New Roman" w:hAnsi="Times New Roman" w:cs="Times New Roman"/>
          <w:color w:val="000000"/>
          <w:sz w:val="24"/>
          <w:szCs w:val="24"/>
          <w:lang w:val="en"/>
        </w:rPr>
        <w:t xml:space="preserve">vary considerably depending on ethnicity </w:t>
      </w:r>
      <w:r w:rsidR="00CB4C44">
        <w:rPr>
          <w:rFonts w:ascii="Times New Roman" w:hAnsi="Times New Roman" w:cs="Times New Roman"/>
          <w:color w:val="000000"/>
          <w:sz w:val="24"/>
          <w:szCs w:val="24"/>
          <w:lang w:val="en"/>
        </w:rPr>
        <w:t xml:space="preserve">(from 6.1% </w:t>
      </w:r>
      <w:r w:rsidR="00CB4C44" w:rsidRPr="009D31CE">
        <w:rPr>
          <w:rFonts w:ascii="Times New Roman" w:hAnsi="Times New Roman" w:cs="Times New Roman"/>
          <w:color w:val="000000"/>
          <w:sz w:val="24"/>
          <w:szCs w:val="24"/>
          <w:lang w:val="en"/>
        </w:rPr>
        <w:t xml:space="preserve">in Europe </w:t>
      </w:r>
      <w:r w:rsidR="00CB4C44">
        <w:rPr>
          <w:rFonts w:ascii="Times New Roman" w:hAnsi="Times New Roman" w:cs="Times New Roman"/>
          <w:color w:val="000000"/>
          <w:sz w:val="24"/>
          <w:szCs w:val="24"/>
          <w:lang w:val="en"/>
        </w:rPr>
        <w:t xml:space="preserve">to 15.2% </w:t>
      </w:r>
      <w:r w:rsidR="00D515B7" w:rsidRPr="009D31CE">
        <w:rPr>
          <w:rFonts w:ascii="Times New Roman" w:hAnsi="Times New Roman" w:cs="Times New Roman"/>
          <w:color w:val="000000"/>
          <w:sz w:val="24"/>
          <w:szCs w:val="24"/>
          <w:lang w:val="en"/>
        </w:rPr>
        <w:t>in North Africa</w:t>
      </w:r>
      <w:r w:rsidR="00CB4C44">
        <w:rPr>
          <w:rFonts w:ascii="Times New Roman" w:hAnsi="Times New Roman" w:cs="Times New Roman"/>
          <w:color w:val="000000"/>
          <w:sz w:val="24"/>
          <w:szCs w:val="24"/>
          <w:lang w:val="en"/>
        </w:rPr>
        <w:t xml:space="preserve"> and</w:t>
      </w:r>
      <w:r w:rsidR="00D515B7" w:rsidRPr="009D31CE">
        <w:rPr>
          <w:rFonts w:ascii="Times New Roman" w:hAnsi="Times New Roman" w:cs="Times New Roman"/>
          <w:color w:val="000000"/>
          <w:sz w:val="24"/>
          <w:szCs w:val="24"/>
          <w:lang w:val="en"/>
        </w:rPr>
        <w:t xml:space="preserve"> the </w:t>
      </w:r>
      <w:r w:rsidR="001A0752" w:rsidRPr="009D31CE">
        <w:rPr>
          <w:rFonts w:ascii="Times New Roman" w:hAnsi="Times New Roman" w:cs="Times New Roman"/>
          <w:color w:val="000000"/>
          <w:sz w:val="24"/>
          <w:szCs w:val="24"/>
          <w:lang w:val="en"/>
        </w:rPr>
        <w:t>M</w:t>
      </w:r>
      <w:r w:rsidR="00D515B7" w:rsidRPr="009D31CE">
        <w:rPr>
          <w:rFonts w:ascii="Times New Roman" w:hAnsi="Times New Roman" w:cs="Times New Roman"/>
          <w:color w:val="000000"/>
          <w:sz w:val="24"/>
          <w:szCs w:val="24"/>
          <w:lang w:val="en"/>
        </w:rPr>
        <w:t xml:space="preserve">iddle </w:t>
      </w:r>
      <w:r w:rsidR="001A0752" w:rsidRPr="009D31CE">
        <w:rPr>
          <w:rFonts w:ascii="Times New Roman" w:hAnsi="Times New Roman" w:cs="Times New Roman"/>
          <w:color w:val="000000"/>
          <w:sz w:val="24"/>
          <w:szCs w:val="24"/>
          <w:lang w:val="en"/>
        </w:rPr>
        <w:t>E</w:t>
      </w:r>
      <w:r w:rsidR="00D515B7" w:rsidRPr="009D31CE">
        <w:rPr>
          <w:rFonts w:ascii="Times New Roman" w:hAnsi="Times New Roman" w:cs="Times New Roman"/>
          <w:color w:val="000000"/>
          <w:sz w:val="24"/>
          <w:szCs w:val="24"/>
          <w:lang w:val="en"/>
        </w:rPr>
        <w:t>ast</w:t>
      </w:r>
      <w:r w:rsidR="00310174">
        <w:rPr>
          <w:rFonts w:ascii="Times New Roman" w:hAnsi="Times New Roman" w:cs="Times New Roman"/>
          <w:color w:val="000000"/>
          <w:sz w:val="24"/>
          <w:szCs w:val="24"/>
          <w:lang w:val="en"/>
        </w:rPr>
        <w:t xml:space="preserve"> </w:t>
      </w:r>
      <w:r w:rsidR="00310174">
        <w:rPr>
          <w:rFonts w:ascii="Times New Roman" w:hAnsi="Times New Roman" w:cs="Times New Roman"/>
          <w:color w:val="000000"/>
          <w:sz w:val="24"/>
          <w:szCs w:val="24"/>
          <w:lang w:val="en"/>
        </w:rPr>
        <w:fldChar w:fldCharType="begin">
          <w:fldData xml:space="preserve">PEVuZE5vdGU+PENpdGU+PEF1dGhvcj5NY0ludHlyZTwvQXV0aG9yPjxZZWFyPjIwMTk8L1llYXI+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</w:fldData>
        </w:fldChar>
      </w:r>
      <w:r w:rsidR="008B03F5">
        <w:rPr>
          <w:rFonts w:ascii="Times New Roman" w:hAnsi="Times New Roman" w:cs="Times New Roman"/>
          <w:color w:val="000000"/>
          <w:sz w:val="24"/>
          <w:szCs w:val="24"/>
          <w:lang w:val="en"/>
        </w:rPr>
        <w:instrText xml:space="preserve"> ADDIN EN.CITE </w:instrText>
      </w:r>
      <w:r w:rsidR="008B03F5">
        <w:rPr>
          <w:rFonts w:ascii="Times New Roman" w:hAnsi="Times New Roman" w:cs="Times New Roman"/>
          <w:color w:val="000000"/>
          <w:sz w:val="24"/>
          <w:szCs w:val="24"/>
          <w:lang w:val="en"/>
        </w:rPr>
        <w:fldChar w:fldCharType="begin">
          <w:fldData xml:space="preserve">PEVuZE5vdGU+PENpdGU+PEF1dGhvcj5NY0ludHlyZTwvQXV0aG9yPjxZZWFyPjIwMTk8L1llYXI+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</w:fldData>
        </w:fldChar>
      </w:r>
      <w:r w:rsidR="008B03F5">
        <w:rPr>
          <w:rFonts w:ascii="Times New Roman" w:hAnsi="Times New Roman" w:cs="Times New Roman"/>
          <w:color w:val="000000"/>
          <w:sz w:val="24"/>
          <w:szCs w:val="24"/>
          <w:lang w:val="en"/>
        </w:rPr>
        <w:instrText xml:space="preserve"> ADDIN EN.CITE.DATA </w:instrText>
      </w:r>
      <w:r w:rsidR="008B03F5">
        <w:rPr>
          <w:rFonts w:ascii="Times New Roman" w:hAnsi="Times New Roman" w:cs="Times New Roman"/>
          <w:color w:val="000000"/>
          <w:sz w:val="24"/>
          <w:szCs w:val="24"/>
          <w:lang w:val="en"/>
        </w:rPr>
      </w:r>
      <w:r w:rsidR="008B03F5">
        <w:rPr>
          <w:rFonts w:ascii="Times New Roman" w:hAnsi="Times New Roman" w:cs="Times New Roman"/>
          <w:color w:val="000000"/>
          <w:sz w:val="24"/>
          <w:szCs w:val="24"/>
          <w:lang w:val="en"/>
        </w:rPr>
        <w:fldChar w:fldCharType="end"/>
      </w:r>
      <w:r w:rsidR="00310174">
        <w:rPr>
          <w:rFonts w:ascii="Times New Roman" w:hAnsi="Times New Roman" w:cs="Times New Roman"/>
          <w:color w:val="000000"/>
          <w:sz w:val="24"/>
          <w:szCs w:val="24"/>
          <w:lang w:val="en"/>
        </w:rPr>
        <w:fldChar w:fldCharType="separate"/>
      </w:r>
      <w:r w:rsidR="008B03F5">
        <w:rPr>
          <w:rFonts w:ascii="Times New Roman" w:hAnsi="Times New Roman" w:cs="Times New Roman"/>
          <w:noProof/>
          <w:color w:val="000000"/>
          <w:sz w:val="24"/>
          <w:szCs w:val="24"/>
          <w:lang w:val="en"/>
        </w:rPr>
        <w:t>[105]</w:t>
      </w:r>
      <w:r w:rsidR="00310174">
        <w:rPr>
          <w:rFonts w:ascii="Times New Roman" w:hAnsi="Times New Roman" w:cs="Times New Roman"/>
          <w:color w:val="000000"/>
          <w:sz w:val="24"/>
          <w:szCs w:val="24"/>
          <w:lang w:val="en"/>
        </w:rPr>
        <w:fldChar w:fldCharType="end"/>
      </w:r>
      <w:r w:rsidR="00D515B7" w:rsidRPr="009D31CE">
        <w:rPr>
          <w:rFonts w:ascii="Times New Roman" w:hAnsi="Times New Roman" w:cs="Times New Roman"/>
          <w:color w:val="000000"/>
          <w:sz w:val="24"/>
          <w:szCs w:val="24"/>
          <w:lang w:val="en"/>
        </w:rPr>
        <w:t>.</w:t>
      </w:r>
      <w:r w:rsidR="00653997" w:rsidRPr="009D31CE">
        <w:rPr>
          <w:rFonts w:ascii="Times New Roman" w:hAnsi="Times New Roman" w:cs="Times New Roman"/>
          <w:color w:val="000000"/>
          <w:sz w:val="24"/>
          <w:szCs w:val="24"/>
          <w:lang w:val="en"/>
        </w:rPr>
        <w:t xml:space="preserve"> </w:t>
      </w:r>
    </w:p>
    <w:p w14:paraId="5DCCDCCA" w14:textId="5349535D" w:rsidR="00F63754" w:rsidRDefault="00B163A7" w:rsidP="00B83F71">
      <w:pPr>
        <w:autoSpaceDE w:val="0"/>
        <w:autoSpaceDN w:val="0"/>
        <w:adjustRightInd w:val="0"/>
        <w:spacing w:after="0"/>
        <w:rPr>
          <w:rFonts w:ascii="Times New Roman" w:hAnsi="Times New Roman" w:cs="Times New Roman"/>
          <w:sz w:val="24"/>
          <w:szCs w:val="24"/>
        </w:rPr>
      </w:pPr>
      <w:r w:rsidRPr="009D31CE">
        <w:rPr>
          <w:rFonts w:ascii="Times New Roman" w:eastAsia="ArialMT" w:hAnsi="Times New Roman" w:cs="Times New Roman"/>
          <w:color w:val="231F20"/>
          <w:sz w:val="24"/>
          <w:szCs w:val="24"/>
        </w:rPr>
        <w:t>Women with diabetes have s</w:t>
      </w:r>
      <w:r w:rsidR="002070DD">
        <w:rPr>
          <w:rFonts w:ascii="Times New Roman" w:eastAsia="ArialMT" w:hAnsi="Times New Roman" w:cs="Times New Roman"/>
          <w:color w:val="231F20"/>
          <w:sz w:val="24"/>
          <w:szCs w:val="24"/>
        </w:rPr>
        <w:t>ignificantly increased risk of</w:t>
      </w:r>
      <w:r w:rsidRPr="009D31CE">
        <w:rPr>
          <w:rFonts w:ascii="Times New Roman" w:eastAsia="ArialMT" w:hAnsi="Times New Roman" w:cs="Times New Roman"/>
          <w:color w:val="231F20"/>
          <w:sz w:val="24"/>
          <w:szCs w:val="24"/>
        </w:rPr>
        <w:t xml:space="preserve"> </w:t>
      </w:r>
      <w:r w:rsidR="00072FC2">
        <w:rPr>
          <w:rFonts w:ascii="Times New Roman" w:eastAsia="ArialMT" w:hAnsi="Times New Roman" w:cs="Times New Roman"/>
          <w:color w:val="231F20"/>
          <w:sz w:val="24"/>
          <w:szCs w:val="24"/>
        </w:rPr>
        <w:t xml:space="preserve">pre-eclampsia, </w:t>
      </w:r>
      <w:r w:rsidRPr="009D31CE">
        <w:rPr>
          <w:rFonts w:ascii="Times New Roman" w:eastAsia="ArialMT" w:hAnsi="Times New Roman" w:cs="Times New Roman"/>
          <w:color w:val="231F20"/>
          <w:sz w:val="24"/>
          <w:szCs w:val="24"/>
        </w:rPr>
        <w:t xml:space="preserve">still birth, </w:t>
      </w:r>
      <w:proofErr w:type="spellStart"/>
      <w:r w:rsidR="00397B8F" w:rsidRPr="009D31CE">
        <w:rPr>
          <w:rFonts w:ascii="Times New Roman" w:eastAsia="ArialMT" w:hAnsi="Times New Roman" w:cs="Times New Roman"/>
          <w:color w:val="231F20"/>
          <w:sz w:val="24"/>
          <w:szCs w:val="24"/>
        </w:rPr>
        <w:t>fetal</w:t>
      </w:r>
      <w:proofErr w:type="spellEnd"/>
      <w:r w:rsidR="00397B8F" w:rsidRPr="009D31CE">
        <w:rPr>
          <w:rFonts w:ascii="Times New Roman" w:eastAsia="ArialMT" w:hAnsi="Times New Roman" w:cs="Times New Roman"/>
          <w:color w:val="231F20"/>
          <w:sz w:val="24"/>
          <w:szCs w:val="24"/>
        </w:rPr>
        <w:t xml:space="preserve"> </w:t>
      </w:r>
      <w:r w:rsidRPr="009D31CE">
        <w:rPr>
          <w:rFonts w:ascii="Times New Roman" w:eastAsia="ArialMT" w:hAnsi="Times New Roman" w:cs="Times New Roman"/>
          <w:color w:val="231F20"/>
          <w:sz w:val="24"/>
          <w:szCs w:val="24"/>
        </w:rPr>
        <w:t xml:space="preserve">congenital abnormality, perinatal mortality, large for gestational age babies, preterm delivery, shoulder dystocia, emergency </w:t>
      </w:r>
      <w:r w:rsidR="00F63754">
        <w:rPr>
          <w:rFonts w:ascii="Times New Roman" w:eastAsia="ArialMT" w:hAnsi="Times New Roman" w:cs="Times New Roman"/>
          <w:color w:val="231F20"/>
          <w:sz w:val="24"/>
          <w:szCs w:val="24"/>
        </w:rPr>
        <w:t>CS</w:t>
      </w:r>
      <w:r w:rsidR="00397B8F" w:rsidRPr="009D31CE">
        <w:rPr>
          <w:rFonts w:ascii="Times New Roman" w:eastAsia="ArialMT" w:hAnsi="Times New Roman" w:cs="Times New Roman"/>
          <w:color w:val="231F20"/>
          <w:sz w:val="24"/>
          <w:szCs w:val="24"/>
        </w:rPr>
        <w:t xml:space="preserve"> and post-partum haemorrhage</w:t>
      </w:r>
      <w:r w:rsidR="00F63754">
        <w:rPr>
          <w:rFonts w:ascii="Times New Roman" w:eastAsia="ArialMT" w:hAnsi="Times New Roman" w:cs="Times New Roman"/>
          <w:color w:val="231F20"/>
          <w:sz w:val="24"/>
          <w:szCs w:val="24"/>
        </w:rPr>
        <w:t>,</w:t>
      </w:r>
      <w:r w:rsidR="00397B8F" w:rsidRPr="009D31CE">
        <w:rPr>
          <w:rFonts w:ascii="Times New Roman" w:eastAsia="ArialMT" w:hAnsi="Times New Roman" w:cs="Times New Roman"/>
          <w:color w:val="231F20"/>
          <w:sz w:val="24"/>
          <w:szCs w:val="24"/>
        </w:rPr>
        <w:t xml:space="preserve"> </w:t>
      </w:r>
      <w:r w:rsidR="002070DD" w:rsidRPr="009D31CE">
        <w:rPr>
          <w:rFonts w:ascii="Times New Roman" w:eastAsia="ArialMT" w:hAnsi="Times New Roman" w:cs="Times New Roman"/>
          <w:color w:val="231F20"/>
          <w:sz w:val="24"/>
          <w:szCs w:val="24"/>
        </w:rPr>
        <w:t>compared to t</w:t>
      </w:r>
      <w:r w:rsidR="002070DD">
        <w:rPr>
          <w:rFonts w:ascii="Times New Roman" w:eastAsia="ArialMT" w:hAnsi="Times New Roman" w:cs="Times New Roman"/>
          <w:color w:val="231F20"/>
          <w:sz w:val="24"/>
          <w:szCs w:val="24"/>
        </w:rPr>
        <w:t>he general maternity population</w:t>
      </w:r>
      <w:r w:rsidR="002070DD" w:rsidRPr="009D31CE">
        <w:rPr>
          <w:rFonts w:ascii="Times New Roman" w:eastAsia="ArialMT" w:hAnsi="Times New Roman" w:cs="Times New Roman"/>
          <w:color w:val="231F20"/>
          <w:sz w:val="24"/>
          <w:szCs w:val="24"/>
        </w:rPr>
        <w:t xml:space="preserve"> </w:t>
      </w:r>
      <w:r w:rsidR="00072FC2">
        <w:rPr>
          <w:rFonts w:ascii="Times New Roman" w:eastAsia="ArialMT" w:hAnsi="Times New Roman" w:cs="Times New Roman"/>
          <w:color w:val="231F20"/>
          <w:sz w:val="24"/>
          <w:szCs w:val="24"/>
        </w:rPr>
        <w:fldChar w:fldCharType="begin">
          <w:fldData xml:space="preserve">PEVuZE5vdGU+PENpdGU+PEF1dGhvcj5TdG9naWFubmk8L0F1dGhvcj48WWVhcj4yMDE5PC9ZZWFy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</w:fldData>
        </w:fldChar>
      </w:r>
      <w:r w:rsidR="008B03F5">
        <w:rPr>
          <w:rFonts w:ascii="Times New Roman" w:eastAsia="ArialMT" w:hAnsi="Times New Roman" w:cs="Times New Roman"/>
          <w:color w:val="231F20"/>
          <w:sz w:val="24"/>
          <w:szCs w:val="24"/>
        </w:rPr>
        <w:instrText xml:space="preserve"> ADDIN EN.CITE </w:instrText>
      </w:r>
      <w:r w:rsidR="008B03F5">
        <w:rPr>
          <w:rFonts w:ascii="Times New Roman" w:eastAsia="ArialMT" w:hAnsi="Times New Roman" w:cs="Times New Roman"/>
          <w:color w:val="231F20"/>
          <w:sz w:val="24"/>
          <w:szCs w:val="24"/>
        </w:rPr>
        <w:fldChar w:fldCharType="begin">
          <w:fldData xml:space="preserve">PEVuZE5vdGU+PENpdGU+PEF1dGhvcj5TdG9naWFubmk8L0F1dGhvcj48WWVhcj4yMDE5PC9ZZWFy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</w:fldData>
        </w:fldChar>
      </w:r>
      <w:r w:rsidR="008B03F5">
        <w:rPr>
          <w:rFonts w:ascii="Times New Roman" w:eastAsia="ArialMT" w:hAnsi="Times New Roman" w:cs="Times New Roman"/>
          <w:color w:val="231F20"/>
          <w:sz w:val="24"/>
          <w:szCs w:val="24"/>
        </w:rPr>
        <w:instrText xml:space="preserve"> ADDIN EN.CITE.DATA </w:instrText>
      </w:r>
      <w:r w:rsidR="008B03F5">
        <w:rPr>
          <w:rFonts w:ascii="Times New Roman" w:eastAsia="ArialMT" w:hAnsi="Times New Roman" w:cs="Times New Roman"/>
          <w:color w:val="231F20"/>
          <w:sz w:val="24"/>
          <w:szCs w:val="24"/>
        </w:rPr>
      </w:r>
      <w:r w:rsidR="008B03F5">
        <w:rPr>
          <w:rFonts w:ascii="Times New Roman" w:eastAsia="ArialMT" w:hAnsi="Times New Roman" w:cs="Times New Roman"/>
          <w:color w:val="231F20"/>
          <w:sz w:val="24"/>
          <w:szCs w:val="24"/>
        </w:rPr>
        <w:fldChar w:fldCharType="end"/>
      </w:r>
      <w:r w:rsidR="00072FC2">
        <w:rPr>
          <w:rFonts w:ascii="Times New Roman" w:eastAsia="ArialMT" w:hAnsi="Times New Roman" w:cs="Times New Roman"/>
          <w:color w:val="231F20"/>
          <w:sz w:val="24"/>
          <w:szCs w:val="24"/>
        </w:rPr>
        <w:fldChar w:fldCharType="separate"/>
      </w:r>
      <w:r w:rsidR="008B03F5">
        <w:rPr>
          <w:rFonts w:ascii="Times New Roman" w:eastAsia="ArialMT" w:hAnsi="Times New Roman" w:cs="Times New Roman"/>
          <w:noProof/>
          <w:color w:val="231F20"/>
          <w:sz w:val="24"/>
          <w:szCs w:val="24"/>
        </w:rPr>
        <w:t>[106-112]</w:t>
      </w:r>
      <w:r w:rsidR="00072FC2">
        <w:rPr>
          <w:rFonts w:ascii="Times New Roman" w:eastAsia="ArialMT" w:hAnsi="Times New Roman" w:cs="Times New Roman"/>
          <w:color w:val="231F20"/>
          <w:sz w:val="24"/>
          <w:szCs w:val="24"/>
        </w:rPr>
        <w:fldChar w:fldCharType="end"/>
      </w:r>
      <w:r w:rsidR="00AC7C60">
        <w:rPr>
          <w:rFonts w:ascii="Times New Roman" w:eastAsia="ArialMT" w:hAnsi="Times New Roman" w:cs="Times New Roman"/>
          <w:color w:val="231F20"/>
          <w:sz w:val="24"/>
          <w:szCs w:val="24"/>
        </w:rPr>
        <w:t>.</w:t>
      </w:r>
      <w:r w:rsidR="005E6FA1" w:rsidRPr="009D31CE">
        <w:rPr>
          <w:rFonts w:ascii="Times New Roman" w:eastAsia="ArialMT" w:hAnsi="Times New Roman" w:cs="Times New Roman"/>
          <w:color w:val="231F20"/>
          <w:sz w:val="24"/>
          <w:szCs w:val="24"/>
        </w:rPr>
        <w:t xml:space="preserve"> The </w:t>
      </w:r>
      <w:r w:rsidR="00F924B6" w:rsidRPr="00F924B6">
        <w:rPr>
          <w:rStyle w:val="groupname"/>
          <w:rFonts w:ascii="Times New Roman" w:hAnsi="Times New Roman" w:cs="Times New Roman"/>
          <w:iCs/>
          <w:color w:val="1C1D1E"/>
          <w:sz w:val="24"/>
          <w:szCs w:val="24"/>
          <w:lang w:val="en"/>
        </w:rPr>
        <w:t>Confidential Enquiry into Maternal and Child Health</w:t>
      </w:r>
      <w:r w:rsidR="00F924B6" w:rsidRPr="00F924B6">
        <w:rPr>
          <w:rFonts w:ascii="Times New Roman" w:eastAsia="ArialMT" w:hAnsi="Times New Roman" w:cs="Times New Roman"/>
          <w:color w:val="231F20"/>
          <w:sz w:val="24"/>
          <w:szCs w:val="24"/>
        </w:rPr>
        <w:t xml:space="preserve"> </w:t>
      </w:r>
      <w:r w:rsidR="00F924B6">
        <w:rPr>
          <w:rFonts w:ascii="Times New Roman" w:eastAsia="ArialMT" w:hAnsi="Times New Roman" w:cs="Times New Roman"/>
          <w:color w:val="231F20"/>
          <w:sz w:val="24"/>
          <w:szCs w:val="24"/>
        </w:rPr>
        <w:t>(</w:t>
      </w:r>
      <w:r w:rsidR="005E6FA1" w:rsidRPr="009D31CE">
        <w:rPr>
          <w:rFonts w:ascii="Times New Roman" w:eastAsia="ArialMT" w:hAnsi="Times New Roman" w:cs="Times New Roman"/>
          <w:color w:val="231F20"/>
          <w:sz w:val="24"/>
          <w:szCs w:val="24"/>
        </w:rPr>
        <w:t>CEMACH</w:t>
      </w:r>
      <w:r w:rsidR="00F924B6">
        <w:rPr>
          <w:rFonts w:ascii="Times New Roman" w:eastAsia="ArialMT" w:hAnsi="Times New Roman" w:cs="Times New Roman"/>
          <w:color w:val="231F20"/>
          <w:sz w:val="24"/>
          <w:szCs w:val="24"/>
        </w:rPr>
        <w:t>)</w:t>
      </w:r>
      <w:r w:rsidR="005E6FA1" w:rsidRPr="009D31CE">
        <w:rPr>
          <w:rFonts w:ascii="Times New Roman" w:eastAsia="ArialMT" w:hAnsi="Times New Roman" w:cs="Times New Roman"/>
          <w:color w:val="231F20"/>
          <w:sz w:val="24"/>
          <w:szCs w:val="24"/>
        </w:rPr>
        <w:t xml:space="preserve"> report on ‘Diabetes in Pregnancy’ confirm</w:t>
      </w:r>
      <w:r w:rsidR="00F924B6">
        <w:rPr>
          <w:rFonts w:ascii="Times New Roman" w:eastAsia="ArialMT" w:hAnsi="Times New Roman" w:cs="Times New Roman"/>
          <w:color w:val="231F20"/>
          <w:sz w:val="24"/>
          <w:szCs w:val="24"/>
        </w:rPr>
        <w:t>s</w:t>
      </w:r>
      <w:r w:rsidR="005E6FA1" w:rsidRPr="009D31CE">
        <w:rPr>
          <w:rFonts w:ascii="Times New Roman" w:eastAsia="ArialMT" w:hAnsi="Times New Roman" w:cs="Times New Roman"/>
          <w:color w:val="231F20"/>
          <w:sz w:val="24"/>
          <w:szCs w:val="24"/>
        </w:rPr>
        <w:t xml:space="preserve"> these findings and report</w:t>
      </w:r>
      <w:r w:rsidR="00F924B6">
        <w:rPr>
          <w:rFonts w:ascii="Times New Roman" w:eastAsia="ArialMT" w:hAnsi="Times New Roman" w:cs="Times New Roman"/>
          <w:color w:val="231F20"/>
          <w:sz w:val="24"/>
          <w:szCs w:val="24"/>
        </w:rPr>
        <w:t>s</w:t>
      </w:r>
      <w:r w:rsidR="005E6FA1" w:rsidRPr="009D31CE">
        <w:rPr>
          <w:rFonts w:ascii="Times New Roman" w:eastAsia="ArialMT" w:hAnsi="Times New Roman" w:cs="Times New Roman"/>
          <w:color w:val="231F20"/>
          <w:sz w:val="24"/>
          <w:szCs w:val="24"/>
        </w:rPr>
        <w:t xml:space="preserve"> a caesarean section rate of 67% for diabetic women </w:t>
      </w:r>
      <w:r w:rsidR="00F60C16">
        <w:rPr>
          <w:rFonts w:ascii="Times New Roman" w:eastAsia="ArialMT" w:hAnsi="Times New Roman" w:cs="Times New Roman"/>
          <w:color w:val="231F20"/>
          <w:sz w:val="24"/>
          <w:szCs w:val="24"/>
        </w:rPr>
        <w:fldChar w:fldCharType="begin"/>
      </w:r>
      <w:r w:rsidR="008B03F5">
        <w:rPr>
          <w:rFonts w:ascii="Times New Roman" w:eastAsia="ArialMT" w:hAnsi="Times New Roman" w:cs="Times New Roman"/>
          <w:color w:val="231F20"/>
          <w:sz w:val="24"/>
          <w:szCs w:val="24"/>
        </w:rPr>
        <w:instrText xml:space="preserve"> ADDIN EN.CITE &lt;EndNote&gt;&lt;Cite&gt;&lt;Year&gt;2007&lt;/Year&gt;&lt;RecNum&gt;1309&lt;/RecNum&gt;&lt;DisplayText&gt;[113]&lt;/DisplayText&gt;&lt;record&gt;&lt;rec-number&gt;1309&lt;/rec-number&gt;&lt;foreign-keys&gt;&lt;key app="EN" db-id="r02a0texjea5fxerd5uxt0rhvzwp2ftvaeer" timestamp="1567434807"&gt;1309&lt;/key&gt;&lt;/foreign-keys&gt;&lt;ref-type name="Report"&gt;27&lt;/ref-type&gt;&lt;contributors&gt;&lt;/contributors&gt;&lt;titles&gt;&lt;title&gt;Confidential Enquiry into Maternal and Child Health. Diabetes in Pregnancy: Are We Providing the Best Care? Findings of a National Enquiry: England, Wales and Northern Ireland. London: CEMACH, 2007.&lt;/title&gt;&lt;/titles&gt;&lt;dates&gt;&lt;year&gt;2007&lt;/year&gt;&lt;/dates&gt;&lt;urls&gt;&lt;/urls&gt;&lt;/record&gt;&lt;/Cite&gt;&lt;/EndNote&gt;</w:instrText>
      </w:r>
      <w:r w:rsidR="00F60C16">
        <w:rPr>
          <w:rFonts w:ascii="Times New Roman" w:eastAsia="ArialMT" w:hAnsi="Times New Roman" w:cs="Times New Roman"/>
          <w:color w:val="231F20"/>
          <w:sz w:val="24"/>
          <w:szCs w:val="24"/>
        </w:rPr>
        <w:fldChar w:fldCharType="separate"/>
      </w:r>
      <w:r w:rsidR="008B03F5">
        <w:rPr>
          <w:rFonts w:ascii="Times New Roman" w:eastAsia="ArialMT" w:hAnsi="Times New Roman" w:cs="Times New Roman"/>
          <w:noProof/>
          <w:color w:val="231F20"/>
          <w:sz w:val="24"/>
          <w:szCs w:val="24"/>
        </w:rPr>
        <w:t>[113]</w:t>
      </w:r>
      <w:r w:rsidR="00F60C16">
        <w:rPr>
          <w:rFonts w:ascii="Times New Roman" w:eastAsia="ArialMT" w:hAnsi="Times New Roman" w:cs="Times New Roman"/>
          <w:color w:val="231F20"/>
          <w:sz w:val="24"/>
          <w:szCs w:val="24"/>
        </w:rPr>
        <w:fldChar w:fldCharType="end"/>
      </w:r>
      <w:r w:rsidR="005E6FA1" w:rsidRPr="009D31CE">
        <w:rPr>
          <w:rFonts w:ascii="Times New Roman" w:eastAsia="ArialMT" w:hAnsi="Times New Roman" w:cs="Times New Roman"/>
          <w:color w:val="231F20"/>
          <w:sz w:val="24"/>
          <w:szCs w:val="24"/>
        </w:rPr>
        <w:t>.</w:t>
      </w:r>
      <w:r w:rsidR="00914ABA" w:rsidRPr="009D31CE">
        <w:rPr>
          <w:rFonts w:ascii="Times New Roman" w:eastAsia="ArialMT" w:hAnsi="Times New Roman" w:cs="Times New Roman"/>
          <w:color w:val="231F20"/>
          <w:sz w:val="24"/>
          <w:szCs w:val="24"/>
        </w:rPr>
        <w:t xml:space="preserve"> More than 50% of emergency </w:t>
      </w:r>
      <w:r w:rsidR="00F63754">
        <w:rPr>
          <w:rFonts w:ascii="Times New Roman" w:eastAsia="ArialMT" w:hAnsi="Times New Roman" w:cs="Times New Roman"/>
          <w:color w:val="231F20"/>
          <w:sz w:val="24"/>
          <w:szCs w:val="24"/>
        </w:rPr>
        <w:t>CS</w:t>
      </w:r>
      <w:r w:rsidR="00914ABA" w:rsidRPr="009D31CE">
        <w:rPr>
          <w:rFonts w:ascii="Times New Roman" w:eastAsia="ArialMT" w:hAnsi="Times New Roman" w:cs="Times New Roman"/>
          <w:color w:val="231F20"/>
          <w:sz w:val="24"/>
          <w:szCs w:val="24"/>
        </w:rPr>
        <w:t xml:space="preserve"> in diabetic mothers are due to prolonged labours and failed inducti</w:t>
      </w:r>
      <w:r w:rsidR="004207CE" w:rsidRPr="009D31CE">
        <w:rPr>
          <w:rFonts w:ascii="Times New Roman" w:eastAsia="ArialMT" w:hAnsi="Times New Roman" w:cs="Times New Roman"/>
          <w:color w:val="231F20"/>
          <w:sz w:val="24"/>
          <w:szCs w:val="24"/>
        </w:rPr>
        <w:t xml:space="preserve">on of labour </w:t>
      </w:r>
      <w:r w:rsidR="00D75A26">
        <w:rPr>
          <w:rFonts w:ascii="Times New Roman" w:eastAsia="ArialMT" w:hAnsi="Times New Roman" w:cs="Times New Roman"/>
          <w:color w:val="231F20"/>
          <w:sz w:val="24"/>
          <w:szCs w:val="24"/>
        </w:rPr>
        <w:fldChar w:fldCharType="begin">
          <w:fldData xml:space="preserve">PEVuZE5vdGU+PENpdGU+PEF1dGhvcj5FdmVyczwvQXV0aG9yPjxZZWFyPjIwMDQ8L1llYXI+PFJl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</w:fldData>
        </w:fldChar>
      </w:r>
      <w:r w:rsidR="008B03F5">
        <w:rPr>
          <w:rFonts w:ascii="Times New Roman" w:eastAsia="ArialMT" w:hAnsi="Times New Roman" w:cs="Times New Roman"/>
          <w:color w:val="231F20"/>
          <w:sz w:val="24"/>
          <w:szCs w:val="24"/>
        </w:rPr>
        <w:instrText xml:space="preserve"> ADDIN EN.CITE </w:instrText>
      </w:r>
      <w:r w:rsidR="008B03F5">
        <w:rPr>
          <w:rFonts w:ascii="Times New Roman" w:eastAsia="ArialMT" w:hAnsi="Times New Roman" w:cs="Times New Roman"/>
          <w:color w:val="231F20"/>
          <w:sz w:val="24"/>
          <w:szCs w:val="24"/>
        </w:rPr>
        <w:fldChar w:fldCharType="begin">
          <w:fldData xml:space="preserve">PEVuZE5vdGU+PENpdGU+PEF1dGhvcj5FdmVyczwvQXV0aG9yPjxZZWFyPjIwMDQ8L1llYXI+PFJl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</w:fldData>
        </w:fldChar>
      </w:r>
      <w:r w:rsidR="008B03F5">
        <w:rPr>
          <w:rFonts w:ascii="Times New Roman" w:eastAsia="ArialMT" w:hAnsi="Times New Roman" w:cs="Times New Roman"/>
          <w:color w:val="231F20"/>
          <w:sz w:val="24"/>
          <w:szCs w:val="24"/>
        </w:rPr>
        <w:instrText xml:space="preserve"> ADDIN EN.CITE.DATA </w:instrText>
      </w:r>
      <w:r w:rsidR="008B03F5">
        <w:rPr>
          <w:rFonts w:ascii="Times New Roman" w:eastAsia="ArialMT" w:hAnsi="Times New Roman" w:cs="Times New Roman"/>
          <w:color w:val="231F20"/>
          <w:sz w:val="24"/>
          <w:szCs w:val="24"/>
        </w:rPr>
      </w:r>
      <w:r w:rsidR="008B03F5">
        <w:rPr>
          <w:rFonts w:ascii="Times New Roman" w:eastAsia="ArialMT" w:hAnsi="Times New Roman" w:cs="Times New Roman"/>
          <w:color w:val="231F20"/>
          <w:sz w:val="24"/>
          <w:szCs w:val="24"/>
        </w:rPr>
        <w:fldChar w:fldCharType="end"/>
      </w:r>
      <w:r w:rsidR="00D75A26">
        <w:rPr>
          <w:rFonts w:ascii="Times New Roman" w:eastAsia="ArialMT" w:hAnsi="Times New Roman" w:cs="Times New Roman"/>
          <w:color w:val="231F20"/>
          <w:sz w:val="24"/>
          <w:szCs w:val="24"/>
        </w:rPr>
        <w:fldChar w:fldCharType="separate"/>
      </w:r>
      <w:r w:rsidR="008B03F5">
        <w:rPr>
          <w:rFonts w:ascii="Times New Roman" w:eastAsia="ArialMT" w:hAnsi="Times New Roman" w:cs="Times New Roman"/>
          <w:noProof/>
          <w:color w:val="231F20"/>
          <w:sz w:val="24"/>
          <w:szCs w:val="24"/>
        </w:rPr>
        <w:t>[114]</w:t>
      </w:r>
      <w:r w:rsidR="00D75A26">
        <w:rPr>
          <w:rFonts w:ascii="Times New Roman" w:eastAsia="ArialMT" w:hAnsi="Times New Roman" w:cs="Times New Roman"/>
          <w:color w:val="231F20"/>
          <w:sz w:val="24"/>
          <w:szCs w:val="24"/>
        </w:rPr>
        <w:fldChar w:fldCharType="end"/>
      </w:r>
      <w:r w:rsidR="004207CE" w:rsidRPr="009D31CE">
        <w:rPr>
          <w:rFonts w:ascii="Times New Roman" w:eastAsia="ArialMT" w:hAnsi="Times New Roman" w:cs="Times New Roman"/>
          <w:color w:val="231F20"/>
          <w:sz w:val="24"/>
          <w:szCs w:val="24"/>
        </w:rPr>
        <w:t xml:space="preserve"> and </w:t>
      </w:r>
      <w:r w:rsidR="005759A1" w:rsidRPr="009D31CE">
        <w:rPr>
          <w:rFonts w:ascii="Times New Roman" w:eastAsia="ArialMT" w:hAnsi="Times New Roman" w:cs="Times New Roman"/>
          <w:color w:val="231F20"/>
          <w:sz w:val="24"/>
          <w:szCs w:val="24"/>
        </w:rPr>
        <w:t>post-partum haemorrhage occurs 6 times more often in diabetic mothers</w:t>
      </w:r>
      <w:r w:rsidR="005759A1" w:rsidRPr="009D31CE">
        <w:rPr>
          <w:rFonts w:ascii="Times New Roman" w:hAnsi="Times New Roman" w:cs="Times New Roman"/>
          <w:sz w:val="24"/>
          <w:szCs w:val="24"/>
        </w:rPr>
        <w:t xml:space="preserve"> </w:t>
      </w:r>
      <w:r w:rsidR="00F60C1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W5uZTwvQXV0aG9yPjxZZWFyPjIwMDM8L1llYXI+PFJl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W5uZTwvQXV0aG9yPjxZZWFyPjIwMDM8L1llYXI+PFJl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F60C16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110]</w:t>
      </w:r>
      <w:r w:rsidR="00F60C16">
        <w:rPr>
          <w:rFonts w:ascii="Times New Roman" w:hAnsi="Times New Roman" w:cs="Times New Roman"/>
          <w:sz w:val="24"/>
          <w:szCs w:val="24"/>
        </w:rPr>
        <w:fldChar w:fldCharType="end"/>
      </w:r>
      <w:r w:rsidR="005759A1" w:rsidRPr="009D31CE">
        <w:rPr>
          <w:rFonts w:ascii="Times New Roman" w:hAnsi="Times New Roman" w:cs="Times New Roman"/>
          <w:sz w:val="24"/>
          <w:szCs w:val="24"/>
        </w:rPr>
        <w:t xml:space="preserve">, which </w:t>
      </w:r>
      <w:r w:rsidR="00974611">
        <w:rPr>
          <w:rFonts w:ascii="Times New Roman" w:hAnsi="Times New Roman" w:cs="Times New Roman"/>
          <w:sz w:val="24"/>
          <w:szCs w:val="24"/>
        </w:rPr>
        <w:t xml:space="preserve">again </w:t>
      </w:r>
      <w:r w:rsidR="005759A1" w:rsidRPr="009D31CE">
        <w:rPr>
          <w:rFonts w:ascii="Times New Roman" w:hAnsi="Times New Roman" w:cs="Times New Roman"/>
          <w:sz w:val="24"/>
          <w:szCs w:val="24"/>
        </w:rPr>
        <w:t>could indicate a dysfunction o</w:t>
      </w:r>
      <w:r w:rsidR="009A0942" w:rsidRPr="009D31CE">
        <w:rPr>
          <w:rFonts w:ascii="Times New Roman" w:hAnsi="Times New Roman" w:cs="Times New Roman"/>
          <w:sz w:val="24"/>
          <w:szCs w:val="24"/>
        </w:rPr>
        <w:t>f the myometrial smooth muscle.</w:t>
      </w:r>
    </w:p>
    <w:p w14:paraId="173F2347" w14:textId="77777777" w:rsidR="00CC7E26" w:rsidRDefault="00CC7E26" w:rsidP="00B83F71">
      <w:pPr>
        <w:autoSpaceDE w:val="0"/>
        <w:autoSpaceDN w:val="0"/>
        <w:adjustRightInd w:val="0"/>
        <w:spacing w:after="0"/>
        <w:rPr>
          <w:rFonts w:ascii="Times New Roman" w:hAnsi="Times New Roman" w:cs="Times New Roman"/>
          <w:color w:val="FF0000"/>
          <w:sz w:val="24"/>
          <w:szCs w:val="24"/>
        </w:rPr>
      </w:pPr>
      <w:r w:rsidRPr="00CC7E26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</w:p>
    <w:p w14:paraId="6C3911DD" w14:textId="75208C7A" w:rsidR="00997D0C" w:rsidRPr="008B03F5" w:rsidRDefault="00A75862" w:rsidP="00B83F71">
      <w:pPr>
        <w:rPr>
          <w:rFonts w:ascii="Times New Roman" w:hAnsi="Times New Roman" w:cs="Times New Roman"/>
          <w:sz w:val="24"/>
          <w:szCs w:val="24"/>
        </w:rPr>
      </w:pPr>
      <w:r w:rsidRPr="009D31CE">
        <w:rPr>
          <w:rFonts w:ascii="Times New Roman" w:hAnsi="Times New Roman" w:cs="Times New Roman"/>
          <w:sz w:val="24"/>
          <w:szCs w:val="24"/>
        </w:rPr>
        <w:t>T</w:t>
      </w:r>
      <w:r w:rsidR="005E5BF3" w:rsidRPr="009D31CE">
        <w:rPr>
          <w:rFonts w:ascii="Times New Roman" w:hAnsi="Times New Roman" w:cs="Times New Roman"/>
          <w:sz w:val="24"/>
          <w:szCs w:val="24"/>
        </w:rPr>
        <w:t xml:space="preserve">he only study to look in detail at the contractile response of human diabetic myometrium, </w:t>
      </w:r>
      <w:r w:rsidRPr="009D31CE">
        <w:rPr>
          <w:rFonts w:ascii="Times New Roman" w:hAnsi="Times New Roman" w:cs="Times New Roman"/>
          <w:sz w:val="24"/>
          <w:szCs w:val="24"/>
        </w:rPr>
        <w:t>shows</w:t>
      </w:r>
      <w:r w:rsidR="005E5BF3" w:rsidRPr="009D31CE">
        <w:rPr>
          <w:rFonts w:ascii="Times New Roman" w:hAnsi="Times New Roman" w:cs="Times New Roman"/>
          <w:sz w:val="24"/>
          <w:szCs w:val="24"/>
        </w:rPr>
        <w:t xml:space="preserve"> that </w:t>
      </w:r>
      <w:r w:rsidR="0057646B" w:rsidRPr="009D31CE">
        <w:rPr>
          <w:rFonts w:ascii="Times New Roman" w:hAnsi="Times New Roman" w:cs="Times New Roman"/>
          <w:sz w:val="24"/>
          <w:szCs w:val="24"/>
        </w:rPr>
        <w:t xml:space="preserve">spontaneous contractions </w:t>
      </w:r>
      <w:r w:rsidRPr="009D31CE">
        <w:rPr>
          <w:rFonts w:ascii="Times New Roman" w:hAnsi="Times New Roman" w:cs="Times New Roman"/>
          <w:sz w:val="24"/>
          <w:szCs w:val="24"/>
        </w:rPr>
        <w:t>a</w:t>
      </w:r>
      <w:r w:rsidR="0057646B" w:rsidRPr="009D31CE">
        <w:rPr>
          <w:rFonts w:ascii="Times New Roman" w:hAnsi="Times New Roman" w:cs="Times New Roman"/>
          <w:sz w:val="24"/>
          <w:szCs w:val="24"/>
        </w:rPr>
        <w:t xml:space="preserve">re smaller and of shorter duration </w:t>
      </w:r>
      <w:r w:rsidR="0058388D" w:rsidRPr="009D31CE">
        <w:rPr>
          <w:rFonts w:ascii="Times New Roman" w:hAnsi="Times New Roman" w:cs="Times New Roman"/>
          <w:sz w:val="24"/>
          <w:szCs w:val="24"/>
        </w:rPr>
        <w:t>than</w:t>
      </w:r>
      <w:r w:rsidR="00F63754">
        <w:rPr>
          <w:rFonts w:ascii="Times New Roman" w:hAnsi="Times New Roman" w:cs="Times New Roman"/>
          <w:sz w:val="24"/>
          <w:szCs w:val="24"/>
        </w:rPr>
        <w:t xml:space="preserve"> in</w:t>
      </w:r>
      <w:r w:rsidR="0058388D" w:rsidRPr="009D31CE">
        <w:rPr>
          <w:rFonts w:ascii="Times New Roman" w:hAnsi="Times New Roman" w:cs="Times New Roman"/>
          <w:sz w:val="24"/>
          <w:szCs w:val="24"/>
        </w:rPr>
        <w:t xml:space="preserve"> normal controls </w:t>
      </w:r>
      <w:r w:rsidR="00F60C1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C1RYWh0YW5pPC9BdXRob3I+PFllYXI+MjAxMjwvWWVh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C1RYWh0YW5pPC9BdXRob3I+PFllYXI+MjAxMjwvWWVh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F60C16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115]</w:t>
      </w:r>
      <w:r w:rsidR="00F60C16">
        <w:rPr>
          <w:rFonts w:ascii="Times New Roman" w:hAnsi="Times New Roman" w:cs="Times New Roman"/>
          <w:sz w:val="24"/>
          <w:szCs w:val="24"/>
        </w:rPr>
        <w:fldChar w:fldCharType="end"/>
      </w:r>
      <w:r w:rsidR="00F60C16">
        <w:rPr>
          <w:rFonts w:ascii="Times New Roman" w:hAnsi="Times New Roman" w:cs="Times New Roman"/>
          <w:sz w:val="24"/>
          <w:szCs w:val="24"/>
        </w:rPr>
        <w:t>.</w:t>
      </w:r>
      <w:r w:rsidRPr="009D31CE">
        <w:rPr>
          <w:rFonts w:ascii="Times New Roman" w:hAnsi="Times New Roman" w:cs="Times New Roman"/>
          <w:sz w:val="24"/>
          <w:szCs w:val="24"/>
        </w:rPr>
        <w:t xml:space="preserve"> Oxytocin </w:t>
      </w:r>
      <w:r w:rsidR="005E5BF3" w:rsidRPr="009D31CE">
        <w:rPr>
          <w:rFonts w:ascii="Times New Roman" w:hAnsi="Times New Roman" w:cs="Times New Roman"/>
          <w:sz w:val="24"/>
          <w:szCs w:val="24"/>
        </w:rPr>
        <w:t>stimulate</w:t>
      </w:r>
      <w:r w:rsidR="00F63754">
        <w:rPr>
          <w:rFonts w:ascii="Times New Roman" w:hAnsi="Times New Roman" w:cs="Times New Roman"/>
          <w:sz w:val="24"/>
          <w:szCs w:val="24"/>
        </w:rPr>
        <w:t>s</w:t>
      </w:r>
      <w:r w:rsidR="005E5BF3" w:rsidRPr="009D31CE">
        <w:rPr>
          <w:rFonts w:ascii="Times New Roman" w:hAnsi="Times New Roman" w:cs="Times New Roman"/>
          <w:sz w:val="24"/>
          <w:szCs w:val="24"/>
        </w:rPr>
        <w:t xml:space="preserve"> contractions but </w:t>
      </w:r>
      <w:r w:rsidR="000039C9">
        <w:rPr>
          <w:rFonts w:ascii="Times New Roman" w:hAnsi="Times New Roman" w:cs="Times New Roman"/>
          <w:sz w:val="24"/>
          <w:szCs w:val="24"/>
        </w:rPr>
        <w:t>the</w:t>
      </w:r>
      <w:r w:rsidR="0052575D" w:rsidRPr="009D31CE">
        <w:rPr>
          <w:rFonts w:ascii="Times New Roman" w:hAnsi="Times New Roman" w:cs="Times New Roman"/>
          <w:sz w:val="24"/>
          <w:szCs w:val="24"/>
        </w:rPr>
        <w:t xml:space="preserve"> impairment remains</w:t>
      </w:r>
      <w:r w:rsidR="00D922FC">
        <w:rPr>
          <w:rFonts w:ascii="Times New Roman" w:hAnsi="Times New Roman" w:cs="Times New Roman"/>
          <w:sz w:val="24"/>
          <w:szCs w:val="24"/>
        </w:rPr>
        <w:t>,</w:t>
      </w:r>
      <w:r w:rsidRPr="009D31CE">
        <w:rPr>
          <w:rFonts w:ascii="Times New Roman" w:hAnsi="Times New Roman" w:cs="Times New Roman"/>
          <w:sz w:val="24"/>
          <w:szCs w:val="24"/>
        </w:rPr>
        <w:t xml:space="preserve"> as OT-stimulated contractions a</w:t>
      </w:r>
      <w:r w:rsidR="0052575D" w:rsidRPr="009D31CE">
        <w:rPr>
          <w:rFonts w:ascii="Times New Roman" w:hAnsi="Times New Roman" w:cs="Times New Roman"/>
          <w:sz w:val="24"/>
          <w:szCs w:val="24"/>
        </w:rPr>
        <w:t>re still smaller in diabetic samples. T</w:t>
      </w:r>
      <w:r w:rsidR="00DF1966" w:rsidRPr="009D31CE">
        <w:rPr>
          <w:rFonts w:ascii="Times New Roman" w:hAnsi="Times New Roman" w:cs="Times New Roman"/>
          <w:sz w:val="24"/>
          <w:szCs w:val="24"/>
        </w:rPr>
        <w:t>he response to high K</w:t>
      </w:r>
      <w:r w:rsidR="00DF1966" w:rsidRPr="009D31CE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9D31CE">
        <w:rPr>
          <w:rFonts w:ascii="Times New Roman" w:hAnsi="Times New Roman" w:cs="Times New Roman"/>
          <w:sz w:val="24"/>
          <w:szCs w:val="24"/>
        </w:rPr>
        <w:t xml:space="preserve"> i</w:t>
      </w:r>
      <w:r w:rsidR="00DF1966" w:rsidRPr="009D31CE">
        <w:rPr>
          <w:rFonts w:ascii="Times New Roman" w:hAnsi="Times New Roman" w:cs="Times New Roman"/>
          <w:sz w:val="24"/>
          <w:szCs w:val="24"/>
        </w:rPr>
        <w:t>s reduced</w:t>
      </w:r>
      <w:r w:rsidR="00555E73" w:rsidRPr="009D31CE">
        <w:rPr>
          <w:rFonts w:ascii="Times New Roman" w:hAnsi="Times New Roman" w:cs="Times New Roman"/>
          <w:sz w:val="24"/>
          <w:szCs w:val="24"/>
        </w:rPr>
        <w:t>,</w:t>
      </w:r>
      <w:r w:rsidR="005E5BF3" w:rsidRPr="009D31CE">
        <w:rPr>
          <w:rFonts w:ascii="Times New Roman" w:hAnsi="Times New Roman" w:cs="Times New Roman"/>
          <w:sz w:val="24"/>
          <w:szCs w:val="24"/>
        </w:rPr>
        <w:t xml:space="preserve"> </w:t>
      </w:r>
      <w:r w:rsidRPr="009D31CE">
        <w:rPr>
          <w:rFonts w:ascii="Times New Roman" w:hAnsi="Times New Roman" w:cs="Times New Roman"/>
          <w:sz w:val="24"/>
          <w:szCs w:val="24"/>
        </w:rPr>
        <w:t>due to</w:t>
      </w:r>
      <w:r w:rsidR="005E5BF3" w:rsidRPr="009D31CE">
        <w:rPr>
          <w:rFonts w:ascii="Times New Roman" w:hAnsi="Times New Roman" w:cs="Times New Roman"/>
          <w:sz w:val="24"/>
          <w:szCs w:val="24"/>
        </w:rPr>
        <w:t xml:space="preserve"> reduced L-type Ca</w:t>
      </w:r>
      <w:r w:rsidR="005E5BF3" w:rsidRPr="009D31CE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="005E5BF3" w:rsidRPr="009D31CE">
        <w:rPr>
          <w:rFonts w:ascii="Times New Roman" w:hAnsi="Times New Roman" w:cs="Times New Roman"/>
          <w:sz w:val="24"/>
          <w:szCs w:val="24"/>
        </w:rPr>
        <w:t xml:space="preserve"> channel expression and activity</w:t>
      </w:r>
      <w:r w:rsidR="0031082F" w:rsidRPr="009D31CE">
        <w:rPr>
          <w:rFonts w:ascii="Times New Roman" w:hAnsi="Times New Roman" w:cs="Times New Roman"/>
          <w:sz w:val="24"/>
          <w:szCs w:val="24"/>
        </w:rPr>
        <w:t>.</w:t>
      </w:r>
      <w:r w:rsidR="00DF1966" w:rsidRPr="009D31CE">
        <w:rPr>
          <w:rFonts w:ascii="Times New Roman" w:hAnsi="Times New Roman" w:cs="Times New Roman"/>
          <w:sz w:val="24"/>
          <w:szCs w:val="24"/>
        </w:rPr>
        <w:t xml:space="preserve"> </w:t>
      </w:r>
      <w:r w:rsidRPr="009D31CE">
        <w:rPr>
          <w:rFonts w:ascii="Times New Roman" w:hAnsi="Times New Roman" w:cs="Times New Roman"/>
          <w:sz w:val="24"/>
          <w:szCs w:val="24"/>
        </w:rPr>
        <w:t>So once again, changes in Ca</w:t>
      </w:r>
      <w:r w:rsidRPr="009D31CE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="00BB33BA">
        <w:rPr>
          <w:rFonts w:ascii="Times New Roman" w:hAnsi="Times New Roman" w:cs="Times New Roman"/>
          <w:sz w:val="24"/>
          <w:szCs w:val="24"/>
        </w:rPr>
        <w:t>-</w:t>
      </w:r>
      <w:r w:rsidRPr="009D31CE">
        <w:rPr>
          <w:rFonts w:ascii="Times New Roman" w:hAnsi="Times New Roman" w:cs="Times New Roman"/>
          <w:sz w:val="24"/>
          <w:szCs w:val="24"/>
        </w:rPr>
        <w:t xml:space="preserve">signalling are implicated as the mechanism behind myometrial dysfunction. </w:t>
      </w:r>
      <w:r w:rsidR="00771240" w:rsidRPr="009D31CE">
        <w:rPr>
          <w:rFonts w:ascii="Times New Roman" w:hAnsi="Times New Roman" w:cs="Times New Roman"/>
          <w:sz w:val="24"/>
          <w:szCs w:val="24"/>
        </w:rPr>
        <w:t>The only other study to examine contractility of human diabetic myometrium</w:t>
      </w:r>
      <w:r w:rsidR="00976FC4" w:rsidRPr="009D31CE">
        <w:rPr>
          <w:rFonts w:ascii="Times New Roman" w:hAnsi="Times New Roman" w:cs="Times New Roman"/>
          <w:sz w:val="24"/>
          <w:szCs w:val="24"/>
        </w:rPr>
        <w:t xml:space="preserve"> found </w:t>
      </w:r>
      <w:r w:rsidR="00F63754">
        <w:rPr>
          <w:rFonts w:ascii="Times New Roman" w:hAnsi="Times New Roman" w:cs="Times New Roman"/>
          <w:sz w:val="24"/>
          <w:szCs w:val="24"/>
        </w:rPr>
        <w:t xml:space="preserve">an increased </w:t>
      </w:r>
      <w:r w:rsidR="00976FC4" w:rsidRPr="009D31CE">
        <w:rPr>
          <w:rFonts w:ascii="Times New Roman" w:hAnsi="Times New Roman" w:cs="Times New Roman"/>
          <w:sz w:val="24"/>
          <w:szCs w:val="24"/>
        </w:rPr>
        <w:t>response to endothelin-</w:t>
      </w:r>
      <w:r w:rsidR="00F63754">
        <w:rPr>
          <w:rFonts w:ascii="Times New Roman" w:hAnsi="Times New Roman" w:cs="Times New Roman"/>
          <w:sz w:val="24"/>
          <w:szCs w:val="24"/>
        </w:rPr>
        <w:t>1</w:t>
      </w:r>
      <w:r w:rsidR="008041DB" w:rsidRPr="009D31CE">
        <w:rPr>
          <w:rFonts w:ascii="Times New Roman" w:hAnsi="Times New Roman" w:cs="Times New Roman"/>
          <w:sz w:val="24"/>
          <w:szCs w:val="24"/>
        </w:rPr>
        <w:t xml:space="preserve"> in diabetic muscle strips</w:t>
      </w:r>
      <w:r w:rsidR="00766632" w:rsidRPr="009D31CE">
        <w:rPr>
          <w:rFonts w:ascii="Times New Roman" w:hAnsi="Times New Roman" w:cs="Times New Roman"/>
          <w:sz w:val="24"/>
          <w:szCs w:val="24"/>
        </w:rPr>
        <w:t xml:space="preserve"> </w:t>
      </w:r>
      <w:r w:rsidR="00F60C16">
        <w:rPr>
          <w:rFonts w:ascii="Times New Roman" w:hAnsi="Times New Roman" w:cs="Times New Roman"/>
          <w:sz w:val="24"/>
          <w:szCs w:val="24"/>
        </w:rPr>
        <w:fldChar w:fldCharType="begin"/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aya&lt;/Author&gt;&lt;Year&gt;1999&lt;/Year&gt;&lt;RecNum&gt;1219&lt;/RecNum&gt;&lt;DisplayText&gt;[116]&lt;/DisplayText&gt;&lt;record&gt;&lt;rec-number&gt;1219&lt;/rec-number&gt;&lt;foreign-keys&gt;&lt;key app="EN" db-id="r02a0texjea5fxerd5uxt0rhvzwp2ftvaeer" timestamp="1563359028"&gt;1219&lt;/key&gt;&lt;/foreign-keys&gt;&lt;ref-type name="Journal Article"&gt;17&lt;/ref-type&gt;&lt;contributors&gt;&lt;authors&gt;&lt;author&gt;Kaya, T.&lt;/author&gt;&lt;author&gt;Cetin, A.&lt;/author&gt;&lt;author&gt;Cetin, M.&lt;/author&gt;&lt;author&gt;Sarioglu, Y.&lt;/author&gt;&lt;/authors&gt;&lt;/contributors&gt;&lt;auth-address&gt;Department of Pharmacology, Cumhuriyet University School of Medicine, Sivas, Turkey. cetin@turnet.net.tr&lt;/auth-address&gt;&lt;titles&gt;&lt;title&gt;Effects of endothelin-1 and calcium channel blockers on contractions in human myometrium. A study on myometrial strips from normal and diabetic pregnant women&lt;/title&gt;&lt;secondary-title&gt;J Reprod Med&lt;/secondary-title&gt;&lt;alt-title&gt;The Journal of reproductive medicine&lt;/alt-title&gt;&lt;/titles&gt;&lt;periodical&gt;&lt;full-title&gt;J Reprod Med&lt;/full-title&gt;&lt;/periodical&gt;&lt;pages&gt;115-21&lt;/pages&gt;&lt;volume&gt;44&lt;/volume&gt;&lt;number&gt;2&lt;/number&gt;&lt;edition&gt;2000/06/15&lt;/edition&gt;&lt;keywords&gt;&lt;keyword&gt;Calcium Channel Blockers/*pharmacology/therapeutic use&lt;/keyword&gt;&lt;keyword&gt;Diabetes, Gestational/*physiopathology&lt;/keyword&gt;&lt;keyword&gt;Endothelin-1/*pharmacology&lt;/keyword&gt;&lt;keyword&gt;Female&lt;/keyword&gt;&lt;keyword&gt;Humans&lt;/keyword&gt;&lt;keyword&gt;Isradipine/pharmacology/therapeutic use&lt;/keyword&gt;&lt;keyword&gt;Myometrium/*drug effects/physiology/physiopathology&lt;/keyword&gt;&lt;keyword&gt;Nimodipine/pharmacology/therapeutic use&lt;/keyword&gt;&lt;keyword&gt;Obstetric Labor, Premature/drug therapy&lt;/keyword&gt;&lt;keyword&gt;Pregnancy/*physiology&lt;/keyword&gt;&lt;keyword&gt;Reference Values&lt;/keyword&gt;&lt;keyword&gt;Uterine Contraction/*drug effects&lt;/keyword&gt;&lt;/keywords&gt;&lt;dates&gt;&lt;year&gt;1999&lt;/year&gt;&lt;pub-dates&gt;&lt;date&gt;Feb&lt;/date&gt;&lt;/pub-dates&gt;&lt;/dates&gt;&lt;isbn&gt;0024-7758 (Print)&amp;#xD;0024-7758&lt;/isbn&gt;&lt;accession-num&gt;10853442&lt;/accession-num&gt;&lt;urls&gt;&lt;/urls&gt;&lt;remote-database-provider&gt;NLM&lt;/remote-database-provider&gt;&lt;language&gt;eng&lt;/language&gt;&lt;/record&gt;&lt;/Cite&gt;&lt;/EndNote&gt;</w:instrText>
      </w:r>
      <w:r w:rsidR="00F60C16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116]</w:t>
      </w:r>
      <w:r w:rsidR="00F60C16">
        <w:rPr>
          <w:rFonts w:ascii="Times New Roman" w:hAnsi="Times New Roman" w:cs="Times New Roman"/>
          <w:sz w:val="24"/>
          <w:szCs w:val="24"/>
        </w:rPr>
        <w:fldChar w:fldCharType="end"/>
      </w:r>
      <w:r w:rsidR="00F60C16">
        <w:rPr>
          <w:rFonts w:ascii="Times New Roman" w:hAnsi="Times New Roman" w:cs="Times New Roman"/>
          <w:sz w:val="24"/>
          <w:szCs w:val="24"/>
        </w:rPr>
        <w:t>.</w:t>
      </w:r>
      <w:r w:rsidR="002D31FA" w:rsidRPr="009D31CE">
        <w:rPr>
          <w:rFonts w:ascii="Times New Roman" w:hAnsi="Times New Roman" w:cs="Times New Roman"/>
          <w:sz w:val="24"/>
          <w:szCs w:val="24"/>
        </w:rPr>
        <w:t xml:space="preserve"> </w:t>
      </w:r>
      <w:r w:rsidR="00976FC4" w:rsidRPr="009D31CE">
        <w:rPr>
          <w:rFonts w:ascii="Times New Roman" w:hAnsi="Times New Roman" w:cs="Times New Roman"/>
          <w:sz w:val="24"/>
          <w:szCs w:val="24"/>
        </w:rPr>
        <w:t>They note</w:t>
      </w:r>
      <w:r w:rsidR="000039C9">
        <w:rPr>
          <w:rFonts w:ascii="Times New Roman" w:hAnsi="Times New Roman" w:cs="Times New Roman"/>
          <w:sz w:val="24"/>
          <w:szCs w:val="24"/>
        </w:rPr>
        <w:t>d</w:t>
      </w:r>
      <w:r w:rsidR="00976FC4" w:rsidRPr="009D31CE">
        <w:rPr>
          <w:rFonts w:ascii="Times New Roman" w:hAnsi="Times New Roman" w:cs="Times New Roman"/>
          <w:sz w:val="24"/>
          <w:szCs w:val="24"/>
        </w:rPr>
        <w:t xml:space="preserve"> that </w:t>
      </w:r>
      <w:r w:rsidR="00A832FA" w:rsidRPr="009D31CE">
        <w:rPr>
          <w:rFonts w:ascii="Times New Roman" w:hAnsi="Times New Roman" w:cs="Times New Roman"/>
          <w:sz w:val="24"/>
          <w:szCs w:val="24"/>
        </w:rPr>
        <w:t xml:space="preserve">stability of </w:t>
      </w:r>
      <w:r w:rsidR="00976FC4" w:rsidRPr="009D31CE">
        <w:rPr>
          <w:rFonts w:ascii="Times New Roman" w:hAnsi="Times New Roman" w:cs="Times New Roman"/>
          <w:sz w:val="24"/>
          <w:szCs w:val="24"/>
        </w:rPr>
        <w:t>s</w:t>
      </w:r>
      <w:r w:rsidR="00A832FA" w:rsidRPr="009D31CE">
        <w:rPr>
          <w:rFonts w:ascii="Times New Roman" w:hAnsi="Times New Roman" w:cs="Times New Roman"/>
          <w:sz w:val="24"/>
          <w:szCs w:val="24"/>
        </w:rPr>
        <w:t xml:space="preserve">pontaneous contractions was poorer in diabetic samples, that is, amplitude of </w:t>
      </w:r>
      <w:r w:rsidR="000039C9">
        <w:rPr>
          <w:rFonts w:ascii="Times New Roman" w:hAnsi="Times New Roman" w:cs="Times New Roman"/>
          <w:sz w:val="24"/>
          <w:szCs w:val="24"/>
        </w:rPr>
        <w:t>c</w:t>
      </w:r>
      <w:r w:rsidR="00A832FA" w:rsidRPr="009D31CE">
        <w:rPr>
          <w:rFonts w:ascii="Times New Roman" w:hAnsi="Times New Roman" w:cs="Times New Roman"/>
          <w:sz w:val="24"/>
          <w:szCs w:val="24"/>
        </w:rPr>
        <w:t>ontractions d</w:t>
      </w:r>
      <w:r w:rsidR="000039C9">
        <w:rPr>
          <w:rFonts w:ascii="Times New Roman" w:hAnsi="Times New Roman" w:cs="Times New Roman"/>
          <w:sz w:val="24"/>
          <w:szCs w:val="24"/>
        </w:rPr>
        <w:t>ecreased more rapidly over time.</w:t>
      </w:r>
      <w:r w:rsidR="00A832FA" w:rsidRPr="009D31CE">
        <w:rPr>
          <w:rFonts w:ascii="Times New Roman" w:hAnsi="Times New Roman" w:cs="Times New Roman"/>
          <w:sz w:val="24"/>
          <w:szCs w:val="24"/>
        </w:rPr>
        <w:t xml:space="preserve"> </w:t>
      </w:r>
      <w:r w:rsidR="000039C9">
        <w:rPr>
          <w:rFonts w:ascii="Times New Roman" w:hAnsi="Times New Roman" w:cs="Times New Roman"/>
          <w:sz w:val="24"/>
          <w:szCs w:val="24"/>
        </w:rPr>
        <w:t>Various r</w:t>
      </w:r>
      <w:r w:rsidR="00357FAA" w:rsidRPr="009D31CE">
        <w:rPr>
          <w:rFonts w:ascii="Times New Roman" w:hAnsi="Times New Roman" w:cs="Times New Roman"/>
          <w:sz w:val="24"/>
          <w:szCs w:val="24"/>
        </w:rPr>
        <w:t xml:space="preserve">at and mouse models of diabetes have been </w:t>
      </w:r>
      <w:r w:rsidR="001E7619" w:rsidRPr="009D31CE">
        <w:rPr>
          <w:rFonts w:ascii="Times New Roman" w:hAnsi="Times New Roman" w:cs="Times New Roman"/>
          <w:sz w:val="24"/>
          <w:szCs w:val="24"/>
        </w:rPr>
        <w:t>developed</w:t>
      </w:r>
      <w:r w:rsidR="004E5744" w:rsidRPr="009D31CE">
        <w:rPr>
          <w:rFonts w:ascii="Times New Roman" w:hAnsi="Times New Roman" w:cs="Times New Roman"/>
          <w:sz w:val="24"/>
          <w:szCs w:val="24"/>
        </w:rPr>
        <w:t xml:space="preserve"> </w:t>
      </w:r>
      <w:r w:rsidR="00B710B8">
        <w:rPr>
          <w:rFonts w:ascii="Times New Roman" w:hAnsi="Times New Roman" w:cs="Times New Roman"/>
          <w:sz w:val="24"/>
          <w:szCs w:val="24"/>
        </w:rPr>
        <w:fldChar w:fldCharType="begin"/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awerbaum&lt;/Author&gt;&lt;Year&gt;2010&lt;/Year&gt;&lt;RecNum&gt;1311&lt;/RecNum&gt;&lt;DisplayText&gt;[117]&lt;/DisplayText&gt;&lt;record&gt;&lt;rec-number&gt;1311&lt;/rec-number&gt;&lt;foreign-keys&gt;&lt;key app="EN" db-id="r02a0texjea5fxerd5uxt0rhvzwp2ftvaeer" timestamp="1567435147"&gt;1311&lt;/key&gt;&lt;/foreign-keys&gt;&lt;ref-type name="Journal Article"&gt;17&lt;/ref-type&gt;&lt;contributors&gt;&lt;authors&gt;&lt;author&gt;Jawerbaum, A.&lt;/author&gt;&lt;author&gt;White, V.&lt;/author&gt;&lt;/authors&gt;&lt;/contributors&gt;&lt;auth-address&gt;Laboratory of Reproduction and Metabolism, Centro de Estudios Farmacologicos y Botanicos-Consejo Nacional de Investigaciones Cientificas y Tecnicas-School of Medicine, University of Buenos Aires, Buenos Aires, Argentina. a.jawerbaum@gmail.com&lt;/auth-address&gt;&lt;titles&gt;&lt;title&gt;Animal models in diabetes and pregnancy&lt;/title&gt;&lt;secondary-title&gt;Endocr Rev&lt;/secondary-title&gt;&lt;alt-title&gt;Endocrine reviews&lt;/alt-title&gt;&lt;/titles&gt;&lt;periodical&gt;&lt;full-title&gt;Endocr Rev&lt;/full-title&gt;&lt;abbr-1&gt;Endocrine reviews&lt;/abbr-1&gt;&lt;/periodical&gt;&lt;alt-periodical&gt;&lt;full-title&gt;Endocr Rev&lt;/full-title&gt;&lt;abbr-1&gt;Endocrine reviews&lt;/abbr-1&gt;&lt;/alt-periodical&gt;&lt;pages&gt;680-701&lt;/pages&gt;&lt;volume&gt;31&lt;/volume&gt;&lt;number&gt;5&lt;/number&gt;&lt;edition&gt;2010/06/11&lt;/edition&gt;&lt;keywords&gt;&lt;keyword&gt;Animals&lt;/keyword&gt;&lt;keyword&gt;Diabetes Mellitus, Type 1/metabolism/*physiopathology&lt;/keyword&gt;&lt;keyword&gt;Diabetes Mellitus, Type 2/metabolism/*physiopathology&lt;/keyword&gt;&lt;keyword&gt;*Disease Models, Animal&lt;/keyword&gt;&lt;keyword&gt;Female&lt;/keyword&gt;&lt;keyword&gt;Humans&lt;/keyword&gt;&lt;keyword&gt;Pregnancy&lt;/keyword&gt;&lt;keyword&gt;Pregnancy in Diabetics/metabolism/*physiopathology&lt;/keyword&gt;&lt;/keywords&gt;&lt;dates&gt;&lt;year&gt;2010&lt;/year&gt;&lt;pub-dates&gt;&lt;date&gt;Oct&lt;/date&gt;&lt;/pub-dates&gt;&lt;/dates&gt;&lt;isbn&gt;0163-769x&lt;/isbn&gt;&lt;accession-num&gt;20534704&lt;/accession-num&gt;&lt;urls&gt;&lt;/urls&gt;&lt;electronic-resource-num&gt;10.1210/er.2009-0038&lt;/electronic-resource-num&gt;&lt;remote-database-provider&gt;NLM&lt;/remote-database-provider&gt;&lt;language&gt;eng&lt;/language&gt;&lt;/record&gt;&lt;/Cite&gt;&lt;/EndNote&gt;</w:instrText>
      </w:r>
      <w:r w:rsidR="00B710B8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117]</w:t>
      </w:r>
      <w:r w:rsidR="00B710B8">
        <w:rPr>
          <w:rFonts w:ascii="Times New Roman" w:hAnsi="Times New Roman" w:cs="Times New Roman"/>
          <w:sz w:val="24"/>
          <w:szCs w:val="24"/>
        </w:rPr>
        <w:fldChar w:fldCharType="end"/>
      </w:r>
      <w:r w:rsidR="000039C9">
        <w:rPr>
          <w:rFonts w:ascii="Times New Roman" w:hAnsi="Times New Roman" w:cs="Times New Roman"/>
          <w:sz w:val="24"/>
          <w:szCs w:val="24"/>
        </w:rPr>
        <w:t>.</w:t>
      </w:r>
      <w:r w:rsidR="0045137E" w:rsidRPr="009D31CE">
        <w:rPr>
          <w:rFonts w:ascii="Times New Roman" w:hAnsi="Times New Roman" w:cs="Times New Roman"/>
          <w:sz w:val="24"/>
          <w:szCs w:val="24"/>
        </w:rPr>
        <w:t xml:space="preserve"> </w:t>
      </w:r>
      <w:r w:rsidR="006861D0" w:rsidRPr="009D31CE">
        <w:rPr>
          <w:rFonts w:ascii="Times New Roman" w:hAnsi="Times New Roman" w:cs="Times New Roman"/>
          <w:sz w:val="24"/>
          <w:szCs w:val="24"/>
        </w:rPr>
        <w:t>Non-</w:t>
      </w:r>
      <w:r w:rsidR="004E5744" w:rsidRPr="009D31CE">
        <w:rPr>
          <w:rFonts w:ascii="Times New Roman" w:hAnsi="Times New Roman" w:cs="Times New Roman"/>
          <w:sz w:val="24"/>
          <w:szCs w:val="24"/>
        </w:rPr>
        <w:t xml:space="preserve">pregnant diabetic </w:t>
      </w:r>
      <w:proofErr w:type="gramStart"/>
      <w:r w:rsidR="004E5744" w:rsidRPr="009D31CE">
        <w:rPr>
          <w:rFonts w:ascii="Times New Roman" w:hAnsi="Times New Roman" w:cs="Times New Roman"/>
          <w:sz w:val="24"/>
          <w:szCs w:val="24"/>
        </w:rPr>
        <w:t>rats</w:t>
      </w:r>
      <w:proofErr w:type="gramEnd"/>
      <w:r w:rsidR="004E5744" w:rsidRPr="009D31CE">
        <w:rPr>
          <w:rFonts w:ascii="Times New Roman" w:hAnsi="Times New Roman" w:cs="Times New Roman"/>
          <w:sz w:val="24"/>
          <w:szCs w:val="24"/>
        </w:rPr>
        <w:t xml:space="preserve"> exhibit</w:t>
      </w:r>
      <w:r w:rsidR="000039C9">
        <w:rPr>
          <w:rFonts w:ascii="Times New Roman" w:hAnsi="Times New Roman" w:cs="Times New Roman"/>
          <w:sz w:val="24"/>
          <w:szCs w:val="24"/>
        </w:rPr>
        <w:t xml:space="preserve"> </w:t>
      </w:r>
      <w:r w:rsidR="006861D0" w:rsidRPr="009D31CE">
        <w:rPr>
          <w:rFonts w:ascii="Times New Roman" w:hAnsi="Times New Roman" w:cs="Times New Roman"/>
          <w:sz w:val="24"/>
          <w:szCs w:val="24"/>
        </w:rPr>
        <w:t>reduced OT-mediated stimulation of myometrial contractility</w:t>
      </w:r>
      <w:r w:rsidR="000039C9">
        <w:rPr>
          <w:rFonts w:ascii="Times New Roman" w:hAnsi="Times New Roman" w:cs="Times New Roman"/>
          <w:sz w:val="24"/>
          <w:szCs w:val="24"/>
        </w:rPr>
        <w:t xml:space="preserve"> </w:t>
      </w:r>
      <w:r w:rsidR="00B710B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011cnRyaWU8L0F1dGhvcj48WWVhcj4xOTg1PC9ZZWFy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011cnRyaWU8L0F1dGhvcj48WWVhcj4xOTg1PC9ZZWFy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B710B8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118]</w:t>
      </w:r>
      <w:r w:rsidR="00B710B8">
        <w:rPr>
          <w:rFonts w:ascii="Times New Roman" w:hAnsi="Times New Roman" w:cs="Times New Roman"/>
          <w:sz w:val="24"/>
          <w:szCs w:val="24"/>
        </w:rPr>
        <w:fldChar w:fldCharType="end"/>
      </w:r>
      <w:r w:rsidR="006861D0" w:rsidRPr="009D31CE">
        <w:rPr>
          <w:rFonts w:ascii="Times New Roman" w:hAnsi="Times New Roman" w:cs="Times New Roman"/>
          <w:sz w:val="24"/>
          <w:szCs w:val="24"/>
        </w:rPr>
        <w:t xml:space="preserve"> and </w:t>
      </w:r>
      <w:r w:rsidR="00230BED" w:rsidRPr="009D31CE">
        <w:rPr>
          <w:rFonts w:ascii="Times New Roman" w:hAnsi="Times New Roman" w:cs="Times New Roman"/>
          <w:sz w:val="24"/>
          <w:szCs w:val="24"/>
        </w:rPr>
        <w:t xml:space="preserve">spontaneous contractions that fade more rapidly over time </w:t>
      </w:r>
      <w:r w:rsidR="00B710B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cmFuY2hpPC9BdXRob3I+PFllYXI+MTk4ODwvWWVhcj48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cmFuY2hpPC9BdXRob3I+PFllYXI+MTk4ODwvWWVhcj48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B710B8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119]</w:t>
      </w:r>
      <w:r w:rsidR="00B710B8">
        <w:rPr>
          <w:rFonts w:ascii="Times New Roman" w:hAnsi="Times New Roman" w:cs="Times New Roman"/>
          <w:sz w:val="24"/>
          <w:szCs w:val="24"/>
        </w:rPr>
        <w:fldChar w:fldCharType="end"/>
      </w:r>
      <w:r w:rsidR="00230BED" w:rsidRPr="009D31CE">
        <w:rPr>
          <w:rFonts w:ascii="Times New Roman" w:hAnsi="Times New Roman" w:cs="Times New Roman"/>
          <w:sz w:val="24"/>
          <w:szCs w:val="24"/>
        </w:rPr>
        <w:t>.</w:t>
      </w:r>
      <w:r w:rsidR="00CA50DF" w:rsidRPr="009D31CE">
        <w:rPr>
          <w:rFonts w:ascii="Times New Roman" w:hAnsi="Times New Roman" w:cs="Times New Roman"/>
          <w:sz w:val="24"/>
          <w:szCs w:val="24"/>
        </w:rPr>
        <w:t xml:space="preserve"> Pregnant diabetic rats</w:t>
      </w:r>
      <w:r w:rsidR="004E5744" w:rsidRPr="009D31CE">
        <w:rPr>
          <w:rFonts w:ascii="Times New Roman" w:hAnsi="Times New Roman" w:cs="Times New Roman"/>
          <w:sz w:val="24"/>
          <w:szCs w:val="24"/>
        </w:rPr>
        <w:t xml:space="preserve"> also exhibit spontaneous myometrial contractions that fade more </w:t>
      </w:r>
      <w:r w:rsidR="004E5744" w:rsidRPr="009D31CE">
        <w:rPr>
          <w:rFonts w:ascii="Times New Roman" w:hAnsi="Times New Roman" w:cs="Times New Roman"/>
          <w:sz w:val="24"/>
          <w:szCs w:val="24"/>
        </w:rPr>
        <w:lastRenderedPageBreak/>
        <w:t xml:space="preserve">rapidly than in controls and alterations to OT signalling </w:t>
      </w:r>
      <w:r w:rsidR="00B710B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YXdlcmJhdW08L0F1dGhvcj48WWVhcj4xOTk2PC9ZZWFy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YXdlcmJhdW08L0F1dGhvcj48WWVhcj4xOTk2PC9ZZWFy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B710B8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120, 121]</w:t>
      </w:r>
      <w:r w:rsidR="00B710B8">
        <w:rPr>
          <w:rFonts w:ascii="Times New Roman" w:hAnsi="Times New Roman" w:cs="Times New Roman"/>
          <w:sz w:val="24"/>
          <w:szCs w:val="24"/>
        </w:rPr>
        <w:fldChar w:fldCharType="end"/>
      </w:r>
      <w:r w:rsidR="004E5744" w:rsidRPr="009D31CE">
        <w:rPr>
          <w:rFonts w:ascii="Times New Roman" w:hAnsi="Times New Roman" w:cs="Times New Roman"/>
          <w:sz w:val="24"/>
          <w:szCs w:val="24"/>
        </w:rPr>
        <w:t>.</w:t>
      </w:r>
      <w:r w:rsidR="00911A23" w:rsidRPr="009D31CE">
        <w:rPr>
          <w:rFonts w:ascii="Times New Roman" w:hAnsi="Times New Roman" w:cs="Times New Roman"/>
          <w:sz w:val="24"/>
          <w:szCs w:val="24"/>
        </w:rPr>
        <w:t xml:space="preserve"> Consistently, we see loss of myometrial muscle mass and myofilament number in diabetic animal models </w:t>
      </w:r>
      <w:r w:rsidR="006F307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011cnRyaWU8L0F1dGhvcj48WWVhcj4xOTg1PC9ZZWFy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011cnRyaWU8L0F1dGhvcj48WWVhcj4xOTg1PC9ZZWFy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6F3072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118, 122, 123]</w:t>
      </w:r>
      <w:r w:rsidR="006F3072">
        <w:rPr>
          <w:rFonts w:ascii="Times New Roman" w:hAnsi="Times New Roman" w:cs="Times New Roman"/>
          <w:sz w:val="24"/>
          <w:szCs w:val="24"/>
        </w:rPr>
        <w:fldChar w:fldCharType="end"/>
      </w:r>
      <w:r w:rsidR="00911A23" w:rsidRPr="009D31CE">
        <w:rPr>
          <w:rStyle w:val="Hyperlink"/>
          <w:rFonts w:ascii="Times New Roman" w:hAnsi="Times New Roman" w:cs="Times New Roman"/>
          <w:color w:val="auto"/>
          <w:sz w:val="24"/>
          <w:szCs w:val="24"/>
          <w:lang w:val="en"/>
        </w:rPr>
        <w:t xml:space="preserve">. In pregnant human myometrium, </w:t>
      </w:r>
      <w:r w:rsidR="00911A23" w:rsidRPr="009D31CE">
        <w:rPr>
          <w:rFonts w:ascii="Times New Roman" w:hAnsi="Times New Roman" w:cs="Times New Roman"/>
          <w:sz w:val="24"/>
          <w:szCs w:val="24"/>
        </w:rPr>
        <w:t>Al-</w:t>
      </w:r>
      <w:proofErr w:type="spellStart"/>
      <w:r w:rsidR="00911A23" w:rsidRPr="009D31CE">
        <w:rPr>
          <w:rFonts w:ascii="Times New Roman" w:hAnsi="Times New Roman" w:cs="Times New Roman"/>
          <w:sz w:val="24"/>
          <w:szCs w:val="24"/>
        </w:rPr>
        <w:t>Qahtani</w:t>
      </w:r>
      <w:proofErr w:type="spellEnd"/>
      <w:r w:rsidR="00911A23" w:rsidRPr="009D31CE">
        <w:rPr>
          <w:rFonts w:ascii="Times New Roman" w:hAnsi="Times New Roman" w:cs="Times New Roman"/>
          <w:sz w:val="24"/>
          <w:szCs w:val="24"/>
        </w:rPr>
        <w:t xml:space="preserve"> </w:t>
      </w:r>
      <w:r w:rsidR="00D328A3" w:rsidRPr="009D31CE">
        <w:rPr>
          <w:rFonts w:ascii="Times New Roman" w:hAnsi="Times New Roman" w:cs="Times New Roman"/>
          <w:sz w:val="24"/>
          <w:szCs w:val="24"/>
        </w:rPr>
        <w:t xml:space="preserve">et al. </w:t>
      </w:r>
      <w:r w:rsidR="00911A23" w:rsidRPr="009D31CE">
        <w:rPr>
          <w:rFonts w:ascii="Times New Roman" w:hAnsi="Times New Roman" w:cs="Times New Roman"/>
          <w:sz w:val="24"/>
          <w:szCs w:val="24"/>
        </w:rPr>
        <w:t>(2012) found a small but significant decrease in myometrial muscle mass</w:t>
      </w:r>
      <w:r w:rsidR="00B72E5B" w:rsidRPr="009D31CE">
        <w:rPr>
          <w:rFonts w:ascii="Times New Roman" w:hAnsi="Times New Roman" w:cs="Times New Roman"/>
          <w:sz w:val="24"/>
          <w:szCs w:val="24"/>
        </w:rPr>
        <w:t xml:space="preserve"> that may </w:t>
      </w:r>
      <w:r w:rsidR="006A4BD7">
        <w:rPr>
          <w:rFonts w:ascii="Times New Roman" w:hAnsi="Times New Roman" w:cs="Times New Roman"/>
          <w:sz w:val="24"/>
          <w:szCs w:val="24"/>
        </w:rPr>
        <w:t>contribute to</w:t>
      </w:r>
      <w:r w:rsidR="00B72E5B" w:rsidRPr="009D31CE">
        <w:rPr>
          <w:rFonts w:ascii="Times New Roman" w:hAnsi="Times New Roman" w:cs="Times New Roman"/>
          <w:sz w:val="24"/>
          <w:szCs w:val="24"/>
        </w:rPr>
        <w:t xml:space="preserve"> reduced contractility</w:t>
      </w:r>
      <w:r w:rsidR="006F3072">
        <w:rPr>
          <w:rFonts w:ascii="Times New Roman" w:hAnsi="Times New Roman" w:cs="Times New Roman"/>
          <w:sz w:val="24"/>
          <w:szCs w:val="24"/>
        </w:rPr>
        <w:t xml:space="preserve"> </w:t>
      </w:r>
      <w:r w:rsidR="006F307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C1RYWh0YW5pPC9BdXRob3I+PFllYXI+MjAxMjwvWWVh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C1RYWh0YW5pPC9BdXRob3I+PFllYXI+MjAxMjwvWWVh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6F3072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115]</w:t>
      </w:r>
      <w:r w:rsidR="006F3072">
        <w:rPr>
          <w:rFonts w:ascii="Times New Roman" w:hAnsi="Times New Roman" w:cs="Times New Roman"/>
          <w:sz w:val="24"/>
          <w:szCs w:val="24"/>
        </w:rPr>
        <w:fldChar w:fldCharType="end"/>
      </w:r>
      <w:r w:rsidR="00911A23" w:rsidRPr="009D31CE">
        <w:rPr>
          <w:rFonts w:ascii="Times New Roman" w:hAnsi="Times New Roman" w:cs="Times New Roman"/>
          <w:sz w:val="24"/>
          <w:szCs w:val="24"/>
        </w:rPr>
        <w:t xml:space="preserve">, but </w:t>
      </w:r>
      <w:r w:rsidR="006A4BD7">
        <w:rPr>
          <w:rFonts w:ascii="Times New Roman" w:hAnsi="Times New Roman" w:cs="Times New Roman"/>
          <w:sz w:val="24"/>
          <w:szCs w:val="24"/>
        </w:rPr>
        <w:t>another study</w:t>
      </w:r>
      <w:r w:rsidR="00911A23" w:rsidRPr="009D31CE">
        <w:rPr>
          <w:rFonts w:ascii="Times New Roman" w:hAnsi="Times New Roman" w:cs="Times New Roman"/>
          <w:sz w:val="24"/>
          <w:szCs w:val="24"/>
        </w:rPr>
        <w:t xml:space="preserve"> found no morphological change</w:t>
      </w:r>
      <w:r w:rsidR="00EE4143">
        <w:rPr>
          <w:rFonts w:ascii="Times New Roman" w:hAnsi="Times New Roman" w:cs="Times New Roman"/>
          <w:sz w:val="24"/>
          <w:szCs w:val="24"/>
        </w:rPr>
        <w:t>s</w:t>
      </w:r>
      <w:r w:rsidR="00911A23" w:rsidRPr="009D31CE">
        <w:rPr>
          <w:rFonts w:ascii="Times New Roman" w:hAnsi="Times New Roman" w:cs="Times New Roman"/>
          <w:sz w:val="24"/>
          <w:szCs w:val="24"/>
        </w:rPr>
        <w:t xml:space="preserve"> </w:t>
      </w:r>
      <w:r w:rsidR="006F307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YW08L0F1dGhvcj48WWVhcj4yMDE4PC9ZZWFyPjxSZWNO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YW08L0F1dGhvcj48WWVhcj4yMDE4PC9ZZWFyPjxSZWNO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6F3072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124]</w:t>
      </w:r>
      <w:r w:rsidR="006F3072">
        <w:rPr>
          <w:rFonts w:ascii="Times New Roman" w:hAnsi="Times New Roman" w:cs="Times New Roman"/>
          <w:sz w:val="24"/>
          <w:szCs w:val="24"/>
        </w:rPr>
        <w:fldChar w:fldCharType="end"/>
      </w:r>
      <w:r w:rsidR="006A4BD7">
        <w:rPr>
          <w:rFonts w:ascii="Times New Roman" w:hAnsi="Times New Roman" w:cs="Times New Roman"/>
          <w:sz w:val="24"/>
          <w:szCs w:val="24"/>
        </w:rPr>
        <w:t>, the differences perhaps</w:t>
      </w:r>
      <w:r w:rsidR="00FF561A">
        <w:rPr>
          <w:rFonts w:ascii="Times New Roman" w:hAnsi="Times New Roman" w:cs="Times New Roman"/>
          <w:sz w:val="24"/>
          <w:szCs w:val="24"/>
        </w:rPr>
        <w:t xml:space="preserve"> reflecting </w:t>
      </w:r>
      <w:r w:rsidR="00A82D3D">
        <w:rPr>
          <w:rFonts w:ascii="Times New Roman" w:hAnsi="Times New Roman" w:cs="Times New Roman"/>
          <w:sz w:val="24"/>
          <w:szCs w:val="24"/>
        </w:rPr>
        <w:t xml:space="preserve">the </w:t>
      </w:r>
      <w:r w:rsidR="00D328A3" w:rsidRPr="009D31CE">
        <w:rPr>
          <w:rFonts w:ascii="Times New Roman" w:hAnsi="Times New Roman" w:cs="Times New Roman"/>
          <w:sz w:val="24"/>
          <w:szCs w:val="24"/>
        </w:rPr>
        <w:t xml:space="preserve">different </w:t>
      </w:r>
      <w:r w:rsidR="00FF561A">
        <w:rPr>
          <w:rFonts w:ascii="Times New Roman" w:hAnsi="Times New Roman" w:cs="Times New Roman"/>
          <w:sz w:val="24"/>
          <w:szCs w:val="24"/>
        </w:rPr>
        <w:t xml:space="preserve">diabetes diagnoses in the </w:t>
      </w:r>
      <w:r w:rsidR="00D328A3" w:rsidRPr="009D31CE">
        <w:rPr>
          <w:rFonts w:ascii="Times New Roman" w:hAnsi="Times New Roman" w:cs="Times New Roman"/>
          <w:sz w:val="24"/>
          <w:szCs w:val="24"/>
        </w:rPr>
        <w:t>pregnant p</w:t>
      </w:r>
      <w:r w:rsidR="008B770F">
        <w:rPr>
          <w:rFonts w:ascii="Times New Roman" w:hAnsi="Times New Roman" w:cs="Times New Roman"/>
          <w:sz w:val="24"/>
          <w:szCs w:val="24"/>
        </w:rPr>
        <w:t>opulations examined</w:t>
      </w:r>
      <w:r w:rsidR="00AE2AE8">
        <w:rPr>
          <w:rFonts w:ascii="Times New Roman" w:hAnsi="Times New Roman" w:cs="Times New Roman"/>
          <w:sz w:val="24"/>
          <w:szCs w:val="24"/>
        </w:rPr>
        <w:t xml:space="preserve"> (see Table 1 for Summary).</w:t>
      </w:r>
      <w:r w:rsidR="00786BDC">
        <w:rPr>
          <w:rFonts w:ascii="Times New Roman" w:hAnsi="Times New Roman" w:cs="Times New Roman"/>
          <w:sz w:val="24"/>
          <w:szCs w:val="24"/>
        </w:rPr>
        <w:t xml:space="preserve"> </w:t>
      </w:r>
      <w:r w:rsidR="00786BDC" w:rsidRPr="008B03F5">
        <w:rPr>
          <w:rFonts w:ascii="Times New Roman" w:hAnsi="Times New Roman" w:cs="Times New Roman"/>
          <w:sz w:val="24"/>
          <w:szCs w:val="24"/>
        </w:rPr>
        <w:t xml:space="preserve">No differences in mitochondrial function, content or morphology were detected in myometrial samples from women with diabetes </w: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YW08L0F1dGhvcj48WWVhcj4yMDE4PC9ZZWFyPjxSZWNO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YW08L0F1dGhvcj48WWVhcj4yMDE4PC9ZZWFyPjxSZWNO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8B03F5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124]</w:t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bookmarkStart w:id="1" w:name="_GoBack"/>
      <w:bookmarkEnd w:id="1"/>
      <w:r w:rsidR="00786BDC" w:rsidRPr="008B03F5">
        <w:rPr>
          <w:rFonts w:ascii="Times New Roman" w:hAnsi="Times New Roman" w:cs="Times New Roman"/>
          <w:sz w:val="24"/>
          <w:szCs w:val="24"/>
        </w:rPr>
        <w:t>.</w:t>
      </w:r>
    </w:p>
    <w:p w14:paraId="646F3887" w14:textId="465330B4" w:rsidR="00997D0C" w:rsidRDefault="00997D0C" w:rsidP="00B83F71">
      <w:pPr>
        <w:rPr>
          <w:rFonts w:ascii="Times New Roman" w:hAnsi="Times New Roman" w:cs="Times New Roman"/>
          <w:sz w:val="24"/>
          <w:szCs w:val="24"/>
          <w:lang w:val="en"/>
        </w:rPr>
      </w:pPr>
      <w:r w:rsidRPr="009D31CE">
        <w:rPr>
          <w:rFonts w:ascii="Times New Roman" w:hAnsi="Times New Roman" w:cs="Times New Roman"/>
          <w:sz w:val="24"/>
          <w:szCs w:val="24"/>
        </w:rPr>
        <w:t xml:space="preserve">The </w:t>
      </w:r>
      <w:r w:rsidR="00A82D3D">
        <w:rPr>
          <w:rFonts w:ascii="Times New Roman" w:hAnsi="Times New Roman" w:cs="Times New Roman"/>
          <w:sz w:val="24"/>
          <w:szCs w:val="24"/>
        </w:rPr>
        <w:t xml:space="preserve">global </w:t>
      </w:r>
      <w:r w:rsidRPr="009D31CE">
        <w:rPr>
          <w:rFonts w:ascii="Times New Roman" w:hAnsi="Times New Roman" w:cs="Times New Roman"/>
          <w:sz w:val="24"/>
          <w:szCs w:val="24"/>
        </w:rPr>
        <w:t>increase in diabetes appears to be fuelled</w:t>
      </w:r>
      <w:r w:rsidR="00A82D3D">
        <w:rPr>
          <w:rFonts w:ascii="Times New Roman" w:hAnsi="Times New Roman" w:cs="Times New Roman"/>
          <w:sz w:val="24"/>
          <w:szCs w:val="24"/>
        </w:rPr>
        <w:t xml:space="preserve"> </w:t>
      </w:r>
      <w:r w:rsidRPr="009D31CE">
        <w:rPr>
          <w:rFonts w:ascii="Times New Roman" w:hAnsi="Times New Roman" w:cs="Times New Roman"/>
          <w:sz w:val="24"/>
          <w:szCs w:val="24"/>
        </w:rPr>
        <w:t>by the</w:t>
      </w:r>
      <w:r w:rsidR="00A82D3D">
        <w:rPr>
          <w:rFonts w:ascii="Times New Roman" w:hAnsi="Times New Roman" w:cs="Times New Roman"/>
          <w:sz w:val="24"/>
          <w:szCs w:val="24"/>
        </w:rPr>
        <w:t xml:space="preserve"> </w:t>
      </w:r>
      <w:r w:rsidRPr="009D31CE">
        <w:rPr>
          <w:rFonts w:ascii="Times New Roman" w:hAnsi="Times New Roman" w:cs="Times New Roman"/>
          <w:sz w:val="24"/>
          <w:szCs w:val="24"/>
        </w:rPr>
        <w:t>increase</w:t>
      </w:r>
      <w:r w:rsidR="00EE4143">
        <w:rPr>
          <w:rFonts w:ascii="Times New Roman" w:hAnsi="Times New Roman" w:cs="Times New Roman"/>
          <w:sz w:val="24"/>
          <w:szCs w:val="24"/>
        </w:rPr>
        <w:t xml:space="preserve"> </w:t>
      </w:r>
      <w:r w:rsidRPr="009D31CE">
        <w:rPr>
          <w:rFonts w:ascii="Times New Roman" w:hAnsi="Times New Roman" w:cs="Times New Roman"/>
          <w:sz w:val="24"/>
          <w:szCs w:val="24"/>
        </w:rPr>
        <w:t>in obesity</w:t>
      </w:r>
      <w:r w:rsidRPr="008F6005">
        <w:rPr>
          <w:rFonts w:ascii="Times New Roman" w:hAnsi="Times New Roman" w:cs="Times New Roman"/>
          <w:sz w:val="24"/>
          <w:szCs w:val="24"/>
        </w:rPr>
        <w:t xml:space="preserve">. In fact, obesity is believed to account for 80-85% of the risk of developing type </w:t>
      </w:r>
      <w:r w:rsidR="00A82D3D" w:rsidRPr="008F6005">
        <w:rPr>
          <w:rFonts w:ascii="Times New Roman" w:hAnsi="Times New Roman" w:cs="Times New Roman"/>
          <w:sz w:val="24"/>
          <w:szCs w:val="24"/>
        </w:rPr>
        <w:t>II</w:t>
      </w:r>
      <w:r w:rsidRPr="008F6005">
        <w:rPr>
          <w:rFonts w:ascii="Times New Roman" w:hAnsi="Times New Roman" w:cs="Times New Roman"/>
          <w:sz w:val="24"/>
          <w:szCs w:val="24"/>
        </w:rPr>
        <w:t xml:space="preserve"> diabetes </w:t>
      </w:r>
      <w:r w:rsidR="00E364F6">
        <w:rPr>
          <w:rFonts w:ascii="Times New Roman" w:hAnsi="Times New Roman" w:cs="Times New Roman"/>
          <w:color w:val="333333"/>
          <w:sz w:val="24"/>
          <w:szCs w:val="24"/>
        </w:rPr>
        <w:fldChar w:fldCharType="begin">
          <w:fldData xml:space="preserve">PEVuZE5vdGU+PENpdGU+PEF1dGhvcj5DaHU8L0F1dGhvcj48WWVhcj4yMDA3PC9ZZWFyPjxSZWNO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=
</w:fldData>
        </w:fldChar>
      </w:r>
      <w:r w:rsidR="008B03F5">
        <w:rPr>
          <w:rFonts w:ascii="Times New Roman" w:hAnsi="Times New Roman" w:cs="Times New Roman"/>
          <w:color w:val="333333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color w:val="333333"/>
          <w:sz w:val="24"/>
          <w:szCs w:val="24"/>
        </w:rPr>
        <w:fldChar w:fldCharType="begin">
          <w:fldData xml:space="preserve">PEVuZE5vdGU+PENpdGU+PEF1dGhvcj5DaHU8L0F1dGhvcj48WWVhcj4yMDA3PC9ZZWFyPjxSZWNO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=
</w:fldData>
        </w:fldChar>
      </w:r>
      <w:r w:rsidR="008B03F5">
        <w:rPr>
          <w:rFonts w:ascii="Times New Roman" w:hAnsi="Times New Roman" w:cs="Times New Roman"/>
          <w:color w:val="333333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color w:val="333333"/>
          <w:sz w:val="24"/>
          <w:szCs w:val="24"/>
        </w:rPr>
      </w:r>
      <w:r w:rsidR="008B03F5">
        <w:rPr>
          <w:rFonts w:ascii="Times New Roman" w:hAnsi="Times New Roman" w:cs="Times New Roman"/>
          <w:color w:val="333333"/>
          <w:sz w:val="24"/>
          <w:szCs w:val="24"/>
        </w:rPr>
        <w:fldChar w:fldCharType="end"/>
      </w:r>
      <w:r w:rsidR="00E364F6">
        <w:rPr>
          <w:rFonts w:ascii="Times New Roman" w:hAnsi="Times New Roman" w:cs="Times New Roman"/>
          <w:color w:val="333333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color w:val="333333"/>
          <w:sz w:val="24"/>
          <w:szCs w:val="24"/>
        </w:rPr>
        <w:t>[125, 126]</w:t>
      </w:r>
      <w:r w:rsidR="00E364F6">
        <w:rPr>
          <w:rFonts w:ascii="Times New Roman" w:hAnsi="Times New Roman" w:cs="Times New Roman"/>
          <w:color w:val="333333"/>
          <w:sz w:val="24"/>
          <w:szCs w:val="24"/>
        </w:rPr>
        <w:fldChar w:fldCharType="end"/>
      </w:r>
      <w:r w:rsidR="00EE4143">
        <w:rPr>
          <w:rFonts w:ascii="Times New Roman" w:hAnsi="Times New Roman" w:cs="Times New Roman"/>
          <w:color w:val="333333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82D3D">
        <w:rPr>
          <w:rFonts w:ascii="Times New Roman" w:hAnsi="Times New Roman" w:cs="Times New Roman"/>
          <w:sz w:val="24"/>
          <w:szCs w:val="24"/>
        </w:rPr>
        <w:t xml:space="preserve">However, </w:t>
      </w:r>
      <w:r w:rsidRPr="00CC7E26">
        <w:rPr>
          <w:rFonts w:ascii="Times New Roman" w:hAnsi="Times New Roman" w:cs="Times New Roman"/>
          <w:sz w:val="24"/>
          <w:szCs w:val="24"/>
        </w:rPr>
        <w:t xml:space="preserve">diabetes is </w:t>
      </w:r>
      <w:r w:rsidR="00EE4143">
        <w:rPr>
          <w:rFonts w:ascii="Times New Roman" w:hAnsi="Times New Roman" w:cs="Times New Roman"/>
          <w:sz w:val="24"/>
          <w:szCs w:val="24"/>
        </w:rPr>
        <w:t xml:space="preserve">also </w:t>
      </w:r>
      <w:r w:rsidRPr="00CC7E26">
        <w:rPr>
          <w:rFonts w:ascii="Times New Roman" w:hAnsi="Times New Roman" w:cs="Times New Roman"/>
          <w:sz w:val="24"/>
          <w:szCs w:val="24"/>
        </w:rPr>
        <w:t xml:space="preserve">an independent risk factor for </w:t>
      </w:r>
      <w:r w:rsidR="00A82D3D">
        <w:rPr>
          <w:rFonts w:ascii="Times New Roman" w:hAnsi="Times New Roman" w:cs="Times New Roman"/>
          <w:sz w:val="24"/>
          <w:szCs w:val="24"/>
        </w:rPr>
        <w:t>CS</w:t>
      </w:r>
      <w:r w:rsidRPr="00CC7E26">
        <w:rPr>
          <w:rFonts w:ascii="Times New Roman" w:hAnsi="Times New Roman" w:cs="Times New Roman"/>
          <w:sz w:val="24"/>
          <w:szCs w:val="24"/>
        </w:rPr>
        <w:t xml:space="preserve"> and other pregnancy-related problems </w:t>
      </w:r>
      <w:r w:rsidR="0067281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XRhbGFubzwvQXV0aG9yPjxZZWFyPjIwMTI8L1llYXI+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XRhbGFubzwvQXV0aG9yPjxZZWFyPjIwMTI8L1llYXI+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672816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127]</w:t>
      </w:r>
      <w:r w:rsidR="00672816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  <w:r w:rsidR="009622C3">
        <w:rPr>
          <w:rFonts w:ascii="Times New Roman" w:hAnsi="Times New Roman" w:cs="Times New Roman"/>
          <w:sz w:val="24"/>
          <w:szCs w:val="24"/>
        </w:rPr>
        <w:t xml:space="preserve"> </w:t>
      </w:r>
      <w:r w:rsidR="00EE4143">
        <w:rPr>
          <w:rFonts w:ascii="Times New Roman" w:hAnsi="Times New Roman" w:cs="Times New Roman"/>
          <w:sz w:val="24"/>
          <w:szCs w:val="24"/>
        </w:rPr>
        <w:t xml:space="preserve">It is also becoming clear that there is no obvious threshold effect, that is, there is </w:t>
      </w:r>
      <w:r w:rsidR="00EE4143" w:rsidRPr="001F42A4">
        <w:rPr>
          <w:rFonts w:ascii="Times New Roman" w:hAnsi="Times New Roman" w:cs="Times New Roman"/>
          <w:sz w:val="24"/>
          <w:szCs w:val="24"/>
          <w:lang w:val="en"/>
        </w:rPr>
        <w:t>a continuously increasing risk of clinically important perinatal problems</w:t>
      </w:r>
      <w:r w:rsidR="00EE4143">
        <w:rPr>
          <w:rFonts w:ascii="Times New Roman" w:hAnsi="Times New Roman" w:cs="Times New Roman"/>
          <w:sz w:val="24"/>
          <w:szCs w:val="24"/>
          <w:lang w:val="en"/>
        </w:rPr>
        <w:t xml:space="preserve"> with increasing glucose levels </w:t>
      </w:r>
      <w:r w:rsidR="00BD229F">
        <w:rPr>
          <w:rFonts w:ascii="Times New Roman" w:hAnsi="Times New Roman" w:cs="Times New Roman"/>
          <w:sz w:val="24"/>
          <w:szCs w:val="24"/>
          <w:lang w:val="en"/>
        </w:rPr>
        <w:fldChar w:fldCharType="begin">
          <w:fldData xml:space="preserve">PEVuZE5vdGU+PENpdGU+PEF1dGhvcj5NZXR6Z2VyPC9BdXRob3I+PFllYXI+MjAwODwvWWVhcj48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</w:fldData>
        </w:fldChar>
      </w:r>
      <w:r w:rsidR="008B03F5">
        <w:rPr>
          <w:rFonts w:ascii="Times New Roman" w:hAnsi="Times New Roman" w:cs="Times New Roman"/>
          <w:sz w:val="24"/>
          <w:szCs w:val="24"/>
          <w:lang w:val="en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  <w:lang w:val="en"/>
        </w:rPr>
        <w:fldChar w:fldCharType="begin">
          <w:fldData xml:space="preserve">PEVuZE5vdGU+PENpdGU+PEF1dGhvcj5NZXR6Z2VyPC9BdXRob3I+PFllYXI+MjAwODwvWWVhcj48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</w:fldData>
        </w:fldChar>
      </w:r>
      <w:r w:rsidR="008B03F5">
        <w:rPr>
          <w:rFonts w:ascii="Times New Roman" w:hAnsi="Times New Roman" w:cs="Times New Roman"/>
          <w:sz w:val="24"/>
          <w:szCs w:val="24"/>
          <w:lang w:val="en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  <w:lang w:val="en"/>
        </w:rPr>
      </w:r>
      <w:r w:rsidR="008B03F5">
        <w:rPr>
          <w:rFonts w:ascii="Times New Roman" w:hAnsi="Times New Roman" w:cs="Times New Roman"/>
          <w:sz w:val="24"/>
          <w:szCs w:val="24"/>
          <w:lang w:val="en"/>
        </w:rPr>
        <w:fldChar w:fldCharType="end"/>
      </w:r>
      <w:r w:rsidR="00BD229F">
        <w:rPr>
          <w:rFonts w:ascii="Times New Roman" w:hAnsi="Times New Roman" w:cs="Times New Roman"/>
          <w:sz w:val="24"/>
          <w:szCs w:val="24"/>
          <w:lang w:val="en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  <w:lang w:val="en"/>
        </w:rPr>
        <w:t>[128, 129]</w:t>
      </w:r>
      <w:r w:rsidR="00BD229F">
        <w:rPr>
          <w:rFonts w:ascii="Times New Roman" w:hAnsi="Times New Roman" w:cs="Times New Roman"/>
          <w:sz w:val="24"/>
          <w:szCs w:val="24"/>
          <w:lang w:val="en"/>
        </w:rPr>
        <w:fldChar w:fldCharType="end"/>
      </w:r>
      <w:r w:rsidR="00EE4143">
        <w:rPr>
          <w:rFonts w:ascii="Times New Roman" w:hAnsi="Times New Roman" w:cs="Times New Roman"/>
          <w:sz w:val="24"/>
          <w:szCs w:val="24"/>
          <w:lang w:val="en"/>
        </w:rPr>
        <w:t>.</w:t>
      </w:r>
      <w:r w:rsidR="00F07DF6">
        <w:rPr>
          <w:rFonts w:ascii="Times New Roman" w:hAnsi="Times New Roman" w:cs="Times New Roman"/>
          <w:sz w:val="24"/>
          <w:szCs w:val="24"/>
          <w:lang w:val="en"/>
        </w:rPr>
        <w:t xml:space="preserve"> In addition, we are beginning to understand that risks</w:t>
      </w:r>
      <w:r w:rsidR="00517AC4">
        <w:rPr>
          <w:rFonts w:ascii="Times New Roman" w:hAnsi="Times New Roman" w:cs="Times New Roman"/>
          <w:sz w:val="24"/>
          <w:szCs w:val="24"/>
          <w:lang w:val="en"/>
        </w:rPr>
        <w:t xml:space="preserve"> that are</w:t>
      </w:r>
      <w:r w:rsidR="00F07DF6">
        <w:rPr>
          <w:rFonts w:ascii="Times New Roman" w:hAnsi="Times New Roman" w:cs="Times New Roman"/>
          <w:sz w:val="24"/>
          <w:szCs w:val="24"/>
          <w:lang w:val="en"/>
        </w:rPr>
        <w:t xml:space="preserve"> increase</w:t>
      </w:r>
      <w:r w:rsidR="00517AC4">
        <w:rPr>
          <w:rFonts w:ascii="Times New Roman" w:hAnsi="Times New Roman" w:cs="Times New Roman"/>
          <w:sz w:val="24"/>
          <w:szCs w:val="24"/>
          <w:lang w:val="en"/>
        </w:rPr>
        <w:t>d</w:t>
      </w:r>
      <w:r w:rsidR="00F07DF6">
        <w:rPr>
          <w:rFonts w:ascii="Times New Roman" w:hAnsi="Times New Roman" w:cs="Times New Roman"/>
          <w:sz w:val="24"/>
          <w:szCs w:val="24"/>
          <w:lang w:val="en"/>
        </w:rPr>
        <w:t xml:space="preserve"> with obesity and diabetes alone</w:t>
      </w:r>
      <w:r w:rsidR="00517AC4">
        <w:rPr>
          <w:rFonts w:ascii="Times New Roman" w:hAnsi="Times New Roman" w:cs="Times New Roman"/>
          <w:sz w:val="24"/>
          <w:szCs w:val="24"/>
          <w:lang w:val="en"/>
        </w:rPr>
        <w:t>,</w:t>
      </w:r>
      <w:r w:rsidR="00F07DF6">
        <w:rPr>
          <w:rFonts w:ascii="Times New Roman" w:hAnsi="Times New Roman" w:cs="Times New Roman"/>
          <w:sz w:val="24"/>
          <w:szCs w:val="24"/>
          <w:lang w:val="en"/>
        </w:rPr>
        <w:t xml:space="preserve"> are</w:t>
      </w:r>
      <w:r w:rsidR="00517AC4">
        <w:rPr>
          <w:rFonts w:ascii="Times New Roman" w:hAnsi="Times New Roman" w:cs="Times New Roman"/>
          <w:sz w:val="24"/>
          <w:szCs w:val="24"/>
          <w:lang w:val="en"/>
        </w:rPr>
        <w:t xml:space="preserve"> even</w:t>
      </w:r>
      <w:r w:rsidR="00F07DF6">
        <w:rPr>
          <w:rFonts w:ascii="Times New Roman" w:hAnsi="Times New Roman" w:cs="Times New Roman"/>
          <w:sz w:val="24"/>
          <w:szCs w:val="24"/>
          <w:lang w:val="en"/>
        </w:rPr>
        <w:t xml:space="preserve"> further increased with both together </w:t>
      </w:r>
      <w:r w:rsidR="00BD229F">
        <w:rPr>
          <w:rFonts w:ascii="Times New Roman" w:hAnsi="Times New Roman" w:cs="Times New Roman"/>
          <w:sz w:val="24"/>
          <w:szCs w:val="24"/>
          <w:lang w:val="en"/>
        </w:rPr>
        <w:fldChar w:fldCharType="begin">
          <w:fldData xml:space="preserve">PEVuZE5vdGU+PENpdGU+PEF1dGhvcj5DYXRhbGFubzwvQXV0aG9yPjxZZWFyPjIwMTI8L1llYXI+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=
</w:fldData>
        </w:fldChar>
      </w:r>
      <w:r w:rsidR="008B03F5">
        <w:rPr>
          <w:rFonts w:ascii="Times New Roman" w:hAnsi="Times New Roman" w:cs="Times New Roman"/>
          <w:sz w:val="24"/>
          <w:szCs w:val="24"/>
          <w:lang w:val="en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  <w:lang w:val="en"/>
        </w:rPr>
        <w:fldChar w:fldCharType="begin">
          <w:fldData xml:space="preserve">PEVuZE5vdGU+PENpdGU+PEF1dGhvcj5DYXRhbGFubzwvQXV0aG9yPjxZZWFyPjIwMTI8L1llYXI+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=
</w:fldData>
        </w:fldChar>
      </w:r>
      <w:r w:rsidR="008B03F5">
        <w:rPr>
          <w:rFonts w:ascii="Times New Roman" w:hAnsi="Times New Roman" w:cs="Times New Roman"/>
          <w:sz w:val="24"/>
          <w:szCs w:val="24"/>
          <w:lang w:val="en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  <w:lang w:val="en"/>
        </w:rPr>
      </w:r>
      <w:r w:rsidR="008B03F5">
        <w:rPr>
          <w:rFonts w:ascii="Times New Roman" w:hAnsi="Times New Roman" w:cs="Times New Roman"/>
          <w:sz w:val="24"/>
          <w:szCs w:val="24"/>
          <w:lang w:val="en"/>
        </w:rPr>
        <w:fldChar w:fldCharType="end"/>
      </w:r>
      <w:r w:rsidR="00BD229F">
        <w:rPr>
          <w:rFonts w:ascii="Times New Roman" w:hAnsi="Times New Roman" w:cs="Times New Roman"/>
          <w:sz w:val="24"/>
          <w:szCs w:val="24"/>
          <w:lang w:val="en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  <w:lang w:val="en"/>
        </w:rPr>
        <w:t>[127]</w:t>
      </w:r>
      <w:r w:rsidR="00BD229F">
        <w:rPr>
          <w:rFonts w:ascii="Times New Roman" w:hAnsi="Times New Roman" w:cs="Times New Roman"/>
          <w:sz w:val="24"/>
          <w:szCs w:val="24"/>
          <w:lang w:val="en"/>
        </w:rPr>
        <w:fldChar w:fldCharType="end"/>
      </w:r>
      <w:r w:rsidR="00BD229F">
        <w:rPr>
          <w:rFonts w:ascii="Times New Roman" w:hAnsi="Times New Roman" w:cs="Times New Roman"/>
          <w:sz w:val="24"/>
          <w:szCs w:val="24"/>
          <w:lang w:val="en"/>
        </w:rPr>
        <w:t>.</w:t>
      </w:r>
    </w:p>
    <w:p w14:paraId="19D88CF4" w14:textId="42F55499" w:rsidR="00134868" w:rsidRPr="00CC7E26" w:rsidRDefault="00134868" w:rsidP="00B83F71">
      <w:pPr>
        <w:rPr>
          <w:rFonts w:ascii="Times New Roman" w:hAnsi="Times New Roman" w:cs="Times New Roman"/>
          <w:sz w:val="24"/>
          <w:szCs w:val="24"/>
        </w:rPr>
      </w:pPr>
    </w:p>
    <w:p w14:paraId="23A4346D" w14:textId="77777777" w:rsidR="0067654F" w:rsidRPr="007570D5" w:rsidRDefault="0067654F" w:rsidP="00B83F71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4.1</w:t>
      </w:r>
      <w:r w:rsidRPr="007570D5">
        <w:rPr>
          <w:rFonts w:ascii="Times New Roman" w:hAnsi="Times New Roman" w:cs="Times New Roman"/>
          <w:b/>
          <w:sz w:val="24"/>
          <w:szCs w:val="24"/>
        </w:rPr>
        <w:t xml:space="preserve"> Artery dysfunction </w:t>
      </w:r>
    </w:p>
    <w:p w14:paraId="6D7BED85" w14:textId="073AC041" w:rsidR="0067654F" w:rsidRDefault="007D7376" w:rsidP="00B83F7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t is well known that</w:t>
      </w:r>
      <w:r w:rsidR="009C02EB">
        <w:rPr>
          <w:rFonts w:ascii="Times New Roman" w:hAnsi="Times New Roman" w:cs="Times New Roman"/>
          <w:sz w:val="24"/>
          <w:szCs w:val="24"/>
        </w:rPr>
        <w:t xml:space="preserve"> one of the major side effects of diabetes is vascular damage </w:t>
      </w:r>
      <w:r w:rsidR="00D333C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aW5nPC9BdXRob3I+PFllYXI+MjAwNTwvWWVhcj48UmVj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aW5nPC9BdXRob3I+PFllYXI+MjAwNTwvWWVhcj48UmVj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D333CB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130]</w:t>
      </w:r>
      <w:r w:rsidR="00D333CB">
        <w:rPr>
          <w:rFonts w:ascii="Times New Roman" w:hAnsi="Times New Roman" w:cs="Times New Roman"/>
          <w:sz w:val="24"/>
          <w:szCs w:val="24"/>
        </w:rPr>
        <w:fldChar w:fldCharType="end"/>
      </w:r>
      <w:r w:rsidR="00134868">
        <w:rPr>
          <w:rFonts w:ascii="Times New Roman" w:hAnsi="Times New Roman" w:cs="Times New Roman"/>
          <w:sz w:val="24"/>
          <w:szCs w:val="24"/>
        </w:rPr>
        <w:t xml:space="preserve"> and this extends to h</w:t>
      </w:r>
      <w:r w:rsidR="00672493">
        <w:rPr>
          <w:rFonts w:ascii="Times New Roman" w:hAnsi="Times New Roman" w:cs="Times New Roman"/>
          <w:sz w:val="24"/>
          <w:szCs w:val="24"/>
        </w:rPr>
        <w:t xml:space="preserve">uman myometrial </w:t>
      </w:r>
      <w:r w:rsidR="00F32FBC">
        <w:rPr>
          <w:rFonts w:ascii="Times New Roman" w:hAnsi="Times New Roman" w:cs="Times New Roman"/>
          <w:sz w:val="24"/>
          <w:szCs w:val="24"/>
        </w:rPr>
        <w:t xml:space="preserve">and uterine </w:t>
      </w:r>
      <w:r w:rsidR="00134868">
        <w:rPr>
          <w:rFonts w:ascii="Times New Roman" w:hAnsi="Times New Roman" w:cs="Times New Roman"/>
          <w:sz w:val="24"/>
          <w:szCs w:val="24"/>
        </w:rPr>
        <w:t>arteries, which</w:t>
      </w:r>
      <w:r w:rsidR="00672493">
        <w:rPr>
          <w:rFonts w:ascii="Times New Roman" w:hAnsi="Times New Roman" w:cs="Times New Roman"/>
          <w:sz w:val="24"/>
          <w:szCs w:val="24"/>
        </w:rPr>
        <w:t xml:space="preserve"> exhibit </w:t>
      </w:r>
      <w:r w:rsidR="00F32FBC">
        <w:rPr>
          <w:rFonts w:ascii="Times New Roman" w:hAnsi="Times New Roman" w:cs="Times New Roman"/>
          <w:sz w:val="24"/>
          <w:szCs w:val="24"/>
        </w:rPr>
        <w:t xml:space="preserve">a </w:t>
      </w:r>
      <w:r w:rsidR="00672493">
        <w:rPr>
          <w:rFonts w:ascii="Times New Roman" w:hAnsi="Times New Roman" w:cs="Times New Roman"/>
          <w:sz w:val="24"/>
          <w:szCs w:val="24"/>
        </w:rPr>
        <w:t xml:space="preserve">deficit in endothelial-dependent relaxation </w:t>
      </w:r>
      <w:r w:rsidR="00D333C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lyYXlhdGg8L0F1dGhvcj48WWVhcj4yMDEwPC9ZZWFy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03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lyYXlhdGg8L0F1dGhvcj48WWVhcj4yMDEwPC9ZZWFy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</w:fldData>
        </w:fldChar>
      </w:r>
      <w:r w:rsidR="008B03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03F5">
        <w:rPr>
          <w:rFonts w:ascii="Times New Roman" w:hAnsi="Times New Roman" w:cs="Times New Roman"/>
          <w:sz w:val="24"/>
          <w:szCs w:val="24"/>
        </w:rPr>
      </w:r>
      <w:r w:rsidR="008B03F5">
        <w:rPr>
          <w:rFonts w:ascii="Times New Roman" w:hAnsi="Times New Roman" w:cs="Times New Roman"/>
          <w:sz w:val="24"/>
          <w:szCs w:val="24"/>
        </w:rPr>
        <w:fldChar w:fldCharType="end"/>
      </w:r>
      <w:r w:rsidR="00D333CB">
        <w:rPr>
          <w:rFonts w:ascii="Times New Roman" w:hAnsi="Times New Roman" w:cs="Times New Roman"/>
          <w:sz w:val="24"/>
          <w:szCs w:val="24"/>
        </w:rPr>
        <w:fldChar w:fldCharType="separate"/>
      </w:r>
      <w:r w:rsidR="008B03F5">
        <w:rPr>
          <w:rFonts w:ascii="Times New Roman" w:hAnsi="Times New Roman" w:cs="Times New Roman"/>
          <w:noProof/>
          <w:sz w:val="24"/>
          <w:szCs w:val="24"/>
        </w:rPr>
        <w:t>[131, 132]</w:t>
      </w:r>
      <w:r w:rsidR="00D333CB">
        <w:rPr>
          <w:rFonts w:ascii="Times New Roman" w:hAnsi="Times New Roman" w:cs="Times New Roman"/>
          <w:sz w:val="24"/>
          <w:szCs w:val="24"/>
        </w:rPr>
        <w:fldChar w:fldCharType="end"/>
      </w:r>
      <w:r w:rsidR="00F32FBC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F32FBC" w:rsidRPr="009D31CE">
        <w:rPr>
          <w:rStyle w:val="articletitle"/>
          <w:rFonts w:ascii="Open Sans" w:hAnsi="Open Sans" w:cs="Arial"/>
          <w:iCs/>
          <w:color w:val="1C1D1E"/>
          <w:sz w:val="24"/>
          <w:szCs w:val="24"/>
          <w:lang w:val="en"/>
        </w:rPr>
        <w:t>hyperreactivity</w:t>
      </w:r>
      <w:proofErr w:type="spellEnd"/>
      <w:r w:rsidR="00F32FBC" w:rsidRPr="009D31CE">
        <w:rPr>
          <w:rStyle w:val="articletitle"/>
          <w:rFonts w:ascii="Open Sans" w:hAnsi="Open Sans" w:cs="Arial"/>
          <w:iCs/>
          <w:color w:val="1C1D1E"/>
          <w:sz w:val="24"/>
          <w:szCs w:val="24"/>
          <w:lang w:val="en"/>
        </w:rPr>
        <w:t xml:space="preserve"> of vascular smooth muscle</w:t>
      </w:r>
      <w:r w:rsidR="00F32FBC">
        <w:rPr>
          <w:rStyle w:val="articletitle"/>
          <w:rFonts w:ascii="Open Sans" w:hAnsi="Open Sans" w:cs="Arial"/>
          <w:iCs/>
          <w:color w:val="1C1D1E"/>
          <w:sz w:val="24"/>
          <w:szCs w:val="24"/>
          <w:lang w:val="en"/>
        </w:rPr>
        <w:t xml:space="preserve"> </w:t>
      </w:r>
      <w:r w:rsidR="00D333CB">
        <w:rPr>
          <w:rStyle w:val="articletitle"/>
          <w:rFonts w:ascii="Open Sans" w:hAnsi="Open Sans" w:cs="Arial"/>
          <w:iCs/>
          <w:color w:val="1C1D1E"/>
          <w:sz w:val="24"/>
          <w:szCs w:val="24"/>
          <w:lang w:val="en"/>
        </w:rPr>
        <w:fldChar w:fldCharType="begin">
          <w:fldData xml:space="preserve">PEVuZE5vdGU+PENpdGU+PEF1dGhvcj5GbGVpc2NoaGFja2VyPC9BdXRob3I+PFllYXI+MTk5OTwv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</w:fldData>
        </w:fldChar>
      </w:r>
      <w:r w:rsidR="008B03F5">
        <w:rPr>
          <w:rStyle w:val="articletitle"/>
          <w:rFonts w:ascii="Open Sans" w:hAnsi="Open Sans" w:cs="Arial"/>
          <w:iCs/>
          <w:color w:val="1C1D1E"/>
          <w:sz w:val="24"/>
          <w:szCs w:val="24"/>
          <w:lang w:val="en"/>
        </w:rPr>
        <w:instrText xml:space="preserve"> ADDIN EN.CITE </w:instrText>
      </w:r>
      <w:r w:rsidR="008B03F5">
        <w:rPr>
          <w:rStyle w:val="articletitle"/>
          <w:rFonts w:ascii="Open Sans" w:hAnsi="Open Sans" w:cs="Arial"/>
          <w:iCs/>
          <w:color w:val="1C1D1E"/>
          <w:sz w:val="24"/>
          <w:szCs w:val="24"/>
          <w:lang w:val="en"/>
        </w:rPr>
        <w:fldChar w:fldCharType="begin">
          <w:fldData xml:space="preserve">PEVuZE5vdGU+PENpdGU+PEF1dGhvcj5GbGVpc2NoaGFja2VyPC9BdXRob3I+PFllYXI+MTk5OTwv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</w:fldData>
        </w:fldChar>
      </w:r>
      <w:r w:rsidR="008B03F5">
        <w:rPr>
          <w:rStyle w:val="articletitle"/>
          <w:rFonts w:ascii="Open Sans" w:hAnsi="Open Sans" w:cs="Arial"/>
          <w:iCs/>
          <w:color w:val="1C1D1E"/>
          <w:sz w:val="24"/>
          <w:szCs w:val="24"/>
          <w:lang w:val="en"/>
        </w:rPr>
        <w:instrText xml:space="preserve"> ADDIN EN.CITE.DATA </w:instrText>
      </w:r>
      <w:r w:rsidR="008B03F5">
        <w:rPr>
          <w:rStyle w:val="articletitle"/>
          <w:rFonts w:ascii="Open Sans" w:hAnsi="Open Sans" w:cs="Arial"/>
          <w:iCs/>
          <w:color w:val="1C1D1E"/>
          <w:sz w:val="24"/>
          <w:szCs w:val="24"/>
          <w:lang w:val="en"/>
        </w:rPr>
      </w:r>
      <w:r w:rsidR="008B03F5">
        <w:rPr>
          <w:rStyle w:val="articletitle"/>
          <w:rFonts w:ascii="Open Sans" w:hAnsi="Open Sans" w:cs="Arial"/>
          <w:iCs/>
          <w:color w:val="1C1D1E"/>
          <w:sz w:val="24"/>
          <w:szCs w:val="24"/>
          <w:lang w:val="en"/>
        </w:rPr>
        <w:fldChar w:fldCharType="end"/>
      </w:r>
      <w:r w:rsidR="00D333CB">
        <w:rPr>
          <w:rStyle w:val="articletitle"/>
          <w:rFonts w:ascii="Open Sans" w:hAnsi="Open Sans" w:cs="Arial"/>
          <w:iCs/>
          <w:color w:val="1C1D1E"/>
          <w:sz w:val="24"/>
          <w:szCs w:val="24"/>
          <w:lang w:val="en"/>
        </w:rPr>
        <w:fldChar w:fldCharType="separate"/>
      </w:r>
      <w:r w:rsidR="008B03F5">
        <w:rPr>
          <w:rStyle w:val="articletitle"/>
          <w:rFonts w:ascii="Open Sans" w:hAnsi="Open Sans" w:cs="Arial"/>
          <w:iCs/>
          <w:noProof/>
          <w:color w:val="1C1D1E"/>
          <w:sz w:val="24"/>
          <w:szCs w:val="24"/>
          <w:lang w:val="en"/>
        </w:rPr>
        <w:t>[132]</w:t>
      </w:r>
      <w:r w:rsidR="00D333CB">
        <w:rPr>
          <w:rStyle w:val="articletitle"/>
          <w:rFonts w:ascii="Open Sans" w:hAnsi="Open Sans" w:cs="Arial"/>
          <w:iCs/>
          <w:color w:val="1C1D1E"/>
          <w:sz w:val="24"/>
          <w:szCs w:val="24"/>
          <w:lang w:val="en"/>
        </w:rPr>
        <w:fldChar w:fldCharType="end"/>
      </w:r>
      <w:r w:rsidR="00F32FBC">
        <w:rPr>
          <w:rFonts w:ascii="Times New Roman" w:hAnsi="Times New Roman" w:cs="Times New Roman"/>
          <w:sz w:val="24"/>
          <w:szCs w:val="24"/>
        </w:rPr>
        <w:t>.</w:t>
      </w:r>
      <w:r w:rsidR="00EE36D9">
        <w:rPr>
          <w:rFonts w:ascii="Times New Roman" w:hAnsi="Times New Roman" w:cs="Times New Roman"/>
          <w:sz w:val="24"/>
          <w:szCs w:val="24"/>
        </w:rPr>
        <w:t xml:space="preserve"> Such vascular defi</w:t>
      </w:r>
      <w:r w:rsidR="00250AB0">
        <w:rPr>
          <w:rFonts w:ascii="Times New Roman" w:hAnsi="Times New Roman" w:cs="Times New Roman"/>
          <w:sz w:val="24"/>
          <w:szCs w:val="24"/>
        </w:rPr>
        <w:t>cits may well play a role in myometrial dysfunction and</w:t>
      </w:r>
      <w:r w:rsidR="00EE36D9">
        <w:rPr>
          <w:rFonts w:ascii="Times New Roman" w:hAnsi="Times New Roman" w:cs="Times New Roman"/>
          <w:sz w:val="24"/>
          <w:szCs w:val="24"/>
        </w:rPr>
        <w:t xml:space="preserve"> poorer pregnancy outcomes experienced by diabetic women.</w:t>
      </w:r>
    </w:p>
    <w:p w14:paraId="465402CC" w14:textId="77777777" w:rsidR="00CA50DF" w:rsidRDefault="00CA50DF" w:rsidP="00B83F71">
      <w:pPr>
        <w:rPr>
          <w:rStyle w:val="Hyperlink"/>
          <w:rFonts w:ascii="Times New Roman" w:hAnsi="Times New Roman" w:cs="Times New Roman"/>
          <w:color w:val="auto"/>
          <w:sz w:val="24"/>
          <w:szCs w:val="24"/>
          <w:lang w:val="en"/>
        </w:rPr>
      </w:pPr>
    </w:p>
    <w:p w14:paraId="1FFC3323" w14:textId="77777777" w:rsidR="00134868" w:rsidRPr="00134868" w:rsidRDefault="00134868" w:rsidP="00B83F71">
      <w:pPr>
        <w:rPr>
          <w:rStyle w:val="Hyperlink"/>
          <w:rFonts w:ascii="Times New Roman" w:hAnsi="Times New Roman" w:cs="Times New Roman"/>
          <w:b/>
          <w:color w:val="auto"/>
          <w:sz w:val="24"/>
          <w:szCs w:val="24"/>
          <w:lang w:val="en"/>
        </w:rPr>
      </w:pPr>
      <w:r w:rsidRPr="00134868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lang w:val="en"/>
        </w:rPr>
        <w:t>5.0 Conclusions</w:t>
      </w:r>
    </w:p>
    <w:p w14:paraId="29429631" w14:textId="77777777" w:rsidR="007D4F27" w:rsidRDefault="0063451C" w:rsidP="00B83F71">
      <w:pPr>
        <w:rPr>
          <w:rStyle w:val="Hyperlink"/>
          <w:rFonts w:ascii="Times New Roman" w:hAnsi="Times New Roman" w:cs="Times New Roman"/>
          <w:color w:val="auto"/>
          <w:sz w:val="24"/>
          <w:szCs w:val="24"/>
          <w:lang w:val="en"/>
        </w:rPr>
      </w:pPr>
      <w:r>
        <w:rPr>
          <w:rStyle w:val="Hyperlink"/>
          <w:rFonts w:ascii="Times New Roman" w:hAnsi="Times New Roman" w:cs="Times New Roman"/>
          <w:color w:val="auto"/>
          <w:sz w:val="24"/>
          <w:szCs w:val="24"/>
          <w:lang w:val="en"/>
        </w:rPr>
        <w:t>C</w:t>
      </w:r>
      <w:r w:rsidR="002A2CAD">
        <w:rPr>
          <w:rStyle w:val="Hyperlink"/>
          <w:rFonts w:ascii="Times New Roman" w:hAnsi="Times New Roman" w:cs="Times New Roman"/>
          <w:color w:val="auto"/>
          <w:sz w:val="24"/>
          <w:szCs w:val="24"/>
          <w:lang w:val="en"/>
        </w:rPr>
        <w:t xml:space="preserve">linical data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lang w:val="en"/>
        </w:rPr>
        <w:t xml:space="preserve">published in the last 2 years </w:t>
      </w:r>
      <w:r w:rsidR="002A2CAD">
        <w:rPr>
          <w:rStyle w:val="Hyperlink"/>
          <w:rFonts w:ascii="Times New Roman" w:hAnsi="Times New Roman" w:cs="Times New Roman"/>
          <w:color w:val="auto"/>
          <w:sz w:val="24"/>
          <w:szCs w:val="24"/>
          <w:lang w:val="en"/>
        </w:rPr>
        <w:t xml:space="preserve">strongly points to pregnancies complicated by advanced maternal age, obesity and diabetes being more risky and having worse outcomes. </w:t>
      </w:r>
      <w:r w:rsidR="00266B0E">
        <w:rPr>
          <w:rStyle w:val="Hyperlink"/>
          <w:rFonts w:ascii="Times New Roman" w:hAnsi="Times New Roman" w:cs="Times New Roman"/>
          <w:color w:val="auto"/>
          <w:sz w:val="24"/>
          <w:szCs w:val="24"/>
          <w:lang w:val="en"/>
        </w:rPr>
        <w:t>With these maternal phenotypes</w:t>
      </w:r>
      <w:r w:rsidR="002B7D9D">
        <w:rPr>
          <w:rStyle w:val="Hyperlink"/>
          <w:rFonts w:ascii="Times New Roman" w:hAnsi="Times New Roman" w:cs="Times New Roman"/>
          <w:color w:val="auto"/>
          <w:sz w:val="24"/>
          <w:szCs w:val="24"/>
          <w:lang w:val="en"/>
        </w:rPr>
        <w:t>,</w:t>
      </w:r>
      <w:r w:rsidR="002A2CAD">
        <w:rPr>
          <w:rStyle w:val="Hyperlink"/>
          <w:rFonts w:ascii="Times New Roman" w:hAnsi="Times New Roman" w:cs="Times New Roman"/>
          <w:color w:val="auto"/>
          <w:sz w:val="24"/>
          <w:szCs w:val="24"/>
          <w:lang w:val="en"/>
        </w:rPr>
        <w:t xml:space="preserve"> risk of dysfunctional </w:t>
      </w:r>
      <w:proofErr w:type="spellStart"/>
      <w:r w:rsidR="002A2CAD">
        <w:rPr>
          <w:rStyle w:val="Hyperlink"/>
          <w:rFonts w:ascii="Times New Roman" w:hAnsi="Times New Roman" w:cs="Times New Roman"/>
          <w:color w:val="auto"/>
          <w:sz w:val="24"/>
          <w:szCs w:val="24"/>
          <w:lang w:val="en"/>
        </w:rPr>
        <w:t>labour</w:t>
      </w:r>
      <w:proofErr w:type="spellEnd"/>
      <w:r w:rsidR="002A2CAD">
        <w:rPr>
          <w:rStyle w:val="Hyperlink"/>
          <w:rFonts w:ascii="Times New Roman" w:hAnsi="Times New Roman" w:cs="Times New Roman"/>
          <w:color w:val="auto"/>
          <w:sz w:val="24"/>
          <w:szCs w:val="24"/>
          <w:lang w:val="en"/>
        </w:rPr>
        <w:t xml:space="preserve"> and caesarian section is increased</w:t>
      </w:r>
      <w:r w:rsidR="00266B0E">
        <w:rPr>
          <w:rStyle w:val="Hyperlink"/>
          <w:rFonts w:ascii="Times New Roman" w:hAnsi="Times New Roman" w:cs="Times New Roman"/>
          <w:color w:val="auto"/>
          <w:sz w:val="24"/>
          <w:szCs w:val="24"/>
          <w:lang w:val="en"/>
        </w:rPr>
        <w:t xml:space="preserve"> and understanding the mechanisms by which this occurs will help us provide better perinatal care and hopefully improve outcomes.</w:t>
      </w:r>
      <w:r w:rsidR="002A2CAD">
        <w:rPr>
          <w:rStyle w:val="Hyperlink"/>
          <w:rFonts w:ascii="Times New Roman" w:hAnsi="Times New Roman" w:cs="Times New Roman"/>
          <w:color w:val="auto"/>
          <w:sz w:val="24"/>
          <w:szCs w:val="24"/>
          <w:lang w:val="en"/>
        </w:rPr>
        <w:t xml:space="preserve"> Studies on isolated human and animal myometrium point to clear deficits in myometrial contractility</w:t>
      </w:r>
      <w:r w:rsidR="002B7D9D">
        <w:rPr>
          <w:rStyle w:val="Hyperlink"/>
          <w:rFonts w:ascii="Times New Roman" w:hAnsi="Times New Roman" w:cs="Times New Roman"/>
          <w:color w:val="auto"/>
          <w:sz w:val="24"/>
          <w:szCs w:val="24"/>
          <w:lang w:val="en"/>
        </w:rPr>
        <w:t xml:space="preserve">, caused by a variety of </w:t>
      </w:r>
      <w:proofErr w:type="spellStart"/>
      <w:r w:rsidR="002B7D9D">
        <w:rPr>
          <w:rStyle w:val="Hyperlink"/>
          <w:rFonts w:ascii="Times New Roman" w:hAnsi="Times New Roman" w:cs="Times New Roman"/>
          <w:color w:val="auto"/>
          <w:sz w:val="24"/>
          <w:szCs w:val="24"/>
          <w:lang w:val="en"/>
        </w:rPr>
        <w:t>signalling</w:t>
      </w:r>
      <w:proofErr w:type="spellEnd"/>
      <w:r w:rsidR="002B7D9D">
        <w:rPr>
          <w:rStyle w:val="Hyperlink"/>
          <w:rFonts w:ascii="Times New Roman" w:hAnsi="Times New Roman" w:cs="Times New Roman"/>
          <w:color w:val="auto"/>
          <w:sz w:val="24"/>
          <w:szCs w:val="24"/>
          <w:lang w:val="en"/>
        </w:rPr>
        <w:t xml:space="preserve"> changes, but there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lang w:val="en"/>
        </w:rPr>
        <w:t>are few recent studies and many gaps in our knowledge</w:t>
      </w:r>
      <w:r w:rsidR="002B7D9D">
        <w:rPr>
          <w:rStyle w:val="Hyperlink"/>
          <w:rFonts w:ascii="Times New Roman" w:hAnsi="Times New Roman" w:cs="Times New Roman"/>
          <w:color w:val="auto"/>
          <w:sz w:val="24"/>
          <w:szCs w:val="24"/>
          <w:lang w:val="en"/>
        </w:rPr>
        <w:t xml:space="preserve">. </w:t>
      </w:r>
      <w:r w:rsidR="002A00A3">
        <w:rPr>
          <w:rStyle w:val="Hyperlink"/>
          <w:rFonts w:ascii="Times New Roman" w:hAnsi="Times New Roman" w:cs="Times New Roman"/>
          <w:color w:val="auto"/>
          <w:sz w:val="24"/>
          <w:szCs w:val="24"/>
          <w:lang w:val="en"/>
        </w:rPr>
        <w:t>The effects of each phenotype are likely to be multifactorial, t</w:t>
      </w:r>
      <w:r w:rsidR="00DB1C8E">
        <w:rPr>
          <w:rStyle w:val="Hyperlink"/>
          <w:rFonts w:ascii="Times New Roman" w:hAnsi="Times New Roman" w:cs="Times New Roman"/>
          <w:color w:val="auto"/>
          <w:sz w:val="24"/>
          <w:szCs w:val="24"/>
          <w:lang w:val="en"/>
        </w:rPr>
        <w:t xml:space="preserve">here is a </w:t>
      </w:r>
      <w:r w:rsidR="00757CCD">
        <w:rPr>
          <w:rStyle w:val="Hyperlink"/>
          <w:rFonts w:ascii="Times New Roman" w:hAnsi="Times New Roman" w:cs="Times New Roman"/>
          <w:color w:val="auto"/>
          <w:sz w:val="24"/>
          <w:szCs w:val="24"/>
          <w:lang w:val="en"/>
        </w:rPr>
        <w:t>close relationship</w:t>
      </w:r>
      <w:r w:rsidR="00C35A95">
        <w:rPr>
          <w:rStyle w:val="Hyperlink"/>
          <w:rFonts w:ascii="Times New Roman" w:hAnsi="Times New Roman" w:cs="Times New Roman"/>
          <w:color w:val="auto"/>
          <w:sz w:val="24"/>
          <w:szCs w:val="24"/>
          <w:lang w:val="en"/>
        </w:rPr>
        <w:t xml:space="preserve"> or overlap</w:t>
      </w:r>
      <w:r w:rsidR="00757CCD">
        <w:rPr>
          <w:rStyle w:val="Hyperlink"/>
          <w:rFonts w:ascii="Times New Roman" w:hAnsi="Times New Roman" w:cs="Times New Roman"/>
          <w:color w:val="auto"/>
          <w:sz w:val="24"/>
          <w:szCs w:val="24"/>
          <w:lang w:val="en"/>
        </w:rPr>
        <w:t xml:space="preserve"> between phenotypes (</w:t>
      </w:r>
      <w:r w:rsidR="007535F5">
        <w:rPr>
          <w:rStyle w:val="Hyperlink"/>
          <w:rFonts w:ascii="Times New Roman" w:hAnsi="Times New Roman" w:cs="Times New Roman"/>
          <w:color w:val="auto"/>
          <w:sz w:val="24"/>
          <w:szCs w:val="24"/>
          <w:lang w:val="en"/>
        </w:rPr>
        <w:t xml:space="preserve">e.g. </w:t>
      </w:r>
      <w:r w:rsidR="00DB1C8E">
        <w:rPr>
          <w:rStyle w:val="Hyperlink"/>
          <w:rFonts w:ascii="Times New Roman" w:hAnsi="Times New Roman" w:cs="Times New Roman"/>
          <w:color w:val="auto"/>
          <w:sz w:val="24"/>
          <w:szCs w:val="24"/>
          <w:lang w:val="en"/>
        </w:rPr>
        <w:t xml:space="preserve">older mothers are more likely to have </w:t>
      </w:r>
      <w:r w:rsidR="007535F5">
        <w:rPr>
          <w:rStyle w:val="Hyperlink"/>
          <w:rFonts w:ascii="Times New Roman" w:hAnsi="Times New Roman" w:cs="Times New Roman"/>
          <w:color w:val="auto"/>
          <w:sz w:val="24"/>
          <w:szCs w:val="24"/>
          <w:lang w:val="en"/>
        </w:rPr>
        <w:t>higher BMI/diabetes</w:t>
      </w:r>
      <w:r w:rsidR="00757CCD">
        <w:rPr>
          <w:rStyle w:val="Hyperlink"/>
          <w:rFonts w:ascii="Times New Roman" w:hAnsi="Times New Roman" w:cs="Times New Roman"/>
          <w:color w:val="auto"/>
          <w:sz w:val="24"/>
          <w:szCs w:val="24"/>
          <w:lang w:val="en"/>
        </w:rPr>
        <w:t xml:space="preserve">) </w:t>
      </w:r>
      <w:r w:rsidR="007D4F27">
        <w:rPr>
          <w:rStyle w:val="Hyperlink"/>
          <w:rFonts w:ascii="Times New Roman" w:hAnsi="Times New Roman" w:cs="Times New Roman"/>
          <w:color w:val="auto"/>
          <w:sz w:val="24"/>
          <w:szCs w:val="24"/>
          <w:lang w:val="en"/>
        </w:rPr>
        <w:t>and their prevalence is forecast to grow strongly in the coming decades.</w:t>
      </w:r>
      <w:r w:rsidR="007535F5">
        <w:rPr>
          <w:rStyle w:val="Hyperlink"/>
          <w:rFonts w:ascii="Times New Roman" w:hAnsi="Times New Roman" w:cs="Times New Roman"/>
          <w:color w:val="auto"/>
          <w:sz w:val="24"/>
          <w:szCs w:val="24"/>
          <w:lang w:val="en"/>
        </w:rPr>
        <w:t xml:space="preserve"> Encouragement of healthy lifestyle choices to reduce pre-pregnancy obesity and rigorous control of maternal glucose levels will help improve outcomes, but</w:t>
      </w:r>
      <w:r w:rsidR="007D4F27">
        <w:rPr>
          <w:rStyle w:val="Hyperlink"/>
          <w:rFonts w:ascii="Times New Roman" w:hAnsi="Times New Roman" w:cs="Times New Roman"/>
          <w:color w:val="auto"/>
          <w:sz w:val="24"/>
          <w:szCs w:val="24"/>
          <w:lang w:val="en"/>
        </w:rPr>
        <w:t xml:space="preserve"> given the impact of these phenotypes on successful parturition, it will become </w:t>
      </w:r>
      <w:r w:rsidR="00C35A95">
        <w:rPr>
          <w:rStyle w:val="Hyperlink"/>
          <w:rFonts w:ascii="Times New Roman" w:hAnsi="Times New Roman" w:cs="Times New Roman"/>
          <w:color w:val="auto"/>
          <w:sz w:val="24"/>
          <w:szCs w:val="24"/>
          <w:lang w:val="en"/>
        </w:rPr>
        <w:t xml:space="preserve">ever </w:t>
      </w:r>
      <w:r w:rsidR="007D4F27">
        <w:rPr>
          <w:rStyle w:val="Hyperlink"/>
          <w:rFonts w:ascii="Times New Roman" w:hAnsi="Times New Roman" w:cs="Times New Roman"/>
          <w:color w:val="auto"/>
          <w:sz w:val="24"/>
          <w:szCs w:val="24"/>
          <w:lang w:val="en"/>
        </w:rPr>
        <w:t xml:space="preserve">more vital for us to understand </w:t>
      </w:r>
      <w:r w:rsidR="00C35A95">
        <w:rPr>
          <w:rStyle w:val="Hyperlink"/>
          <w:rFonts w:ascii="Times New Roman" w:hAnsi="Times New Roman" w:cs="Times New Roman"/>
          <w:color w:val="auto"/>
          <w:sz w:val="24"/>
          <w:szCs w:val="24"/>
          <w:lang w:val="en"/>
        </w:rPr>
        <w:t xml:space="preserve">the </w:t>
      </w:r>
      <w:r w:rsidR="007535F5">
        <w:rPr>
          <w:rStyle w:val="Hyperlink"/>
          <w:rFonts w:ascii="Times New Roman" w:hAnsi="Times New Roman" w:cs="Times New Roman"/>
          <w:color w:val="auto"/>
          <w:sz w:val="24"/>
          <w:szCs w:val="24"/>
          <w:lang w:val="en"/>
        </w:rPr>
        <w:t xml:space="preserve">cellular </w:t>
      </w:r>
      <w:r w:rsidR="00C35A95">
        <w:rPr>
          <w:rStyle w:val="Hyperlink"/>
          <w:rFonts w:ascii="Times New Roman" w:hAnsi="Times New Roman" w:cs="Times New Roman"/>
          <w:color w:val="auto"/>
          <w:sz w:val="24"/>
          <w:szCs w:val="24"/>
          <w:lang w:val="en"/>
        </w:rPr>
        <w:t xml:space="preserve">mechanisms involved, with the aim of improving perinatal care and pregnancy outcomes. </w:t>
      </w:r>
    </w:p>
    <w:p w14:paraId="7A888C6C" w14:textId="77777777" w:rsidR="007F10C6" w:rsidRDefault="007F10C6" w:rsidP="00B83F71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637FF508" w14:textId="77777777" w:rsidR="007F10C6" w:rsidRPr="007F10C6" w:rsidRDefault="007F10C6" w:rsidP="00B83F71">
      <w:pPr>
        <w:rPr>
          <w:rFonts w:ascii="Times New Roman" w:hAnsi="Times New Roman" w:cs="Times New Roman"/>
          <w:b/>
          <w:sz w:val="24"/>
          <w:szCs w:val="24"/>
        </w:rPr>
      </w:pPr>
      <w:r w:rsidRPr="007F10C6">
        <w:rPr>
          <w:rFonts w:ascii="Times New Roman" w:hAnsi="Times New Roman" w:cs="Times New Roman"/>
          <w:b/>
          <w:sz w:val="24"/>
          <w:szCs w:val="24"/>
        </w:rPr>
        <w:t>Funding</w:t>
      </w:r>
    </w:p>
    <w:p w14:paraId="3EE82007" w14:textId="77777777" w:rsidR="007F10C6" w:rsidRDefault="0063451C" w:rsidP="00B83F7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author is supported by</w:t>
      </w:r>
      <w:r w:rsidR="007F10C6" w:rsidRPr="007F10C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he University of Liverpool</w:t>
      </w:r>
      <w:r w:rsidR="007F10C6" w:rsidRPr="007F10C6">
        <w:rPr>
          <w:rFonts w:ascii="Times New Roman" w:hAnsi="Times New Roman" w:cs="Times New Roman"/>
          <w:sz w:val="24"/>
          <w:szCs w:val="24"/>
        </w:rPr>
        <w:t>.</w:t>
      </w:r>
    </w:p>
    <w:p w14:paraId="6A218A80" w14:textId="77777777" w:rsidR="0063451C" w:rsidRPr="007F10C6" w:rsidRDefault="0063451C" w:rsidP="00B83F71">
      <w:pPr>
        <w:rPr>
          <w:rFonts w:ascii="Times New Roman" w:hAnsi="Times New Roman" w:cs="Times New Roman"/>
          <w:sz w:val="24"/>
          <w:szCs w:val="24"/>
        </w:rPr>
      </w:pPr>
    </w:p>
    <w:p w14:paraId="23CB482A" w14:textId="4E992FA8" w:rsidR="007F10C6" w:rsidRPr="007F10C6" w:rsidRDefault="00EE1623" w:rsidP="00B83F71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Declarations </w:t>
      </w:r>
      <w:r w:rsidR="007F10C6" w:rsidRPr="007F10C6">
        <w:rPr>
          <w:rFonts w:ascii="Times New Roman" w:hAnsi="Times New Roman" w:cs="Times New Roman"/>
          <w:b/>
          <w:sz w:val="24"/>
          <w:szCs w:val="24"/>
        </w:rPr>
        <w:t>of Interest</w:t>
      </w:r>
    </w:p>
    <w:p w14:paraId="489C29CE" w14:textId="77777777" w:rsidR="007F10C6" w:rsidRPr="007F10C6" w:rsidRDefault="007F10C6" w:rsidP="00B83F71">
      <w:pPr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7F10C6">
        <w:rPr>
          <w:rFonts w:ascii="Times New Roman" w:hAnsi="Times New Roman" w:cs="Times New Roman"/>
          <w:sz w:val="24"/>
          <w:szCs w:val="24"/>
        </w:rPr>
        <w:t>None</w:t>
      </w:r>
    </w:p>
    <w:p w14:paraId="29FCA6AB" w14:textId="77777777" w:rsidR="00D333CB" w:rsidRDefault="00D333CB" w:rsidP="00B83F71">
      <w:pPr>
        <w:rPr>
          <w:rFonts w:ascii="Times New Roman" w:hAnsi="Times New Roman" w:cs="Times New Roman"/>
          <w:sz w:val="24"/>
          <w:szCs w:val="24"/>
        </w:rPr>
      </w:pPr>
    </w:p>
    <w:p w14:paraId="776AFB4B" w14:textId="77777777" w:rsidR="0063451C" w:rsidRPr="0063451C" w:rsidRDefault="0063451C" w:rsidP="00B83F71">
      <w:pPr>
        <w:rPr>
          <w:rFonts w:ascii="Times New Roman" w:hAnsi="Times New Roman" w:cs="Times New Roman"/>
          <w:b/>
          <w:sz w:val="24"/>
          <w:szCs w:val="24"/>
        </w:rPr>
      </w:pPr>
      <w:r w:rsidRPr="0063451C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5E3765EE" w14:textId="77777777" w:rsidR="00427789" w:rsidRDefault="00427789" w:rsidP="00B83F71">
      <w:pPr>
        <w:rPr>
          <w:rFonts w:ascii="Times New Roman" w:hAnsi="Times New Roman" w:cs="Times New Roman"/>
          <w:sz w:val="24"/>
          <w:szCs w:val="24"/>
        </w:rPr>
      </w:pPr>
    </w:p>
    <w:p w14:paraId="1AF6D1D2" w14:textId="77777777" w:rsidR="008B03F5" w:rsidRPr="008B03F5" w:rsidRDefault="00427789" w:rsidP="008B03F5">
      <w:pPr>
        <w:pStyle w:val="EndNoteBibliography"/>
        <w:ind w:left="720" w:hanging="720"/>
      </w:pPr>
      <w:r>
        <w:rPr>
          <w:rFonts w:ascii="Times New Roman" w:hAnsi="Times New Roman" w:cs="Times New Roman"/>
          <w:sz w:val="24"/>
        </w:rPr>
        <w:fldChar w:fldCharType="begin"/>
      </w:r>
      <w:r>
        <w:rPr>
          <w:rFonts w:ascii="Times New Roman" w:hAnsi="Times New Roman" w:cs="Times New Roman"/>
          <w:sz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</w:rPr>
        <w:fldChar w:fldCharType="separate"/>
      </w:r>
      <w:r w:rsidR="008B03F5" w:rsidRPr="008B03F5">
        <w:t>1.</w:t>
      </w:r>
      <w:r w:rsidR="008B03F5" w:rsidRPr="008B03F5">
        <w:tab/>
        <w:t xml:space="preserve">Wray, S. and C. Prendergast, </w:t>
      </w:r>
      <w:r w:rsidR="008B03F5" w:rsidRPr="008B03F5">
        <w:rPr>
          <w:i/>
        </w:rPr>
        <w:t>The Myometrium: From Excitation to Contractions and Labour.</w:t>
      </w:r>
      <w:r w:rsidR="008B03F5" w:rsidRPr="008B03F5">
        <w:t xml:space="preserve"> Adv Exp Med Biol, 2019. </w:t>
      </w:r>
      <w:r w:rsidR="008B03F5" w:rsidRPr="008B03F5">
        <w:rPr>
          <w:b/>
        </w:rPr>
        <w:t>1124</w:t>
      </w:r>
      <w:r w:rsidR="008B03F5" w:rsidRPr="008B03F5">
        <w:t>: p. 233-263.</w:t>
      </w:r>
    </w:p>
    <w:p w14:paraId="5F21612C" w14:textId="77777777" w:rsidR="008B03F5" w:rsidRPr="008B03F5" w:rsidRDefault="008B03F5" w:rsidP="008B03F5">
      <w:pPr>
        <w:pStyle w:val="EndNoteBibliography"/>
        <w:ind w:left="720" w:hanging="720"/>
      </w:pPr>
      <w:r w:rsidRPr="008B03F5">
        <w:t>2.</w:t>
      </w:r>
      <w:r w:rsidRPr="008B03F5">
        <w:tab/>
        <w:t xml:space="preserve">Statistics, O.f.N., </w:t>
      </w:r>
      <w:r w:rsidRPr="008B03F5">
        <w:rPr>
          <w:i/>
        </w:rPr>
        <w:t>Births in England and Wales: 2017</w:t>
      </w:r>
      <w:r w:rsidRPr="008B03F5">
        <w:t>. 2018.</w:t>
      </w:r>
    </w:p>
    <w:p w14:paraId="085DA900" w14:textId="77777777" w:rsidR="008B03F5" w:rsidRPr="008B03F5" w:rsidRDefault="008B03F5" w:rsidP="008B03F5">
      <w:pPr>
        <w:pStyle w:val="EndNoteBibliography"/>
        <w:ind w:left="720" w:hanging="720"/>
      </w:pPr>
      <w:r w:rsidRPr="008B03F5">
        <w:t>3.</w:t>
      </w:r>
      <w:r w:rsidRPr="008B03F5">
        <w:tab/>
        <w:t xml:space="preserve">Matthews, T.J. and B.E. Hamilton, </w:t>
      </w:r>
      <w:r w:rsidRPr="008B03F5">
        <w:rPr>
          <w:i/>
        </w:rPr>
        <w:t>First births to older women continue to rise.</w:t>
      </w:r>
      <w:r w:rsidRPr="008B03F5">
        <w:t xml:space="preserve"> NCHS Data Brief, 2014(152): p. 1-8.</w:t>
      </w:r>
    </w:p>
    <w:p w14:paraId="1E2722CF" w14:textId="77777777" w:rsidR="008B03F5" w:rsidRPr="008B03F5" w:rsidRDefault="008B03F5" w:rsidP="008B03F5">
      <w:pPr>
        <w:pStyle w:val="EndNoteBibliography"/>
        <w:ind w:left="720" w:hanging="720"/>
      </w:pPr>
      <w:r w:rsidRPr="008B03F5">
        <w:t>4.</w:t>
      </w:r>
      <w:r w:rsidRPr="008B03F5">
        <w:tab/>
        <w:t xml:space="preserve">Mathews, T.J. and B.E. Hamilton, </w:t>
      </w:r>
      <w:r w:rsidRPr="008B03F5">
        <w:rPr>
          <w:i/>
        </w:rPr>
        <w:t>Mean Age of Mothers is on the Rise: United States, 2000-2014.</w:t>
      </w:r>
      <w:r w:rsidRPr="008B03F5">
        <w:t xml:space="preserve"> NCHS Data Brief, 2016(232): p. 1-8.</w:t>
      </w:r>
    </w:p>
    <w:p w14:paraId="754D0254" w14:textId="77777777" w:rsidR="008B03F5" w:rsidRPr="008B03F5" w:rsidRDefault="008B03F5" w:rsidP="008B03F5">
      <w:pPr>
        <w:pStyle w:val="EndNoteBibliography"/>
        <w:ind w:left="720" w:hanging="720"/>
      </w:pPr>
      <w:r w:rsidRPr="008B03F5">
        <w:t>5.</w:t>
      </w:r>
      <w:r w:rsidRPr="008B03F5">
        <w:tab/>
        <w:t xml:space="preserve">Pinheiro, R.L., et al., </w:t>
      </w:r>
      <w:r w:rsidRPr="008B03F5">
        <w:rPr>
          <w:i/>
        </w:rPr>
        <w:t>Advanced Maternal Age: Adverse Outcomes of Pregnancy, A Meta-Analysis.</w:t>
      </w:r>
      <w:r w:rsidRPr="008B03F5">
        <w:t xml:space="preserve"> Acta Med Port, 2019. </w:t>
      </w:r>
      <w:r w:rsidRPr="008B03F5">
        <w:rPr>
          <w:b/>
        </w:rPr>
        <w:t>32</w:t>
      </w:r>
      <w:r w:rsidRPr="008B03F5">
        <w:t>(3): p. 219-226.</w:t>
      </w:r>
    </w:p>
    <w:p w14:paraId="2E91F815" w14:textId="77777777" w:rsidR="008B03F5" w:rsidRPr="008B03F5" w:rsidRDefault="008B03F5" w:rsidP="008B03F5">
      <w:pPr>
        <w:pStyle w:val="EndNoteBibliography"/>
        <w:ind w:left="720" w:hanging="720"/>
      </w:pPr>
      <w:r w:rsidRPr="008B03F5">
        <w:t>6.</w:t>
      </w:r>
      <w:r w:rsidRPr="008B03F5">
        <w:tab/>
        <w:t xml:space="preserve">Rodriguez-Mesa, N., et al., </w:t>
      </w:r>
      <w:r w:rsidRPr="008B03F5">
        <w:rPr>
          <w:i/>
        </w:rPr>
        <w:t>Influence of Body Mass Index on Gestation and Delivery in Nulliparous Women: A Cohort Study.</w:t>
      </w:r>
      <w:r w:rsidRPr="008B03F5">
        <w:t xml:space="preserve"> Int J Environ Res Public Health, 2019. </w:t>
      </w:r>
      <w:r w:rsidRPr="008B03F5">
        <w:rPr>
          <w:b/>
        </w:rPr>
        <w:t>16</w:t>
      </w:r>
      <w:r w:rsidRPr="008B03F5">
        <w:t>(11).</w:t>
      </w:r>
    </w:p>
    <w:p w14:paraId="61D7E271" w14:textId="77777777" w:rsidR="008B03F5" w:rsidRPr="008B03F5" w:rsidRDefault="008B03F5" w:rsidP="008B03F5">
      <w:pPr>
        <w:pStyle w:val="EndNoteBibliography"/>
        <w:ind w:left="720" w:hanging="720"/>
      </w:pPr>
      <w:r w:rsidRPr="008B03F5">
        <w:t>7.</w:t>
      </w:r>
      <w:r w:rsidRPr="008B03F5">
        <w:tab/>
        <w:t xml:space="preserve">Heazell, A.E.P., et al., </w:t>
      </w:r>
      <w:r w:rsidRPr="008B03F5">
        <w:rPr>
          <w:i/>
        </w:rPr>
        <w:t>Pregnancy outcome in mothers over the age of 35.</w:t>
      </w:r>
      <w:r w:rsidRPr="008B03F5">
        <w:t xml:space="preserve"> Curr Opin Obstet Gynecol, 2018. </w:t>
      </w:r>
      <w:r w:rsidRPr="008B03F5">
        <w:rPr>
          <w:b/>
        </w:rPr>
        <w:t>30</w:t>
      </w:r>
      <w:r w:rsidRPr="008B03F5">
        <w:t>(6): p. 337-343.</w:t>
      </w:r>
    </w:p>
    <w:p w14:paraId="3504FFBD" w14:textId="77777777" w:rsidR="008B03F5" w:rsidRPr="008B03F5" w:rsidRDefault="008B03F5" w:rsidP="008B03F5">
      <w:pPr>
        <w:pStyle w:val="EndNoteBibliography"/>
        <w:ind w:left="720" w:hanging="720"/>
      </w:pPr>
      <w:r w:rsidRPr="008B03F5">
        <w:t>8.</w:t>
      </w:r>
      <w:r w:rsidRPr="008B03F5">
        <w:tab/>
        <w:t xml:space="preserve">Jolly, M., et al., </w:t>
      </w:r>
      <w:r w:rsidRPr="008B03F5">
        <w:rPr>
          <w:i/>
        </w:rPr>
        <w:t>The risks associated with pregnancy in women aged 35 years or older.</w:t>
      </w:r>
      <w:r w:rsidRPr="008B03F5">
        <w:t xml:space="preserve"> Hum Reprod, 2000. </w:t>
      </w:r>
      <w:r w:rsidRPr="008B03F5">
        <w:rPr>
          <w:b/>
        </w:rPr>
        <w:t>15</w:t>
      </w:r>
      <w:r w:rsidRPr="008B03F5">
        <w:t>(11): p. 2433-7.</w:t>
      </w:r>
    </w:p>
    <w:p w14:paraId="776157C7" w14:textId="77777777" w:rsidR="008B03F5" w:rsidRPr="008B03F5" w:rsidRDefault="008B03F5" w:rsidP="008B03F5">
      <w:pPr>
        <w:pStyle w:val="EndNoteBibliography"/>
        <w:ind w:left="720" w:hanging="720"/>
      </w:pPr>
      <w:r w:rsidRPr="008B03F5">
        <w:t>9.</w:t>
      </w:r>
      <w:r w:rsidRPr="008B03F5">
        <w:tab/>
        <w:t xml:space="preserve">Main, D.M., E.K. Main, and D.H. Moore, 2nd, </w:t>
      </w:r>
      <w:r w:rsidRPr="008B03F5">
        <w:rPr>
          <w:i/>
        </w:rPr>
        <w:t>The relationship between maternal age and uterine dysfunction: a continuous effect throughout reproductive life.</w:t>
      </w:r>
      <w:r w:rsidRPr="008B03F5">
        <w:t xml:space="preserve"> Am J Obstet Gynecol, 2000. </w:t>
      </w:r>
      <w:r w:rsidRPr="008B03F5">
        <w:rPr>
          <w:b/>
        </w:rPr>
        <w:t>182</w:t>
      </w:r>
      <w:r w:rsidRPr="008B03F5">
        <w:t>(6): p. 1312-20.</w:t>
      </w:r>
    </w:p>
    <w:p w14:paraId="16A1C865" w14:textId="77777777" w:rsidR="008B03F5" w:rsidRPr="008B03F5" w:rsidRDefault="008B03F5" w:rsidP="008B03F5">
      <w:pPr>
        <w:pStyle w:val="EndNoteBibliography"/>
        <w:ind w:left="720" w:hanging="720"/>
      </w:pPr>
      <w:r w:rsidRPr="008B03F5">
        <w:t>10.</w:t>
      </w:r>
      <w:r w:rsidRPr="008B03F5">
        <w:tab/>
        <w:t xml:space="preserve">Treacy, A., M. Robson, and C. O'Herlihy, </w:t>
      </w:r>
      <w:r w:rsidRPr="008B03F5">
        <w:rPr>
          <w:i/>
        </w:rPr>
        <w:t>Dystocia increases with advancing maternal age.</w:t>
      </w:r>
      <w:r w:rsidRPr="008B03F5">
        <w:t xml:space="preserve"> Am J Obstet Gynecol, 2006. </w:t>
      </w:r>
      <w:r w:rsidRPr="008B03F5">
        <w:rPr>
          <w:b/>
        </w:rPr>
        <w:t>195</w:t>
      </w:r>
      <w:r w:rsidRPr="008B03F5">
        <w:t>(3): p. 760-3.</w:t>
      </w:r>
    </w:p>
    <w:p w14:paraId="04CA1BFA" w14:textId="77777777" w:rsidR="008B03F5" w:rsidRPr="008B03F5" w:rsidRDefault="008B03F5" w:rsidP="008B03F5">
      <w:pPr>
        <w:pStyle w:val="EndNoteBibliography"/>
        <w:ind w:left="720" w:hanging="720"/>
      </w:pPr>
      <w:r w:rsidRPr="008B03F5">
        <w:t>11.</w:t>
      </w:r>
      <w:r w:rsidRPr="008B03F5">
        <w:tab/>
        <w:t xml:space="preserve">Greenberg, M.B., et al., </w:t>
      </w:r>
      <w:r w:rsidRPr="008B03F5">
        <w:rPr>
          <w:i/>
        </w:rPr>
        <w:t>Does length of labor vary by maternal age?</w:t>
      </w:r>
      <w:r w:rsidRPr="008B03F5">
        <w:t xml:space="preserve"> Am J Obstet Gynecol, 2007. </w:t>
      </w:r>
      <w:r w:rsidRPr="008B03F5">
        <w:rPr>
          <w:b/>
        </w:rPr>
        <w:t>197</w:t>
      </w:r>
      <w:r w:rsidRPr="008B03F5">
        <w:t>(4): p. 428.e1-7.</w:t>
      </w:r>
    </w:p>
    <w:p w14:paraId="357643D0" w14:textId="77777777" w:rsidR="008B03F5" w:rsidRPr="008B03F5" w:rsidRDefault="008B03F5" w:rsidP="008B03F5">
      <w:pPr>
        <w:pStyle w:val="EndNoteBibliography"/>
        <w:ind w:left="720" w:hanging="720"/>
      </w:pPr>
      <w:r w:rsidRPr="008B03F5">
        <w:t>12.</w:t>
      </w:r>
      <w:r w:rsidRPr="008B03F5">
        <w:tab/>
        <w:t xml:space="preserve">Molina-Garcia, L., et al., </w:t>
      </w:r>
      <w:r w:rsidRPr="008B03F5">
        <w:rPr>
          <w:i/>
        </w:rPr>
        <w:t>Maternal Age and Pregnancy, Childbirth and the Puerperium: Obstetric Results.</w:t>
      </w:r>
      <w:r w:rsidRPr="008B03F5">
        <w:t xml:space="preserve"> J Clin Med, 2019. </w:t>
      </w:r>
      <w:r w:rsidRPr="008B03F5">
        <w:rPr>
          <w:b/>
        </w:rPr>
        <w:t>8</w:t>
      </w:r>
      <w:r w:rsidRPr="008B03F5">
        <w:t>(5).</w:t>
      </w:r>
    </w:p>
    <w:p w14:paraId="453B9A5B" w14:textId="77777777" w:rsidR="008B03F5" w:rsidRPr="008B03F5" w:rsidRDefault="008B03F5" w:rsidP="008B03F5">
      <w:pPr>
        <w:pStyle w:val="EndNoteBibliography"/>
        <w:ind w:left="720" w:hanging="720"/>
      </w:pPr>
      <w:r w:rsidRPr="008B03F5">
        <w:t>13.</w:t>
      </w:r>
      <w:r w:rsidRPr="008B03F5">
        <w:tab/>
        <w:t xml:space="preserve">Rydahl, E., et al., </w:t>
      </w:r>
      <w:r w:rsidRPr="008B03F5">
        <w:rPr>
          <w:i/>
        </w:rPr>
        <w:t>Cesarean section on a rise-Does advanced maternal age explain the increase? A population register-based study.</w:t>
      </w:r>
      <w:r w:rsidRPr="008B03F5">
        <w:t xml:space="preserve"> PLoS One, 2019. </w:t>
      </w:r>
      <w:r w:rsidRPr="008B03F5">
        <w:rPr>
          <w:b/>
        </w:rPr>
        <w:t>14</w:t>
      </w:r>
      <w:r w:rsidRPr="008B03F5">
        <w:t>(1): p. e0210655.</w:t>
      </w:r>
    </w:p>
    <w:p w14:paraId="2252DAA5" w14:textId="77777777" w:rsidR="008B03F5" w:rsidRPr="008B03F5" w:rsidRDefault="008B03F5" w:rsidP="008B03F5">
      <w:pPr>
        <w:pStyle w:val="EndNoteBibliography"/>
        <w:ind w:left="720" w:hanging="720"/>
      </w:pPr>
      <w:r w:rsidRPr="008B03F5">
        <w:t>14.</w:t>
      </w:r>
      <w:r w:rsidRPr="008B03F5">
        <w:tab/>
        <w:t xml:space="preserve">Ankarcrona, V., et al., </w:t>
      </w:r>
      <w:r w:rsidRPr="008B03F5">
        <w:rPr>
          <w:i/>
        </w:rPr>
        <w:t>Delivery outcome after trial of labor in nulliparous women 40 years or older-A nationwide population-based study.</w:t>
      </w:r>
      <w:r w:rsidRPr="008B03F5">
        <w:t xml:space="preserve"> Acta Obstet Gynecol Scand, 2019. </w:t>
      </w:r>
      <w:r w:rsidRPr="008B03F5">
        <w:rPr>
          <w:b/>
        </w:rPr>
        <w:t>98</w:t>
      </w:r>
      <w:r w:rsidRPr="008B03F5">
        <w:t>(9): p. 1195-1203.</w:t>
      </w:r>
    </w:p>
    <w:p w14:paraId="1508083F" w14:textId="77777777" w:rsidR="008B03F5" w:rsidRPr="008B03F5" w:rsidRDefault="008B03F5" w:rsidP="008B03F5">
      <w:pPr>
        <w:pStyle w:val="EndNoteBibliography"/>
        <w:ind w:left="720" w:hanging="720"/>
      </w:pPr>
      <w:r w:rsidRPr="008B03F5">
        <w:t>15.</w:t>
      </w:r>
      <w:r w:rsidRPr="008B03F5">
        <w:tab/>
        <w:t xml:space="preserve">Dunn, L. and S. Kumar, </w:t>
      </w:r>
      <w:r w:rsidRPr="008B03F5">
        <w:rPr>
          <w:i/>
        </w:rPr>
        <w:t>Maternal age is a risk factor for caesarean section following induction of labour.</w:t>
      </w:r>
      <w:r w:rsidRPr="008B03F5">
        <w:t xml:space="preserve"> 2017. </w:t>
      </w:r>
      <w:r w:rsidRPr="008B03F5">
        <w:rPr>
          <w:b/>
        </w:rPr>
        <w:t>57</w:t>
      </w:r>
      <w:r w:rsidRPr="008B03F5">
        <w:t>(4): p. 426-431.</w:t>
      </w:r>
    </w:p>
    <w:p w14:paraId="279C9BF7" w14:textId="77777777" w:rsidR="008B03F5" w:rsidRPr="008B03F5" w:rsidRDefault="008B03F5" w:rsidP="008B03F5">
      <w:pPr>
        <w:pStyle w:val="EndNoteBibliography"/>
        <w:ind w:left="720" w:hanging="720"/>
      </w:pPr>
      <w:r w:rsidRPr="008B03F5">
        <w:t>16.</w:t>
      </w:r>
      <w:r w:rsidRPr="008B03F5">
        <w:tab/>
        <w:t xml:space="preserve">Smith, G.C., et al., </w:t>
      </w:r>
      <w:r w:rsidRPr="008B03F5">
        <w:rPr>
          <w:i/>
        </w:rPr>
        <w:t>The effect of delaying childbirth on primary cesarean section rates.</w:t>
      </w:r>
      <w:r w:rsidRPr="008B03F5">
        <w:t xml:space="preserve"> PLoS Med, 2008. </w:t>
      </w:r>
      <w:r w:rsidRPr="008B03F5">
        <w:rPr>
          <w:b/>
        </w:rPr>
        <w:t>5</w:t>
      </w:r>
      <w:r w:rsidRPr="008B03F5">
        <w:t>(7): p. e144.</w:t>
      </w:r>
    </w:p>
    <w:p w14:paraId="09792016" w14:textId="77777777" w:rsidR="008B03F5" w:rsidRPr="008B03F5" w:rsidRDefault="008B03F5" w:rsidP="008B03F5">
      <w:pPr>
        <w:pStyle w:val="EndNoteBibliography"/>
        <w:ind w:left="720" w:hanging="720"/>
      </w:pPr>
      <w:r w:rsidRPr="008B03F5">
        <w:lastRenderedPageBreak/>
        <w:t>17.</w:t>
      </w:r>
      <w:r w:rsidRPr="008B03F5">
        <w:tab/>
        <w:t xml:space="preserve">Crequit, S., et al., </w:t>
      </w:r>
      <w:r w:rsidRPr="008B03F5">
        <w:rPr>
          <w:i/>
        </w:rPr>
        <w:t>Impact of maternal age on intrapartum caesarean delivery rate in nulliparas with spontaneous labour.</w:t>
      </w:r>
      <w:r w:rsidRPr="008B03F5">
        <w:t xml:space="preserve"> J Gynecol Obstet Hum Reprod, 2019. </w:t>
      </w:r>
      <w:r w:rsidRPr="008B03F5">
        <w:rPr>
          <w:b/>
        </w:rPr>
        <w:t>48</w:t>
      </w:r>
      <w:r w:rsidRPr="008B03F5">
        <w:t>(6): p. 407-411.</w:t>
      </w:r>
    </w:p>
    <w:p w14:paraId="7D891A06" w14:textId="77777777" w:rsidR="008B03F5" w:rsidRPr="008B03F5" w:rsidRDefault="008B03F5" w:rsidP="008B03F5">
      <w:pPr>
        <w:pStyle w:val="EndNoteBibliography"/>
        <w:ind w:left="720" w:hanging="720"/>
      </w:pPr>
      <w:r w:rsidRPr="008B03F5">
        <w:t>18.</w:t>
      </w:r>
      <w:r w:rsidRPr="008B03F5">
        <w:tab/>
        <w:t xml:space="preserve">Holinka, C.F., Y.C. Tseng, and C.E. Finch, </w:t>
      </w:r>
      <w:r w:rsidRPr="008B03F5">
        <w:rPr>
          <w:i/>
        </w:rPr>
        <w:t>Prolonged gestation, elevated preparturitional plasma progesterone and reproductive aging in C57BL/6J mice.</w:t>
      </w:r>
      <w:r w:rsidRPr="008B03F5">
        <w:t xml:space="preserve"> Biol Reprod, 1978. </w:t>
      </w:r>
      <w:r w:rsidRPr="008B03F5">
        <w:rPr>
          <w:b/>
        </w:rPr>
        <w:t>19</w:t>
      </w:r>
      <w:r w:rsidRPr="008B03F5">
        <w:t>(4): p. 807-16.</w:t>
      </w:r>
    </w:p>
    <w:p w14:paraId="2A972238" w14:textId="77777777" w:rsidR="008B03F5" w:rsidRPr="008B03F5" w:rsidRDefault="008B03F5" w:rsidP="008B03F5">
      <w:pPr>
        <w:pStyle w:val="EndNoteBibliography"/>
        <w:ind w:left="720" w:hanging="720"/>
      </w:pPr>
      <w:r w:rsidRPr="008B03F5">
        <w:t>19.</w:t>
      </w:r>
      <w:r w:rsidRPr="008B03F5">
        <w:tab/>
        <w:t xml:space="preserve">Patel, R., et al., </w:t>
      </w:r>
      <w:r w:rsidRPr="008B03F5">
        <w:rPr>
          <w:i/>
        </w:rPr>
        <w:t>Effect of reproductive ageing on pregnant mouse uterus and cervix.</w:t>
      </w:r>
      <w:r w:rsidRPr="008B03F5">
        <w:t xml:space="preserve"> J Physiol, 2017. </w:t>
      </w:r>
      <w:r w:rsidRPr="008B03F5">
        <w:rPr>
          <w:b/>
        </w:rPr>
        <w:t>595</w:t>
      </w:r>
      <w:r w:rsidRPr="008B03F5">
        <w:t>(6): p. 2065-2084.</w:t>
      </w:r>
    </w:p>
    <w:p w14:paraId="63665C4E" w14:textId="77777777" w:rsidR="008B03F5" w:rsidRPr="008B03F5" w:rsidRDefault="008B03F5" w:rsidP="008B03F5">
      <w:pPr>
        <w:pStyle w:val="EndNoteBibliography"/>
        <w:ind w:left="720" w:hanging="720"/>
      </w:pPr>
      <w:r w:rsidRPr="008B03F5">
        <w:t>20.</w:t>
      </w:r>
      <w:r w:rsidRPr="008B03F5">
        <w:tab/>
        <w:t xml:space="preserve">Elmes, M., et al., </w:t>
      </w:r>
      <w:r w:rsidRPr="008B03F5">
        <w:rPr>
          <w:i/>
        </w:rPr>
        <w:t>Maternal age effects on myometrial expression of contractile proteins, uterine gene expression, and contractile activity during labor in the rat.</w:t>
      </w:r>
      <w:r w:rsidRPr="008B03F5">
        <w:t xml:space="preserve"> Physiol Rep, 2015. </w:t>
      </w:r>
      <w:r w:rsidRPr="008B03F5">
        <w:rPr>
          <w:b/>
        </w:rPr>
        <w:t>3</w:t>
      </w:r>
      <w:r w:rsidRPr="008B03F5">
        <w:t>(4).</w:t>
      </w:r>
    </w:p>
    <w:p w14:paraId="6AC85E38" w14:textId="77777777" w:rsidR="008B03F5" w:rsidRPr="008B03F5" w:rsidRDefault="008B03F5" w:rsidP="008B03F5">
      <w:pPr>
        <w:pStyle w:val="EndNoteBibliography"/>
        <w:ind w:left="720" w:hanging="720"/>
      </w:pPr>
      <w:r w:rsidRPr="008B03F5">
        <w:t>21.</w:t>
      </w:r>
      <w:r w:rsidRPr="008B03F5">
        <w:tab/>
        <w:t xml:space="preserve">Ferreira, C.J. and H.J. Odendaal, </w:t>
      </w:r>
      <w:r w:rsidRPr="008B03F5">
        <w:rPr>
          <w:i/>
        </w:rPr>
        <w:t>Does coupling of uterine contractions reflect uterine dysfunction?</w:t>
      </w:r>
      <w:r w:rsidRPr="008B03F5">
        <w:t xml:space="preserve"> S Afr Med J, 1994. </w:t>
      </w:r>
      <w:r w:rsidRPr="008B03F5">
        <w:rPr>
          <w:b/>
        </w:rPr>
        <w:t>84</w:t>
      </w:r>
      <w:r w:rsidRPr="008B03F5">
        <w:t>(1): p. 20-3.</w:t>
      </w:r>
    </w:p>
    <w:p w14:paraId="05E149C0" w14:textId="77777777" w:rsidR="008B03F5" w:rsidRPr="008B03F5" w:rsidRDefault="008B03F5" w:rsidP="008B03F5">
      <w:pPr>
        <w:pStyle w:val="EndNoteBibliography"/>
        <w:ind w:left="720" w:hanging="720"/>
      </w:pPr>
      <w:r w:rsidRPr="008B03F5">
        <w:t>22.</w:t>
      </w:r>
      <w:r w:rsidRPr="008B03F5">
        <w:tab/>
        <w:t xml:space="preserve">Arrowsmith, S., et al., </w:t>
      </w:r>
      <w:r w:rsidRPr="008B03F5">
        <w:rPr>
          <w:i/>
        </w:rPr>
        <w:t>What do we know about what happens to myometrial function as women age?</w:t>
      </w:r>
      <w:r w:rsidRPr="008B03F5">
        <w:t xml:space="preserve"> J Muscle Res Cell Motil, 2012. </w:t>
      </w:r>
      <w:r w:rsidRPr="008B03F5">
        <w:rPr>
          <w:b/>
        </w:rPr>
        <w:t>33</w:t>
      </w:r>
      <w:r w:rsidRPr="008B03F5">
        <w:t>(3-4): p. 209-17.</w:t>
      </w:r>
    </w:p>
    <w:p w14:paraId="2985DFA6" w14:textId="77777777" w:rsidR="008B03F5" w:rsidRPr="008B03F5" w:rsidRDefault="008B03F5" w:rsidP="008B03F5">
      <w:pPr>
        <w:pStyle w:val="EndNoteBibliography"/>
        <w:ind w:left="720" w:hanging="720"/>
      </w:pPr>
      <w:r w:rsidRPr="008B03F5">
        <w:t>23.</w:t>
      </w:r>
      <w:r w:rsidRPr="008B03F5">
        <w:tab/>
        <w:t xml:space="preserve">Crankshaw, D.J., et al., </w:t>
      </w:r>
      <w:r w:rsidRPr="008B03F5">
        <w:rPr>
          <w:i/>
        </w:rPr>
        <w:t>Maternal Age and Contractility of Human Myometrium in Pregnancy.</w:t>
      </w:r>
      <w:r w:rsidRPr="008B03F5">
        <w:t xml:space="preserve"> Reprod Sci, 2015. </w:t>
      </w:r>
      <w:r w:rsidRPr="008B03F5">
        <w:rPr>
          <w:b/>
        </w:rPr>
        <w:t>22</w:t>
      </w:r>
      <w:r w:rsidRPr="008B03F5">
        <w:t>(10): p. 1229-35.</w:t>
      </w:r>
    </w:p>
    <w:p w14:paraId="60C915A1" w14:textId="77777777" w:rsidR="008B03F5" w:rsidRPr="008B03F5" w:rsidRDefault="008B03F5" w:rsidP="008B03F5">
      <w:pPr>
        <w:pStyle w:val="EndNoteBibliography"/>
        <w:ind w:left="720" w:hanging="720"/>
      </w:pPr>
      <w:r w:rsidRPr="008B03F5">
        <w:t>24.</w:t>
      </w:r>
      <w:r w:rsidRPr="008B03F5">
        <w:tab/>
        <w:t xml:space="preserve">Sweeney, E.M., et al., </w:t>
      </w:r>
      <w:r w:rsidRPr="008B03F5">
        <w:rPr>
          <w:i/>
        </w:rPr>
        <w:t>Stereology of human myometrium in pregnancy: influence of maternal body mass index and age.</w:t>
      </w:r>
      <w:r w:rsidRPr="008B03F5">
        <w:t xml:space="preserve"> Am J Obstet Gynecol, 2013. </w:t>
      </w:r>
      <w:r w:rsidRPr="008B03F5">
        <w:rPr>
          <w:b/>
        </w:rPr>
        <w:t>208</w:t>
      </w:r>
      <w:r w:rsidRPr="008B03F5">
        <w:t>(4): p. 324.e1-6.</w:t>
      </w:r>
    </w:p>
    <w:p w14:paraId="7E74A89F" w14:textId="77777777" w:rsidR="008B03F5" w:rsidRPr="008B03F5" w:rsidRDefault="008B03F5" w:rsidP="008B03F5">
      <w:pPr>
        <w:pStyle w:val="EndNoteBibliography"/>
        <w:ind w:left="720" w:hanging="720"/>
      </w:pPr>
      <w:r w:rsidRPr="008B03F5">
        <w:t>25.</w:t>
      </w:r>
      <w:r w:rsidRPr="008B03F5">
        <w:tab/>
        <w:t xml:space="preserve">Du, Q., et al., </w:t>
      </w:r>
      <w:r w:rsidRPr="008B03F5">
        <w:rPr>
          <w:i/>
        </w:rPr>
        <w:t>KATP channels are up-regulated with increasing age in human myometrium.</w:t>
      </w:r>
      <w:r w:rsidRPr="008B03F5">
        <w:t xml:space="preserve"> Mech Ageing Dev, 2013. </w:t>
      </w:r>
      <w:r w:rsidRPr="008B03F5">
        <w:rPr>
          <w:b/>
        </w:rPr>
        <w:t>134</w:t>
      </w:r>
      <w:r w:rsidRPr="008B03F5">
        <w:t>(3-4): p. 98-102.</w:t>
      </w:r>
    </w:p>
    <w:p w14:paraId="310B7E7A" w14:textId="77777777" w:rsidR="008B03F5" w:rsidRPr="008B03F5" w:rsidRDefault="008B03F5" w:rsidP="008B03F5">
      <w:pPr>
        <w:pStyle w:val="EndNoteBibliography"/>
        <w:ind w:left="720" w:hanging="720"/>
      </w:pPr>
      <w:r w:rsidRPr="008B03F5">
        <w:t>26.</w:t>
      </w:r>
      <w:r w:rsidRPr="008B03F5">
        <w:tab/>
        <w:t xml:space="preserve">Xu, C., et al., </w:t>
      </w:r>
      <w:r w:rsidRPr="008B03F5">
        <w:rPr>
          <w:i/>
        </w:rPr>
        <w:t>Expression of ATP-sensitive potassium channels in human pregnant myometrium.</w:t>
      </w:r>
      <w:r w:rsidRPr="008B03F5">
        <w:t xml:space="preserve"> Reprod Biol Endocrinol, 2011. </w:t>
      </w:r>
      <w:r w:rsidRPr="008B03F5">
        <w:rPr>
          <w:b/>
        </w:rPr>
        <w:t>9</w:t>
      </w:r>
      <w:r w:rsidRPr="008B03F5">
        <w:t>: p. 35.</w:t>
      </w:r>
    </w:p>
    <w:p w14:paraId="688D6F19" w14:textId="77777777" w:rsidR="008B03F5" w:rsidRPr="008B03F5" w:rsidRDefault="008B03F5" w:rsidP="008B03F5">
      <w:pPr>
        <w:pStyle w:val="EndNoteBibliography"/>
        <w:ind w:left="720" w:hanging="720"/>
      </w:pPr>
      <w:r w:rsidRPr="008B03F5">
        <w:t>27.</w:t>
      </w:r>
      <w:r w:rsidRPr="008B03F5">
        <w:tab/>
        <w:t xml:space="preserve">Chong, H.P., et al., </w:t>
      </w:r>
      <w:r w:rsidRPr="008B03F5">
        <w:rPr>
          <w:i/>
        </w:rPr>
        <w:t>Age at menarche and the risk of operative delivery.</w:t>
      </w:r>
      <w:r w:rsidRPr="008B03F5">
        <w:t xml:space="preserve"> J Matern Fetal Neonatal Med, 2019. </w:t>
      </w:r>
      <w:r w:rsidRPr="008B03F5">
        <w:rPr>
          <w:b/>
        </w:rPr>
        <w:t>32</w:t>
      </w:r>
      <w:r w:rsidRPr="008B03F5">
        <w:t>(3): p. 411-418.</w:t>
      </w:r>
    </w:p>
    <w:p w14:paraId="1706B15D" w14:textId="77777777" w:rsidR="008B03F5" w:rsidRPr="008B03F5" w:rsidRDefault="008B03F5" w:rsidP="008B03F5">
      <w:pPr>
        <w:pStyle w:val="EndNoteBibliography"/>
        <w:ind w:left="720" w:hanging="720"/>
      </w:pPr>
      <w:r w:rsidRPr="008B03F5">
        <w:t>28.</w:t>
      </w:r>
      <w:r w:rsidRPr="008B03F5">
        <w:tab/>
        <w:t xml:space="preserve">Chong, H.P., et al., </w:t>
      </w:r>
      <w:r w:rsidRPr="008B03F5">
        <w:rPr>
          <w:i/>
        </w:rPr>
        <w:t>Age-related changes in murine myometrial transcript profile are mediated by exposure to the female sex hormones.</w:t>
      </w:r>
      <w:r w:rsidRPr="008B03F5">
        <w:t xml:space="preserve"> 2016. </w:t>
      </w:r>
      <w:r w:rsidRPr="008B03F5">
        <w:rPr>
          <w:b/>
        </w:rPr>
        <w:t>15</w:t>
      </w:r>
      <w:r w:rsidRPr="008B03F5">
        <w:t>(1): p. 177-80.</w:t>
      </w:r>
    </w:p>
    <w:p w14:paraId="0036BA3A" w14:textId="77777777" w:rsidR="008B03F5" w:rsidRPr="008B03F5" w:rsidRDefault="008B03F5" w:rsidP="008B03F5">
      <w:pPr>
        <w:pStyle w:val="EndNoteBibliography"/>
        <w:ind w:left="720" w:hanging="720"/>
      </w:pPr>
      <w:r w:rsidRPr="008B03F5">
        <w:t>29.</w:t>
      </w:r>
      <w:r w:rsidRPr="008B03F5">
        <w:tab/>
        <w:t xml:space="preserve">World Health Organisation Fact Sheet 311 </w:t>
      </w:r>
      <w:r w:rsidRPr="008B03F5">
        <w:rPr>
          <w:i/>
        </w:rPr>
        <w:t>Obesity and Overweight</w:t>
      </w:r>
      <w:r w:rsidRPr="008B03F5">
        <w:t>. 2018.</w:t>
      </w:r>
    </w:p>
    <w:p w14:paraId="39FBC7BD" w14:textId="77777777" w:rsidR="008B03F5" w:rsidRPr="008B03F5" w:rsidRDefault="008B03F5" w:rsidP="008B03F5">
      <w:pPr>
        <w:pStyle w:val="EndNoteBibliography"/>
        <w:ind w:left="720" w:hanging="720"/>
      </w:pPr>
      <w:r w:rsidRPr="008B03F5">
        <w:t>30.</w:t>
      </w:r>
      <w:r w:rsidRPr="008B03F5">
        <w:tab/>
        <w:t xml:space="preserve">Heslehurst, N., et al., </w:t>
      </w:r>
      <w:r w:rsidRPr="008B03F5">
        <w:rPr>
          <w:i/>
        </w:rPr>
        <w:t>A nationally representative study of maternal obesity in England, UK: trends in incidence and demographic inequalities in 619 323 births, 1989-2007.</w:t>
      </w:r>
      <w:r w:rsidRPr="008B03F5">
        <w:t xml:space="preserve"> Int J Obes (Lond), 2010. </w:t>
      </w:r>
      <w:r w:rsidRPr="008B03F5">
        <w:rPr>
          <w:b/>
        </w:rPr>
        <w:t>34</w:t>
      </w:r>
      <w:r w:rsidRPr="008B03F5">
        <w:t>(3): p. 420-8.</w:t>
      </w:r>
    </w:p>
    <w:p w14:paraId="75B60C80" w14:textId="77777777" w:rsidR="008B03F5" w:rsidRPr="008B03F5" w:rsidRDefault="008B03F5" w:rsidP="008B03F5">
      <w:pPr>
        <w:pStyle w:val="EndNoteBibliography"/>
        <w:ind w:left="720" w:hanging="720"/>
      </w:pPr>
      <w:r w:rsidRPr="008B03F5">
        <w:t>31.</w:t>
      </w:r>
      <w:r w:rsidRPr="008B03F5">
        <w:tab/>
        <w:t xml:space="preserve">Deputy, N.P., et al., </w:t>
      </w:r>
      <w:r w:rsidRPr="008B03F5">
        <w:rPr>
          <w:i/>
        </w:rPr>
        <w:t>Prevalence and characteristics associated with gestational weight gain adequacy.</w:t>
      </w:r>
      <w:r w:rsidRPr="008B03F5">
        <w:t xml:space="preserve"> Obstet Gynecol, 2015. </w:t>
      </w:r>
      <w:r w:rsidRPr="008B03F5">
        <w:rPr>
          <w:b/>
        </w:rPr>
        <w:t>125</w:t>
      </w:r>
      <w:r w:rsidRPr="008B03F5">
        <w:t>(4): p. 773-81.</w:t>
      </w:r>
    </w:p>
    <w:p w14:paraId="0BE682A0" w14:textId="77777777" w:rsidR="008B03F5" w:rsidRPr="008B03F5" w:rsidRDefault="008B03F5" w:rsidP="008B03F5">
      <w:pPr>
        <w:pStyle w:val="EndNoteBibliography"/>
        <w:ind w:left="720" w:hanging="720"/>
      </w:pPr>
      <w:r w:rsidRPr="008B03F5">
        <w:t>32.</w:t>
      </w:r>
      <w:r w:rsidRPr="008B03F5">
        <w:tab/>
        <w:t xml:space="preserve">Gregor, L., et al., </w:t>
      </w:r>
      <w:r w:rsidRPr="008B03F5">
        <w:rPr>
          <w:i/>
        </w:rPr>
        <w:t>Prevalence of Pre-pregnancy Obesity, 2011-2014.</w:t>
      </w:r>
      <w:r w:rsidRPr="008B03F5">
        <w:t xml:space="preserve"> WMJ, 2016. </w:t>
      </w:r>
      <w:r w:rsidRPr="008B03F5">
        <w:rPr>
          <w:b/>
        </w:rPr>
        <w:t>115</w:t>
      </w:r>
      <w:r w:rsidRPr="008B03F5">
        <w:t>(5): p. 228-32.</w:t>
      </w:r>
    </w:p>
    <w:p w14:paraId="70062EFD" w14:textId="77777777" w:rsidR="008B03F5" w:rsidRPr="008B03F5" w:rsidRDefault="008B03F5" w:rsidP="008B03F5">
      <w:pPr>
        <w:pStyle w:val="EndNoteBibliography"/>
        <w:ind w:left="720" w:hanging="720"/>
      </w:pPr>
      <w:r w:rsidRPr="008B03F5">
        <w:t>33.</w:t>
      </w:r>
      <w:r w:rsidRPr="008B03F5">
        <w:tab/>
        <w:t xml:space="preserve">Carlson, N.S., T.L. Hernandez, and K.J. Hurt, </w:t>
      </w:r>
      <w:r w:rsidRPr="008B03F5">
        <w:rPr>
          <w:i/>
        </w:rPr>
        <w:t>Parturition dysfunction in obesity: time to target the pathobiology.</w:t>
      </w:r>
      <w:r w:rsidRPr="008B03F5">
        <w:t xml:space="preserve"> Reprod Biol Endocrinol, 2015. </w:t>
      </w:r>
      <w:r w:rsidRPr="008B03F5">
        <w:rPr>
          <w:b/>
        </w:rPr>
        <w:t>13</w:t>
      </w:r>
      <w:r w:rsidRPr="008B03F5">
        <w:t>: p. 135.</w:t>
      </w:r>
    </w:p>
    <w:p w14:paraId="5E9AF53B" w14:textId="77777777" w:rsidR="008B03F5" w:rsidRPr="008B03F5" w:rsidRDefault="008B03F5" w:rsidP="008B03F5">
      <w:pPr>
        <w:pStyle w:val="EndNoteBibliography"/>
        <w:ind w:left="720" w:hanging="720"/>
      </w:pPr>
      <w:r w:rsidRPr="008B03F5">
        <w:t>34.</w:t>
      </w:r>
      <w:r w:rsidRPr="008B03F5">
        <w:tab/>
        <w:t xml:space="preserve">Lisonkova, S., et al., </w:t>
      </w:r>
      <w:r w:rsidRPr="008B03F5">
        <w:rPr>
          <w:i/>
        </w:rPr>
        <w:t>Association Between Prepregnancy Body Mass Index and Severe Maternal Morbidity.</w:t>
      </w:r>
      <w:r w:rsidRPr="008B03F5">
        <w:t xml:space="preserve"> Jama, 2017. </w:t>
      </w:r>
      <w:r w:rsidRPr="008B03F5">
        <w:rPr>
          <w:b/>
        </w:rPr>
        <w:t>318</w:t>
      </w:r>
      <w:r w:rsidRPr="008B03F5">
        <w:t>(18): p. 1777-1786.</w:t>
      </w:r>
    </w:p>
    <w:p w14:paraId="4AB92A90" w14:textId="77777777" w:rsidR="008B03F5" w:rsidRPr="008B03F5" w:rsidRDefault="008B03F5" w:rsidP="008B03F5">
      <w:pPr>
        <w:pStyle w:val="EndNoteBibliography"/>
        <w:ind w:left="720" w:hanging="720"/>
      </w:pPr>
      <w:r w:rsidRPr="008B03F5">
        <w:t>35.</w:t>
      </w:r>
      <w:r w:rsidRPr="008B03F5">
        <w:tab/>
        <w:t xml:space="preserve">Santos, S., et al., </w:t>
      </w:r>
      <w:r w:rsidRPr="008B03F5">
        <w:rPr>
          <w:i/>
        </w:rPr>
        <w:t>Impact of maternal body mass index and gestational weight gain on pregnancy complications: an individual participant data meta-analysis of European, North American and Australian cohorts.</w:t>
      </w:r>
      <w:r w:rsidRPr="008B03F5">
        <w:t xml:space="preserve"> Bjog, 2019. </w:t>
      </w:r>
      <w:r w:rsidRPr="008B03F5">
        <w:rPr>
          <w:b/>
        </w:rPr>
        <w:t>126</w:t>
      </w:r>
      <w:r w:rsidRPr="008B03F5">
        <w:t>(8): p. 984-995.</w:t>
      </w:r>
    </w:p>
    <w:p w14:paraId="4B071A6A" w14:textId="77777777" w:rsidR="008B03F5" w:rsidRPr="008B03F5" w:rsidRDefault="008B03F5" w:rsidP="008B03F5">
      <w:pPr>
        <w:pStyle w:val="EndNoteBibliography"/>
        <w:ind w:left="720" w:hanging="720"/>
      </w:pPr>
      <w:r w:rsidRPr="008B03F5">
        <w:t>36.</w:t>
      </w:r>
      <w:r w:rsidRPr="008B03F5">
        <w:tab/>
        <w:t xml:space="preserve">Carmichael, S.L., et al., </w:t>
      </w:r>
      <w:r w:rsidRPr="008B03F5">
        <w:rPr>
          <w:i/>
        </w:rPr>
        <w:t>Prepregnancy Obesity and Risks of Stillbirth.</w:t>
      </w:r>
      <w:r w:rsidRPr="008B03F5">
        <w:t xml:space="preserve"> PLoS One, 2015. </w:t>
      </w:r>
      <w:r w:rsidRPr="008B03F5">
        <w:rPr>
          <w:b/>
        </w:rPr>
        <w:t>10</w:t>
      </w:r>
      <w:r w:rsidRPr="008B03F5">
        <w:t>(10): p. e0138549.</w:t>
      </w:r>
    </w:p>
    <w:p w14:paraId="21123E35" w14:textId="77777777" w:rsidR="008B03F5" w:rsidRPr="008B03F5" w:rsidRDefault="008B03F5" w:rsidP="008B03F5">
      <w:pPr>
        <w:pStyle w:val="EndNoteBibliography"/>
        <w:ind w:left="720" w:hanging="720"/>
      </w:pPr>
      <w:r w:rsidRPr="008B03F5">
        <w:t>37.</w:t>
      </w:r>
      <w:r w:rsidRPr="008B03F5">
        <w:tab/>
        <w:t xml:space="preserve">Stothard, K.J., et al., </w:t>
      </w:r>
      <w:r w:rsidRPr="008B03F5">
        <w:rPr>
          <w:i/>
        </w:rPr>
        <w:t>Maternal overweight and obesity and the risk of congenital anomalies: a systematic review and meta-analysis.</w:t>
      </w:r>
      <w:r w:rsidRPr="008B03F5">
        <w:t xml:space="preserve"> Jama, 2009. </w:t>
      </w:r>
      <w:r w:rsidRPr="008B03F5">
        <w:rPr>
          <w:b/>
        </w:rPr>
        <w:t>301</w:t>
      </w:r>
      <w:r w:rsidRPr="008B03F5">
        <w:t>(6): p. 636-50.</w:t>
      </w:r>
    </w:p>
    <w:p w14:paraId="1A05CDEC" w14:textId="77777777" w:rsidR="008B03F5" w:rsidRPr="008B03F5" w:rsidRDefault="008B03F5" w:rsidP="008B03F5">
      <w:pPr>
        <w:pStyle w:val="EndNoteBibliography"/>
        <w:ind w:left="720" w:hanging="720"/>
      </w:pPr>
      <w:r w:rsidRPr="008B03F5">
        <w:t>38.</w:t>
      </w:r>
      <w:r w:rsidRPr="008B03F5">
        <w:tab/>
        <w:t xml:space="preserve">Vinturache, A.E., K.H. Chaput, and S.C. Tough, </w:t>
      </w:r>
      <w:r w:rsidRPr="008B03F5">
        <w:rPr>
          <w:i/>
        </w:rPr>
        <w:t>Pre-pregnancy body mass index (BMI) and macrosomia in a Canadian birth cohort.</w:t>
      </w:r>
      <w:r w:rsidRPr="008B03F5">
        <w:t xml:space="preserve"> J Matern Fetal Neonatal Med, 2017. </w:t>
      </w:r>
      <w:r w:rsidRPr="008B03F5">
        <w:rPr>
          <w:b/>
        </w:rPr>
        <w:t>30</w:t>
      </w:r>
      <w:r w:rsidRPr="008B03F5">
        <w:t>(1): p. 109-116.</w:t>
      </w:r>
    </w:p>
    <w:p w14:paraId="49B5973E" w14:textId="77777777" w:rsidR="008B03F5" w:rsidRPr="008B03F5" w:rsidRDefault="008B03F5" w:rsidP="008B03F5">
      <w:pPr>
        <w:pStyle w:val="EndNoteBibliography"/>
        <w:ind w:left="720" w:hanging="720"/>
      </w:pPr>
      <w:r w:rsidRPr="008B03F5">
        <w:t>39.</w:t>
      </w:r>
      <w:r w:rsidRPr="008B03F5">
        <w:tab/>
        <w:t xml:space="preserve">Cedergren, M.I., </w:t>
      </w:r>
      <w:r w:rsidRPr="008B03F5">
        <w:rPr>
          <w:i/>
        </w:rPr>
        <w:t>Maternal morbid obesity and the risk of adverse pregnancy outcome.</w:t>
      </w:r>
      <w:r w:rsidRPr="008B03F5">
        <w:t xml:space="preserve"> Obstet Gynecol, 2004. </w:t>
      </w:r>
      <w:r w:rsidRPr="008B03F5">
        <w:rPr>
          <w:b/>
        </w:rPr>
        <w:t>103</w:t>
      </w:r>
      <w:r w:rsidRPr="008B03F5">
        <w:t>(2): p. 219-24.</w:t>
      </w:r>
    </w:p>
    <w:p w14:paraId="1CD2AEDF" w14:textId="77777777" w:rsidR="008B03F5" w:rsidRPr="008B03F5" w:rsidRDefault="008B03F5" w:rsidP="008B03F5">
      <w:pPr>
        <w:pStyle w:val="EndNoteBibliography"/>
        <w:ind w:left="720" w:hanging="720"/>
      </w:pPr>
      <w:r w:rsidRPr="008B03F5">
        <w:lastRenderedPageBreak/>
        <w:t>40.</w:t>
      </w:r>
      <w:r w:rsidRPr="008B03F5">
        <w:tab/>
        <w:t xml:space="preserve">Melchor, I., et al., </w:t>
      </w:r>
      <w:r w:rsidRPr="008B03F5">
        <w:rPr>
          <w:i/>
        </w:rPr>
        <w:t>Effect of maternal obesity on pregnancy outcomes in women delivering singleton babies: a historical cohort study.</w:t>
      </w:r>
      <w:r w:rsidRPr="008B03F5">
        <w:t xml:space="preserve"> J Perinat Med, 2019. </w:t>
      </w:r>
      <w:r w:rsidRPr="008B03F5">
        <w:rPr>
          <w:b/>
        </w:rPr>
        <w:t>47</w:t>
      </w:r>
      <w:r w:rsidRPr="008B03F5">
        <w:t>(6): p. 625-630.</w:t>
      </w:r>
    </w:p>
    <w:p w14:paraId="537C96D4" w14:textId="77777777" w:rsidR="008B03F5" w:rsidRPr="008B03F5" w:rsidRDefault="008B03F5" w:rsidP="008B03F5">
      <w:pPr>
        <w:pStyle w:val="EndNoteBibliography"/>
        <w:ind w:left="720" w:hanging="720"/>
      </w:pPr>
      <w:r w:rsidRPr="008B03F5">
        <w:t>41.</w:t>
      </w:r>
      <w:r w:rsidRPr="008B03F5">
        <w:tab/>
        <w:t xml:space="preserve">Ellis, J.A., </w:t>
      </w:r>
      <w:r w:rsidRPr="008B03F5">
        <w:rPr>
          <w:i/>
        </w:rPr>
        <w:t>Influence of Maternal Obesity on Labor Induction: A Systematic Review and Meta-Analysis.</w:t>
      </w:r>
      <w:r w:rsidRPr="008B03F5">
        <w:t xml:space="preserve"> 2019. </w:t>
      </w:r>
      <w:r w:rsidRPr="008B03F5">
        <w:rPr>
          <w:b/>
        </w:rPr>
        <w:t>64</w:t>
      </w:r>
      <w:r w:rsidRPr="008B03F5">
        <w:t>(1): p. 55-67.</w:t>
      </w:r>
    </w:p>
    <w:p w14:paraId="11BD5BBC" w14:textId="77777777" w:rsidR="008B03F5" w:rsidRPr="008B03F5" w:rsidRDefault="008B03F5" w:rsidP="008B03F5">
      <w:pPr>
        <w:pStyle w:val="EndNoteBibliography"/>
        <w:ind w:left="720" w:hanging="720"/>
      </w:pPr>
      <w:r w:rsidRPr="008B03F5">
        <w:t>42.</w:t>
      </w:r>
      <w:r w:rsidRPr="008B03F5">
        <w:tab/>
        <w:t xml:space="preserve">Poobalan, A.S., et al., </w:t>
      </w:r>
      <w:r w:rsidRPr="008B03F5">
        <w:rPr>
          <w:i/>
        </w:rPr>
        <w:t>Obesity as an independent risk factor for elective and emergency caesarean delivery in nulliparous women--systematic review and meta-analysis of cohort studies.</w:t>
      </w:r>
      <w:r w:rsidRPr="008B03F5">
        <w:t xml:space="preserve"> Obes Rev, 2009. </w:t>
      </w:r>
      <w:r w:rsidRPr="008B03F5">
        <w:rPr>
          <w:b/>
        </w:rPr>
        <w:t>10</w:t>
      </w:r>
      <w:r w:rsidRPr="008B03F5">
        <w:t>(1): p. 28-35.</w:t>
      </w:r>
    </w:p>
    <w:p w14:paraId="7DAB1E40" w14:textId="77777777" w:rsidR="008B03F5" w:rsidRPr="008B03F5" w:rsidRDefault="008B03F5" w:rsidP="008B03F5">
      <w:pPr>
        <w:pStyle w:val="EndNoteBibliography"/>
        <w:ind w:left="720" w:hanging="720"/>
      </w:pPr>
      <w:r w:rsidRPr="008B03F5">
        <w:t>43.</w:t>
      </w:r>
      <w:r w:rsidRPr="008B03F5">
        <w:tab/>
        <w:t xml:space="preserve">Hautakangas, T., et al., </w:t>
      </w:r>
      <w:r w:rsidRPr="008B03F5">
        <w:rPr>
          <w:i/>
        </w:rPr>
        <w:t>Impact of obesity and other risk factors on labor dystocia in term primiparous women: a case control study.</w:t>
      </w:r>
      <w:r w:rsidRPr="008B03F5">
        <w:t xml:space="preserve"> BMC Pregnancy Childbirth, 2018. </w:t>
      </w:r>
      <w:r w:rsidRPr="008B03F5">
        <w:rPr>
          <w:b/>
        </w:rPr>
        <w:t>18</w:t>
      </w:r>
      <w:r w:rsidRPr="008B03F5">
        <w:t>(1): p. 304.</w:t>
      </w:r>
    </w:p>
    <w:p w14:paraId="2D213534" w14:textId="77777777" w:rsidR="008B03F5" w:rsidRPr="008B03F5" w:rsidRDefault="008B03F5" w:rsidP="008B03F5">
      <w:pPr>
        <w:pStyle w:val="EndNoteBibliography"/>
        <w:ind w:left="720" w:hanging="720"/>
      </w:pPr>
      <w:r w:rsidRPr="008B03F5">
        <w:t>44.</w:t>
      </w:r>
      <w:r w:rsidRPr="008B03F5">
        <w:tab/>
        <w:t xml:space="preserve">Zhang, J., et al., </w:t>
      </w:r>
      <w:r w:rsidRPr="008B03F5">
        <w:rPr>
          <w:i/>
        </w:rPr>
        <w:t>Poor uterine contractility in obese women.</w:t>
      </w:r>
      <w:r w:rsidRPr="008B03F5">
        <w:t xml:space="preserve"> Bjog, 2007. </w:t>
      </w:r>
      <w:r w:rsidRPr="008B03F5">
        <w:rPr>
          <w:b/>
        </w:rPr>
        <w:t>114</w:t>
      </w:r>
      <w:r w:rsidRPr="008B03F5">
        <w:t>(3): p. 343-8.</w:t>
      </w:r>
    </w:p>
    <w:p w14:paraId="67D68D4E" w14:textId="77777777" w:rsidR="008B03F5" w:rsidRPr="008B03F5" w:rsidRDefault="008B03F5" w:rsidP="008B03F5">
      <w:pPr>
        <w:pStyle w:val="EndNoteBibliography"/>
        <w:ind w:left="720" w:hanging="720"/>
      </w:pPr>
      <w:r w:rsidRPr="008B03F5">
        <w:t>45.</w:t>
      </w:r>
      <w:r w:rsidRPr="008B03F5">
        <w:tab/>
        <w:t xml:space="preserve">Arrowsmith, S., S. Wray, and S. Quenby, </w:t>
      </w:r>
      <w:r w:rsidRPr="008B03F5">
        <w:rPr>
          <w:i/>
        </w:rPr>
        <w:t>Maternal obesity and labour complications following induction of labour in prolonged pregnancy.</w:t>
      </w:r>
      <w:r w:rsidRPr="008B03F5">
        <w:t xml:space="preserve"> BJOG, 2011. </w:t>
      </w:r>
      <w:r w:rsidRPr="008B03F5">
        <w:rPr>
          <w:b/>
        </w:rPr>
        <w:t>118</w:t>
      </w:r>
      <w:r w:rsidRPr="008B03F5">
        <w:t>(5): p. 578-88.</w:t>
      </w:r>
    </w:p>
    <w:p w14:paraId="7E99C09F" w14:textId="77777777" w:rsidR="008B03F5" w:rsidRPr="008B03F5" w:rsidRDefault="008B03F5" w:rsidP="008B03F5">
      <w:pPr>
        <w:pStyle w:val="EndNoteBibliography"/>
        <w:ind w:left="720" w:hanging="720"/>
      </w:pPr>
      <w:r w:rsidRPr="008B03F5">
        <w:t>46.</w:t>
      </w:r>
      <w:r w:rsidRPr="008B03F5">
        <w:tab/>
        <w:t xml:space="preserve">Denison, F.C., et al., </w:t>
      </w:r>
      <w:r w:rsidRPr="008B03F5">
        <w:rPr>
          <w:i/>
        </w:rPr>
        <w:t>Maternal obesity, length of gestation, risk of postdates pregnancy and spontaneous onset of labour at term.</w:t>
      </w:r>
      <w:r w:rsidRPr="008B03F5">
        <w:t xml:space="preserve"> Bjog, 2008. </w:t>
      </w:r>
      <w:r w:rsidRPr="008B03F5">
        <w:rPr>
          <w:b/>
        </w:rPr>
        <w:t>115</w:t>
      </w:r>
      <w:r w:rsidRPr="008B03F5">
        <w:t>(6): p. 720-5.</w:t>
      </w:r>
    </w:p>
    <w:p w14:paraId="68470D9C" w14:textId="77777777" w:rsidR="008B03F5" w:rsidRPr="008B03F5" w:rsidRDefault="008B03F5" w:rsidP="008B03F5">
      <w:pPr>
        <w:pStyle w:val="EndNoteBibliography"/>
        <w:ind w:left="720" w:hanging="720"/>
      </w:pPr>
      <w:r w:rsidRPr="008B03F5">
        <w:t>47.</w:t>
      </w:r>
      <w:r w:rsidRPr="008B03F5">
        <w:tab/>
        <w:t xml:space="preserve">Cedergren, M.I., </w:t>
      </w:r>
      <w:r w:rsidRPr="008B03F5">
        <w:rPr>
          <w:i/>
        </w:rPr>
        <w:t>Non-elective caesarean delivery due to ineffective uterine contractility or due to obstructed labour in relation to maternal body mass index.</w:t>
      </w:r>
      <w:r w:rsidRPr="008B03F5">
        <w:t xml:space="preserve"> Eur J Obstet Gynecol Reprod Biol, 2009. </w:t>
      </w:r>
      <w:r w:rsidRPr="008B03F5">
        <w:rPr>
          <w:b/>
        </w:rPr>
        <w:t>145</w:t>
      </w:r>
      <w:r w:rsidRPr="008B03F5">
        <w:t>(2): p. 163-6.</w:t>
      </w:r>
    </w:p>
    <w:p w14:paraId="6407A38E" w14:textId="77777777" w:rsidR="008B03F5" w:rsidRPr="008B03F5" w:rsidRDefault="008B03F5" w:rsidP="008B03F5">
      <w:pPr>
        <w:pStyle w:val="EndNoteBibliography"/>
        <w:ind w:left="720" w:hanging="720"/>
      </w:pPr>
      <w:r w:rsidRPr="008B03F5">
        <w:t>48.</w:t>
      </w:r>
      <w:r w:rsidRPr="008B03F5">
        <w:tab/>
        <w:t xml:space="preserve">Higgins, C.A., et al., </w:t>
      </w:r>
      <w:r w:rsidRPr="008B03F5">
        <w:rPr>
          <w:i/>
        </w:rPr>
        <w:t>Maternal obesity and its relationship with spontaneous and oxytocin-induced contractility of human myometrium in vitro.</w:t>
      </w:r>
      <w:r w:rsidRPr="008B03F5">
        <w:t xml:space="preserve"> Reprod Sci, 2010. </w:t>
      </w:r>
      <w:r w:rsidRPr="008B03F5">
        <w:rPr>
          <w:b/>
        </w:rPr>
        <w:t>17</w:t>
      </w:r>
      <w:r w:rsidRPr="008B03F5">
        <w:t>(2): p. 177-85.</w:t>
      </w:r>
    </w:p>
    <w:p w14:paraId="3769AEBC" w14:textId="77777777" w:rsidR="008B03F5" w:rsidRPr="008B03F5" w:rsidRDefault="008B03F5" w:rsidP="008B03F5">
      <w:pPr>
        <w:pStyle w:val="EndNoteBibliography"/>
        <w:ind w:left="720" w:hanging="720"/>
      </w:pPr>
      <w:r w:rsidRPr="008B03F5">
        <w:t>49.</w:t>
      </w:r>
      <w:r w:rsidRPr="008B03F5">
        <w:tab/>
        <w:t xml:space="preserve">Chiossi, G., et al., </w:t>
      </w:r>
      <w:r w:rsidRPr="008B03F5">
        <w:rPr>
          <w:i/>
        </w:rPr>
        <w:t>Effect of maternal body mass index on in vitro response to tocolytics in term myometrium.</w:t>
      </w:r>
      <w:r w:rsidRPr="008B03F5">
        <w:t xml:space="preserve"> Am J Obstet Gynecol, 2010. </w:t>
      </w:r>
      <w:r w:rsidRPr="008B03F5">
        <w:rPr>
          <w:b/>
        </w:rPr>
        <w:t>203</w:t>
      </w:r>
      <w:r w:rsidRPr="008B03F5">
        <w:t>(3): p. 261.e1-5.</w:t>
      </w:r>
    </w:p>
    <w:p w14:paraId="6616C15F" w14:textId="77777777" w:rsidR="008B03F5" w:rsidRPr="008B03F5" w:rsidRDefault="008B03F5" w:rsidP="008B03F5">
      <w:pPr>
        <w:pStyle w:val="EndNoteBibliography"/>
        <w:ind w:left="720" w:hanging="720"/>
      </w:pPr>
      <w:r w:rsidRPr="008B03F5">
        <w:t>50.</w:t>
      </w:r>
      <w:r w:rsidRPr="008B03F5">
        <w:tab/>
        <w:t xml:space="preserve">Crankshaw, D.J., et al., </w:t>
      </w:r>
      <w:r w:rsidRPr="008B03F5">
        <w:rPr>
          <w:i/>
        </w:rPr>
        <w:t>Maternal body mass index and spontaneous contractility of human myometrium in pregnancy.</w:t>
      </w:r>
      <w:r w:rsidRPr="008B03F5">
        <w:t xml:space="preserve"> J Perinatol, 2017. </w:t>
      </w:r>
      <w:r w:rsidRPr="008B03F5">
        <w:rPr>
          <w:b/>
        </w:rPr>
        <w:t>37</w:t>
      </w:r>
      <w:r w:rsidRPr="008B03F5">
        <w:t>(5): p. 492-497.</w:t>
      </w:r>
    </w:p>
    <w:p w14:paraId="3117E0BE" w14:textId="77777777" w:rsidR="008B03F5" w:rsidRPr="008B03F5" w:rsidRDefault="008B03F5" w:rsidP="008B03F5">
      <w:pPr>
        <w:pStyle w:val="EndNoteBibliography"/>
        <w:ind w:left="720" w:hanging="720"/>
      </w:pPr>
      <w:r w:rsidRPr="008B03F5">
        <w:t>51.</w:t>
      </w:r>
      <w:r w:rsidRPr="008B03F5">
        <w:tab/>
        <w:t xml:space="preserve">Ramsay, J.E., et al., </w:t>
      </w:r>
      <w:r w:rsidRPr="008B03F5">
        <w:rPr>
          <w:i/>
        </w:rPr>
        <w:t>Maternal obesity is associated with dysregulation of metabolic, vascular, and inflammatory pathways.</w:t>
      </w:r>
      <w:r w:rsidRPr="008B03F5">
        <w:t xml:space="preserve"> J Clin Endocrinol Metab, 2002. </w:t>
      </w:r>
      <w:r w:rsidRPr="008B03F5">
        <w:rPr>
          <w:b/>
        </w:rPr>
        <w:t>87</w:t>
      </w:r>
      <w:r w:rsidRPr="008B03F5">
        <w:t>(9): p. 4231-7.</w:t>
      </w:r>
    </w:p>
    <w:p w14:paraId="7EBC2328" w14:textId="77777777" w:rsidR="008B03F5" w:rsidRPr="008B03F5" w:rsidRDefault="008B03F5" w:rsidP="008B03F5">
      <w:pPr>
        <w:pStyle w:val="EndNoteBibliography"/>
        <w:ind w:left="720" w:hanging="720"/>
      </w:pPr>
      <w:r w:rsidRPr="008B03F5">
        <w:t>52.</w:t>
      </w:r>
      <w:r w:rsidRPr="008B03F5">
        <w:tab/>
        <w:t xml:space="preserve">Gostynski, M., et al., </w:t>
      </w:r>
      <w:r w:rsidRPr="008B03F5">
        <w:rPr>
          <w:i/>
        </w:rPr>
        <w:t>Analysis of the relationship between total cholesterol, age, body mass index among males and females in the WHO MONICA Project.</w:t>
      </w:r>
      <w:r w:rsidRPr="008B03F5">
        <w:t xml:space="preserve"> Int J Obes Relat Metab Disord, 2004. </w:t>
      </w:r>
      <w:r w:rsidRPr="008B03F5">
        <w:rPr>
          <w:b/>
        </w:rPr>
        <w:t>28</w:t>
      </w:r>
      <w:r w:rsidRPr="008B03F5">
        <w:t>(8): p. 1082-90.</w:t>
      </w:r>
    </w:p>
    <w:p w14:paraId="5370C115" w14:textId="77777777" w:rsidR="008B03F5" w:rsidRPr="008B03F5" w:rsidRDefault="008B03F5" w:rsidP="008B03F5">
      <w:pPr>
        <w:pStyle w:val="EndNoteBibliography"/>
        <w:ind w:left="720" w:hanging="720"/>
      </w:pPr>
      <w:r w:rsidRPr="008B03F5">
        <w:t>53.</w:t>
      </w:r>
      <w:r w:rsidRPr="008B03F5">
        <w:tab/>
        <w:t xml:space="preserve">Jie, Z., et al., </w:t>
      </w:r>
      <w:r w:rsidRPr="008B03F5">
        <w:rPr>
          <w:i/>
        </w:rPr>
        <w:t>Contractility and calcium signaling of human myometrium are profoundly affected by cholesterol manipulation: implications for labor?</w:t>
      </w:r>
      <w:r w:rsidRPr="008B03F5">
        <w:t xml:space="preserve"> Reprod Sci, 2007. </w:t>
      </w:r>
      <w:r w:rsidRPr="008B03F5">
        <w:rPr>
          <w:b/>
        </w:rPr>
        <w:t>14</w:t>
      </w:r>
      <w:r w:rsidRPr="008B03F5">
        <w:t>(5): p. 456-66.</w:t>
      </w:r>
    </w:p>
    <w:p w14:paraId="6B128161" w14:textId="77777777" w:rsidR="008B03F5" w:rsidRPr="008B03F5" w:rsidRDefault="008B03F5" w:rsidP="008B03F5">
      <w:pPr>
        <w:pStyle w:val="EndNoteBibliography"/>
        <w:ind w:left="720" w:hanging="720"/>
      </w:pPr>
      <w:r w:rsidRPr="008B03F5">
        <w:t>54.</w:t>
      </w:r>
      <w:r w:rsidRPr="008B03F5">
        <w:tab/>
        <w:t xml:space="preserve">Shmygol, A., K. Noble, and S. Wray, </w:t>
      </w:r>
      <w:r w:rsidRPr="008B03F5">
        <w:rPr>
          <w:i/>
        </w:rPr>
        <w:t>Depletion of membrane cholesterol eliminates the Ca2+-activated component of outward potassium current and decreases membrane capacitance in rat uterine myocytes.</w:t>
      </w:r>
      <w:r w:rsidRPr="008B03F5">
        <w:t xml:space="preserve"> J Physiol, 2007. </w:t>
      </w:r>
      <w:r w:rsidRPr="008B03F5">
        <w:rPr>
          <w:b/>
        </w:rPr>
        <w:t>581</w:t>
      </w:r>
      <w:r w:rsidRPr="008B03F5">
        <w:t>(Pt 2): p. 445-56.</w:t>
      </w:r>
    </w:p>
    <w:p w14:paraId="00141E99" w14:textId="77777777" w:rsidR="008B03F5" w:rsidRPr="008B03F5" w:rsidRDefault="008B03F5" w:rsidP="008B03F5">
      <w:pPr>
        <w:pStyle w:val="EndNoteBibliography"/>
        <w:ind w:left="720" w:hanging="720"/>
      </w:pPr>
      <w:r w:rsidRPr="008B03F5">
        <w:t>55.</w:t>
      </w:r>
      <w:r w:rsidRPr="008B03F5">
        <w:tab/>
        <w:t xml:space="preserve">Diveky, L., et al., </w:t>
      </w:r>
      <w:r w:rsidRPr="008B03F5">
        <w:rPr>
          <w:i/>
        </w:rPr>
        <w:t>[Lipid composition of the myometrium during labor].</w:t>
      </w:r>
      <w:r w:rsidRPr="008B03F5">
        <w:t xml:space="preserve"> Bratisl Lek Listy, 1990. </w:t>
      </w:r>
      <w:r w:rsidRPr="008B03F5">
        <w:rPr>
          <w:b/>
        </w:rPr>
        <w:t>91</w:t>
      </w:r>
      <w:r w:rsidRPr="008B03F5">
        <w:t>(7): p. 539-50.</w:t>
      </w:r>
    </w:p>
    <w:p w14:paraId="325BA6D6" w14:textId="77777777" w:rsidR="008B03F5" w:rsidRPr="008B03F5" w:rsidRDefault="008B03F5" w:rsidP="008B03F5">
      <w:pPr>
        <w:pStyle w:val="EndNoteBibliography"/>
        <w:ind w:left="720" w:hanging="720"/>
      </w:pPr>
      <w:r w:rsidRPr="008B03F5">
        <w:t>56.</w:t>
      </w:r>
      <w:r w:rsidRPr="008B03F5">
        <w:tab/>
        <w:t xml:space="preserve">Fyfe, E.M., et al., </w:t>
      </w:r>
      <w:r w:rsidRPr="008B03F5">
        <w:rPr>
          <w:i/>
        </w:rPr>
        <w:t>Elevated maternal lipids in early pregnancy are not associated with risk of intrapartum caesarean in overweight and obese nulliparous women.</w:t>
      </w:r>
      <w:r w:rsidRPr="008B03F5">
        <w:t xml:space="preserve"> BMC Pregnancy Childbirth, 2013. </w:t>
      </w:r>
      <w:r w:rsidRPr="008B03F5">
        <w:rPr>
          <w:b/>
        </w:rPr>
        <w:t>13</w:t>
      </w:r>
      <w:r w:rsidRPr="008B03F5">
        <w:t>: p. 143.</w:t>
      </w:r>
    </w:p>
    <w:p w14:paraId="4D69B843" w14:textId="77777777" w:rsidR="008B03F5" w:rsidRPr="008B03F5" w:rsidRDefault="008B03F5" w:rsidP="008B03F5">
      <w:pPr>
        <w:pStyle w:val="EndNoteBibliography"/>
        <w:ind w:left="720" w:hanging="720"/>
      </w:pPr>
      <w:r w:rsidRPr="008B03F5">
        <w:t>57.</w:t>
      </w:r>
      <w:r w:rsidRPr="008B03F5">
        <w:tab/>
        <w:t xml:space="preserve">Smith, R.D., et al., </w:t>
      </w:r>
      <w:r w:rsidRPr="008B03F5">
        <w:rPr>
          <w:i/>
        </w:rPr>
        <w:t>Increased cholesterol decreases uterine activity: functional effects of cholesterol alteration in pregnant rat myometrium.</w:t>
      </w:r>
      <w:r w:rsidRPr="008B03F5">
        <w:t xml:space="preserve"> Am J Physiol Cell Physiol, 2005. </w:t>
      </w:r>
      <w:r w:rsidRPr="008B03F5">
        <w:rPr>
          <w:b/>
        </w:rPr>
        <w:t>288</w:t>
      </w:r>
      <w:r w:rsidRPr="008B03F5">
        <w:t>(5): p. C982-8.</w:t>
      </w:r>
    </w:p>
    <w:p w14:paraId="4A588A43" w14:textId="77777777" w:rsidR="008B03F5" w:rsidRPr="008B03F5" w:rsidRDefault="008B03F5" w:rsidP="008B03F5">
      <w:pPr>
        <w:pStyle w:val="EndNoteBibliography"/>
        <w:ind w:left="720" w:hanging="720"/>
      </w:pPr>
      <w:r w:rsidRPr="008B03F5">
        <w:t>58.</w:t>
      </w:r>
      <w:r w:rsidRPr="008B03F5">
        <w:tab/>
        <w:t xml:space="preserve">Buxton, I.L. and J.C. Vittori, </w:t>
      </w:r>
      <w:r w:rsidRPr="008B03F5">
        <w:rPr>
          <w:i/>
        </w:rPr>
        <w:t>Cholesterol depletion enhances both spontaneous and agonist-evoked uterine smooth muscle contractions in a reversible manner.</w:t>
      </w:r>
      <w:r w:rsidRPr="008B03F5">
        <w:t xml:space="preserve"> Proc West Pharmacol Soc, 2005. </w:t>
      </w:r>
      <w:r w:rsidRPr="008B03F5">
        <w:rPr>
          <w:b/>
        </w:rPr>
        <w:t>48</w:t>
      </w:r>
      <w:r w:rsidRPr="008B03F5">
        <w:t>: p. 126-8.</w:t>
      </w:r>
    </w:p>
    <w:p w14:paraId="0B246A14" w14:textId="77777777" w:rsidR="008B03F5" w:rsidRPr="008B03F5" w:rsidRDefault="008B03F5" w:rsidP="008B03F5">
      <w:pPr>
        <w:pStyle w:val="EndNoteBibliography"/>
        <w:ind w:left="720" w:hanging="720"/>
      </w:pPr>
      <w:r w:rsidRPr="008B03F5">
        <w:t>59.</w:t>
      </w:r>
      <w:r w:rsidRPr="008B03F5">
        <w:tab/>
        <w:t xml:space="preserve">Elmes, M.J., et al., </w:t>
      </w:r>
      <w:r w:rsidRPr="008B03F5">
        <w:rPr>
          <w:i/>
        </w:rPr>
        <w:t>The effects of a high-fat, high-cholesterol diet on markers of uterine contractility during parturition in the rat.</w:t>
      </w:r>
      <w:r w:rsidRPr="008B03F5">
        <w:t xml:space="preserve"> Reproduction, 2011. </w:t>
      </w:r>
      <w:r w:rsidRPr="008B03F5">
        <w:rPr>
          <w:b/>
        </w:rPr>
        <w:t>141</w:t>
      </w:r>
      <w:r w:rsidRPr="008B03F5">
        <w:t>(2): p. 283-90.</w:t>
      </w:r>
    </w:p>
    <w:p w14:paraId="623DD804" w14:textId="77777777" w:rsidR="008B03F5" w:rsidRPr="008B03F5" w:rsidRDefault="008B03F5" w:rsidP="008B03F5">
      <w:pPr>
        <w:pStyle w:val="EndNoteBibliography"/>
        <w:ind w:left="720" w:hanging="720"/>
      </w:pPr>
      <w:r w:rsidRPr="008B03F5">
        <w:t>60.</w:t>
      </w:r>
      <w:r w:rsidRPr="008B03F5">
        <w:tab/>
        <w:t xml:space="preserve">Muir, R., et al., </w:t>
      </w:r>
      <w:r w:rsidRPr="008B03F5">
        <w:rPr>
          <w:i/>
        </w:rPr>
        <w:t>Modelling maternal obesity: the effects of a chronic high-fat, high-cholesterol diet on uterine expression of contractile-associated proteins and ex vivo contractile activity during labour in the rat.</w:t>
      </w:r>
      <w:r w:rsidRPr="008B03F5">
        <w:t xml:space="preserve"> Clin Sci (Lond), 2016. </w:t>
      </w:r>
      <w:r w:rsidRPr="008B03F5">
        <w:rPr>
          <w:b/>
        </w:rPr>
        <w:t>130</w:t>
      </w:r>
      <w:r w:rsidRPr="008B03F5">
        <w:t>(3): p. 183-92.</w:t>
      </w:r>
    </w:p>
    <w:p w14:paraId="0FEE929B" w14:textId="77777777" w:rsidR="008B03F5" w:rsidRPr="008B03F5" w:rsidRDefault="008B03F5" w:rsidP="008B03F5">
      <w:pPr>
        <w:pStyle w:val="EndNoteBibliography"/>
        <w:ind w:left="720" w:hanging="720"/>
      </w:pPr>
      <w:r w:rsidRPr="008B03F5">
        <w:lastRenderedPageBreak/>
        <w:t>61.</w:t>
      </w:r>
      <w:r w:rsidRPr="008B03F5">
        <w:tab/>
        <w:t xml:space="preserve">Padol, A.R., et al., </w:t>
      </w:r>
      <w:r w:rsidRPr="008B03F5">
        <w:rPr>
          <w:i/>
        </w:rPr>
        <w:t>Hypercholesterolemia impairs oxytocin-induced uterine contractility in late pregnant mouse.</w:t>
      </w:r>
      <w:r w:rsidRPr="008B03F5">
        <w:t xml:space="preserve"> Reproduction, 2017. </w:t>
      </w:r>
      <w:r w:rsidRPr="008B03F5">
        <w:rPr>
          <w:b/>
        </w:rPr>
        <w:t>153</w:t>
      </w:r>
      <w:r w:rsidRPr="008B03F5">
        <w:t>(5): p. 565-576.</w:t>
      </w:r>
    </w:p>
    <w:p w14:paraId="5F8414BE" w14:textId="77777777" w:rsidR="008B03F5" w:rsidRPr="008B03F5" w:rsidRDefault="008B03F5" w:rsidP="008B03F5">
      <w:pPr>
        <w:pStyle w:val="EndNoteBibliography"/>
        <w:ind w:left="720" w:hanging="720"/>
      </w:pPr>
      <w:r w:rsidRPr="008B03F5">
        <w:t>62.</w:t>
      </w:r>
      <w:r w:rsidRPr="008B03F5">
        <w:tab/>
        <w:t xml:space="preserve">Mouzat, K., et al., </w:t>
      </w:r>
      <w:r w:rsidRPr="008B03F5">
        <w:rPr>
          <w:i/>
        </w:rPr>
        <w:t>Oxysterol nuclear receptor LXRbeta regulates cholesterol homeostasis and contractile function in mouse uterus.</w:t>
      </w:r>
      <w:r w:rsidRPr="008B03F5">
        <w:t xml:space="preserve"> J Biol Chem, 2007. </w:t>
      </w:r>
      <w:r w:rsidRPr="008B03F5">
        <w:rPr>
          <w:b/>
        </w:rPr>
        <w:t>282</w:t>
      </w:r>
      <w:r w:rsidRPr="008B03F5">
        <w:t>(7): p. 4693-701.</w:t>
      </w:r>
    </w:p>
    <w:p w14:paraId="0DA2B69C" w14:textId="77777777" w:rsidR="008B03F5" w:rsidRPr="008B03F5" w:rsidRDefault="008B03F5" w:rsidP="008B03F5">
      <w:pPr>
        <w:pStyle w:val="EndNoteBibliography"/>
        <w:ind w:left="720" w:hanging="720"/>
      </w:pPr>
      <w:r w:rsidRPr="008B03F5">
        <w:t>63.</w:t>
      </w:r>
      <w:r w:rsidRPr="008B03F5">
        <w:tab/>
        <w:t xml:space="preserve">Norman, J.E., et al., </w:t>
      </w:r>
      <w:r w:rsidRPr="008B03F5">
        <w:rPr>
          <w:i/>
        </w:rPr>
        <w:t>Inflammatory pathways in the mechanism of parturition.</w:t>
      </w:r>
      <w:r w:rsidRPr="008B03F5">
        <w:t xml:space="preserve"> BMC Pregnancy Childbirth, 2007. </w:t>
      </w:r>
      <w:r w:rsidRPr="008B03F5">
        <w:rPr>
          <w:b/>
        </w:rPr>
        <w:t>7 Suppl 1</w:t>
      </w:r>
      <w:r w:rsidRPr="008B03F5">
        <w:t>: p. S7.</w:t>
      </w:r>
    </w:p>
    <w:p w14:paraId="0866760F" w14:textId="77777777" w:rsidR="008B03F5" w:rsidRPr="008B03F5" w:rsidRDefault="008B03F5" w:rsidP="008B03F5">
      <w:pPr>
        <w:pStyle w:val="EndNoteBibliography"/>
        <w:ind w:left="720" w:hanging="720"/>
      </w:pPr>
      <w:r w:rsidRPr="008B03F5">
        <w:t>64.</w:t>
      </w:r>
      <w:r w:rsidRPr="008B03F5">
        <w:tab/>
        <w:t xml:space="preserve">Polari, L., et al., </w:t>
      </w:r>
      <w:r w:rsidRPr="008B03F5">
        <w:rPr>
          <w:i/>
        </w:rPr>
        <w:t>Increase in serum Interleukin-10 does not alleviate pro-inflammatory MCP-1 production in obese pregnancies.</w:t>
      </w:r>
      <w:r w:rsidRPr="008B03F5">
        <w:t xml:space="preserve"> Cytokine, 2018. </w:t>
      </w:r>
      <w:r w:rsidRPr="008B03F5">
        <w:rPr>
          <w:b/>
        </w:rPr>
        <w:t>108</w:t>
      </w:r>
      <w:r w:rsidRPr="008B03F5">
        <w:t>: p. 67-70.</w:t>
      </w:r>
    </w:p>
    <w:p w14:paraId="0BD24584" w14:textId="77777777" w:rsidR="008B03F5" w:rsidRPr="008B03F5" w:rsidRDefault="008B03F5" w:rsidP="008B03F5">
      <w:pPr>
        <w:pStyle w:val="EndNoteBibliography"/>
        <w:ind w:left="720" w:hanging="720"/>
      </w:pPr>
      <w:r w:rsidRPr="008B03F5">
        <w:t>65.</w:t>
      </w:r>
      <w:r w:rsidRPr="008B03F5">
        <w:tab/>
        <w:t xml:space="preserve">Aye, I.L., et al., </w:t>
      </w:r>
      <w:r w:rsidRPr="008B03F5">
        <w:rPr>
          <w:i/>
        </w:rPr>
        <w:t>Increasing maternal body mass index is associated with systemic inflammation in the mother and the activation of distinct placental inflammatory pathways.</w:t>
      </w:r>
      <w:r w:rsidRPr="008B03F5">
        <w:t xml:space="preserve"> Biol Reprod, 2014. </w:t>
      </w:r>
      <w:r w:rsidRPr="008B03F5">
        <w:rPr>
          <w:b/>
        </w:rPr>
        <w:t>90</w:t>
      </w:r>
      <w:r w:rsidRPr="008B03F5">
        <w:t>(6): p. 129.</w:t>
      </w:r>
    </w:p>
    <w:p w14:paraId="4B03C94D" w14:textId="77777777" w:rsidR="008B03F5" w:rsidRPr="008B03F5" w:rsidRDefault="008B03F5" w:rsidP="008B03F5">
      <w:pPr>
        <w:pStyle w:val="EndNoteBibliography"/>
        <w:ind w:left="720" w:hanging="720"/>
      </w:pPr>
      <w:r w:rsidRPr="008B03F5">
        <w:t>66.</w:t>
      </w:r>
      <w:r w:rsidRPr="008B03F5">
        <w:tab/>
        <w:t xml:space="preserve">Hrolfsdottir, L., et al., </w:t>
      </w:r>
      <w:r w:rsidRPr="008B03F5">
        <w:rPr>
          <w:i/>
        </w:rPr>
        <w:t>Maternal diet, gestational weight gain, and inflammatory markers during pregnancy.</w:t>
      </w:r>
      <w:r w:rsidRPr="008B03F5">
        <w:t xml:space="preserve"> Obesity (Silver Spring), 2016. </w:t>
      </w:r>
      <w:r w:rsidRPr="008B03F5">
        <w:rPr>
          <w:b/>
        </w:rPr>
        <w:t>24</w:t>
      </w:r>
      <w:r w:rsidRPr="008B03F5">
        <w:t>(10): p. 2133-9.</w:t>
      </w:r>
    </w:p>
    <w:p w14:paraId="07AA88E8" w14:textId="77777777" w:rsidR="008B03F5" w:rsidRPr="008B03F5" w:rsidRDefault="008B03F5" w:rsidP="008B03F5">
      <w:pPr>
        <w:pStyle w:val="EndNoteBibliography"/>
        <w:ind w:left="720" w:hanging="720"/>
      </w:pPr>
      <w:r w:rsidRPr="008B03F5">
        <w:t>67.</w:t>
      </w:r>
      <w:r w:rsidRPr="008B03F5">
        <w:tab/>
        <w:t xml:space="preserve">Marseglia, L., et al., </w:t>
      </w:r>
      <w:r w:rsidRPr="008B03F5">
        <w:rPr>
          <w:i/>
        </w:rPr>
        <w:t>Oxidative stress in obesity: a critical component in human diseases.</w:t>
      </w:r>
      <w:r w:rsidRPr="008B03F5">
        <w:t xml:space="preserve"> Int J Mol Sci, 2014. </w:t>
      </w:r>
      <w:r w:rsidRPr="008B03F5">
        <w:rPr>
          <w:b/>
        </w:rPr>
        <w:t>16</w:t>
      </w:r>
      <w:r w:rsidRPr="008B03F5">
        <w:t>(1): p. 378-400.</w:t>
      </w:r>
    </w:p>
    <w:p w14:paraId="190E239D" w14:textId="77777777" w:rsidR="008B03F5" w:rsidRPr="008B03F5" w:rsidRDefault="008B03F5" w:rsidP="008B03F5">
      <w:pPr>
        <w:pStyle w:val="EndNoteBibliography"/>
        <w:ind w:left="720" w:hanging="720"/>
      </w:pPr>
      <w:r w:rsidRPr="008B03F5">
        <w:t>68.</w:t>
      </w:r>
      <w:r w:rsidRPr="008B03F5">
        <w:tab/>
        <w:t xml:space="preserve">Tribe, R.M., et al., </w:t>
      </w:r>
      <w:r w:rsidRPr="008B03F5">
        <w:rPr>
          <w:i/>
        </w:rPr>
        <w:t>Interleukin-1beta induces calcium transients and enhances basal and store operated calcium entry in human myometrial smooth muscle.</w:t>
      </w:r>
      <w:r w:rsidRPr="008B03F5">
        <w:t xml:space="preserve"> Biol Reprod, 2003. </w:t>
      </w:r>
      <w:r w:rsidRPr="008B03F5">
        <w:rPr>
          <w:b/>
        </w:rPr>
        <w:t>68</w:t>
      </w:r>
      <w:r w:rsidRPr="008B03F5">
        <w:t>(5): p. 1842-9.</w:t>
      </w:r>
    </w:p>
    <w:p w14:paraId="21F0B9CD" w14:textId="77777777" w:rsidR="008B03F5" w:rsidRPr="008B03F5" w:rsidRDefault="008B03F5" w:rsidP="008B03F5">
      <w:pPr>
        <w:pStyle w:val="EndNoteBibliography"/>
        <w:ind w:left="720" w:hanging="720"/>
      </w:pPr>
      <w:r w:rsidRPr="008B03F5">
        <w:t>69.</w:t>
      </w:r>
      <w:r w:rsidRPr="008B03F5">
        <w:tab/>
        <w:t xml:space="preserve">Oger, S., et al., </w:t>
      </w:r>
      <w:r w:rsidRPr="008B03F5">
        <w:rPr>
          <w:i/>
        </w:rPr>
        <w:t>Interleukin-1beta induces phosphodiesterase 4B2 expression in human myometrial cells through a prostaglandin E2- and cyclic adenosine 3',5'-monophosphate-dependent pathway.</w:t>
      </w:r>
      <w:r w:rsidRPr="008B03F5">
        <w:t xml:space="preserve"> J Clin Endocrinol Metab, 2002. </w:t>
      </w:r>
      <w:r w:rsidRPr="008B03F5">
        <w:rPr>
          <w:b/>
        </w:rPr>
        <w:t>87</w:t>
      </w:r>
      <w:r w:rsidRPr="008B03F5">
        <w:t>(12): p. 5524-31.</w:t>
      </w:r>
    </w:p>
    <w:p w14:paraId="53272829" w14:textId="77777777" w:rsidR="008B03F5" w:rsidRPr="008B03F5" w:rsidRDefault="008B03F5" w:rsidP="008B03F5">
      <w:pPr>
        <w:pStyle w:val="EndNoteBibliography"/>
        <w:ind w:left="720" w:hanging="720"/>
      </w:pPr>
      <w:r w:rsidRPr="008B03F5">
        <w:t>70.</w:t>
      </w:r>
      <w:r w:rsidRPr="008B03F5">
        <w:tab/>
        <w:t xml:space="preserve">Bugg, G.J., et al., </w:t>
      </w:r>
      <w:r w:rsidRPr="008B03F5">
        <w:rPr>
          <w:i/>
        </w:rPr>
        <w:t>The effect of superoxide free radicals on human myometrial contractility in vitro.</w:t>
      </w:r>
      <w:r w:rsidRPr="008B03F5">
        <w:t xml:space="preserve"> Eur J Obstet Gynecol Reprod Biol, 2006. </w:t>
      </w:r>
      <w:r w:rsidRPr="008B03F5">
        <w:rPr>
          <w:b/>
        </w:rPr>
        <w:t>125</w:t>
      </w:r>
      <w:r w:rsidRPr="008B03F5">
        <w:t>(1): p. 140-1.</w:t>
      </w:r>
    </w:p>
    <w:p w14:paraId="6EEE318A" w14:textId="77777777" w:rsidR="008B03F5" w:rsidRPr="008B03F5" w:rsidRDefault="008B03F5" w:rsidP="008B03F5">
      <w:pPr>
        <w:pStyle w:val="EndNoteBibliography"/>
        <w:ind w:left="720" w:hanging="720"/>
      </w:pPr>
      <w:r w:rsidRPr="008B03F5">
        <w:t>71.</w:t>
      </w:r>
      <w:r w:rsidRPr="008B03F5">
        <w:tab/>
        <w:t xml:space="preserve">Masumoto, N., et al., </w:t>
      </w:r>
      <w:r w:rsidRPr="008B03F5">
        <w:rPr>
          <w:i/>
        </w:rPr>
        <w:t>Superoxide anion increases intracellular free calcium in human myometrial cells.</w:t>
      </w:r>
      <w:r w:rsidRPr="008B03F5">
        <w:t xml:space="preserve"> J Biol Chem, 1990. </w:t>
      </w:r>
      <w:r w:rsidRPr="008B03F5">
        <w:rPr>
          <w:b/>
        </w:rPr>
        <w:t>265</w:t>
      </w:r>
      <w:r w:rsidRPr="008B03F5">
        <w:t>(36): p. 22533-6.</w:t>
      </w:r>
    </w:p>
    <w:p w14:paraId="754207AE" w14:textId="77777777" w:rsidR="008B03F5" w:rsidRPr="008B03F5" w:rsidRDefault="008B03F5" w:rsidP="008B03F5">
      <w:pPr>
        <w:pStyle w:val="EndNoteBibliography"/>
        <w:ind w:left="720" w:hanging="720"/>
      </w:pPr>
      <w:r w:rsidRPr="008B03F5">
        <w:t>72.</w:t>
      </w:r>
      <w:r w:rsidRPr="008B03F5">
        <w:tab/>
        <w:t xml:space="preserve">Warren, A.Y., et al., </w:t>
      </w:r>
      <w:r w:rsidRPr="008B03F5">
        <w:rPr>
          <w:i/>
        </w:rPr>
        <w:t>Hydrogen peroxide and superoxide anion modulate pregnant human myometrial contractility.</w:t>
      </w:r>
      <w:r w:rsidRPr="008B03F5">
        <w:t xml:space="preserve"> Reproduction, 2005. </w:t>
      </w:r>
      <w:r w:rsidRPr="008B03F5">
        <w:rPr>
          <w:b/>
        </w:rPr>
        <w:t>130</w:t>
      </w:r>
      <w:r w:rsidRPr="008B03F5">
        <w:t>(4): p. 539-44.</w:t>
      </w:r>
    </w:p>
    <w:p w14:paraId="24217803" w14:textId="77777777" w:rsidR="008B03F5" w:rsidRPr="008B03F5" w:rsidRDefault="008B03F5" w:rsidP="008B03F5">
      <w:pPr>
        <w:pStyle w:val="EndNoteBibliography"/>
        <w:ind w:left="720" w:hanging="720"/>
      </w:pPr>
      <w:r w:rsidRPr="008B03F5">
        <w:t>73.</w:t>
      </w:r>
      <w:r w:rsidRPr="008B03F5">
        <w:tab/>
        <w:t xml:space="preserve">Coelho, M., T. Oliveira, and R. Fernandes, </w:t>
      </w:r>
      <w:r w:rsidRPr="008B03F5">
        <w:rPr>
          <w:i/>
        </w:rPr>
        <w:t>Biochemistry of adipose tissue: an endocrine organ.</w:t>
      </w:r>
      <w:r w:rsidRPr="008B03F5">
        <w:t xml:space="preserve"> Arch Med Sci, 2013. </w:t>
      </w:r>
      <w:r w:rsidRPr="008B03F5">
        <w:rPr>
          <w:b/>
        </w:rPr>
        <w:t>9</w:t>
      </w:r>
      <w:r w:rsidRPr="008B03F5">
        <w:t>(2): p. 191-200.</w:t>
      </w:r>
    </w:p>
    <w:p w14:paraId="0371788B" w14:textId="77777777" w:rsidR="008B03F5" w:rsidRPr="008B03F5" w:rsidRDefault="008B03F5" w:rsidP="008B03F5">
      <w:pPr>
        <w:pStyle w:val="EndNoteBibliography"/>
        <w:ind w:left="720" w:hanging="720"/>
      </w:pPr>
      <w:r w:rsidRPr="008B03F5">
        <w:t>74.</w:t>
      </w:r>
      <w:r w:rsidRPr="008B03F5">
        <w:tab/>
        <w:t xml:space="preserve">AlSaif, S., S. Mumtaz, and S. Wray, </w:t>
      </w:r>
      <w:r w:rsidRPr="008B03F5">
        <w:rPr>
          <w:i/>
        </w:rPr>
        <w:t>A short review of adipokines, smooth muscle and uterine contractility.</w:t>
      </w:r>
      <w:r w:rsidRPr="008B03F5">
        <w:t xml:space="preserve"> Life Sci, 2015. </w:t>
      </w:r>
      <w:r w:rsidRPr="008B03F5">
        <w:rPr>
          <w:b/>
        </w:rPr>
        <w:t>125</w:t>
      </w:r>
      <w:r w:rsidRPr="008B03F5">
        <w:t>: p. 2-8.</w:t>
      </w:r>
    </w:p>
    <w:p w14:paraId="5D294804" w14:textId="77777777" w:rsidR="008B03F5" w:rsidRPr="008B03F5" w:rsidRDefault="008B03F5" w:rsidP="008B03F5">
      <w:pPr>
        <w:pStyle w:val="EndNoteBibliography"/>
        <w:ind w:left="720" w:hanging="720"/>
      </w:pPr>
      <w:r w:rsidRPr="008B03F5">
        <w:t>75.</w:t>
      </w:r>
      <w:r w:rsidRPr="008B03F5">
        <w:tab/>
        <w:t xml:space="preserve">Moynihan, A.T., et al., </w:t>
      </w:r>
      <w:r w:rsidRPr="008B03F5">
        <w:rPr>
          <w:i/>
        </w:rPr>
        <w:t>Inhibitory effect of leptin on human uterine contractility in vitro.</w:t>
      </w:r>
      <w:r w:rsidRPr="008B03F5">
        <w:t xml:space="preserve"> Am J Obstet Gynecol, 2006. </w:t>
      </w:r>
      <w:r w:rsidRPr="008B03F5">
        <w:rPr>
          <w:b/>
        </w:rPr>
        <w:t>195</w:t>
      </w:r>
      <w:r w:rsidRPr="008B03F5">
        <w:t>(2): p. 504-9.</w:t>
      </w:r>
    </w:p>
    <w:p w14:paraId="3DA352B6" w14:textId="77777777" w:rsidR="008B03F5" w:rsidRPr="008B03F5" w:rsidRDefault="008B03F5" w:rsidP="008B03F5">
      <w:pPr>
        <w:pStyle w:val="EndNoteBibliography"/>
        <w:ind w:left="720" w:hanging="720"/>
      </w:pPr>
      <w:r w:rsidRPr="008B03F5">
        <w:t>76.</w:t>
      </w:r>
      <w:r w:rsidRPr="008B03F5">
        <w:tab/>
        <w:t xml:space="preserve">Mumtaz, S., et al., </w:t>
      </w:r>
      <w:r w:rsidRPr="008B03F5">
        <w:rPr>
          <w:i/>
        </w:rPr>
        <w:t>Inhibitory effect of visfatin and leptin on human and rat myometrial contractility.</w:t>
      </w:r>
      <w:r w:rsidRPr="008B03F5">
        <w:t xml:space="preserve"> Life Sci, 2015. </w:t>
      </w:r>
      <w:r w:rsidRPr="008B03F5">
        <w:rPr>
          <w:b/>
        </w:rPr>
        <w:t>125</w:t>
      </w:r>
      <w:r w:rsidRPr="008B03F5">
        <w:t>: p. 57-62.</w:t>
      </w:r>
    </w:p>
    <w:p w14:paraId="111930BA" w14:textId="77777777" w:rsidR="008B03F5" w:rsidRPr="008B03F5" w:rsidRDefault="008B03F5" w:rsidP="008B03F5">
      <w:pPr>
        <w:pStyle w:val="EndNoteBibliography"/>
        <w:ind w:left="720" w:hanging="720"/>
      </w:pPr>
      <w:r w:rsidRPr="008B03F5">
        <w:t>77.</w:t>
      </w:r>
      <w:r w:rsidRPr="008B03F5">
        <w:tab/>
        <w:t xml:space="preserve">Logan, C.A., et al., </w:t>
      </w:r>
      <w:r w:rsidRPr="008B03F5">
        <w:rPr>
          <w:i/>
        </w:rPr>
        <w:t>Delivery Mode, Duration of Labor, and Cord Blood Adiponectin, Leptin, and C-Reactive Protein: Results of the Population-Based Ulm Birth Cohort Studies.</w:t>
      </w:r>
      <w:r w:rsidRPr="008B03F5">
        <w:t xml:space="preserve"> PLoS One, 2016. </w:t>
      </w:r>
      <w:r w:rsidRPr="008B03F5">
        <w:rPr>
          <w:b/>
        </w:rPr>
        <w:t>11</w:t>
      </w:r>
      <w:r w:rsidRPr="008B03F5">
        <w:t>(2): p. e0149918.</w:t>
      </w:r>
    </w:p>
    <w:p w14:paraId="1A38E5B9" w14:textId="77777777" w:rsidR="008B03F5" w:rsidRPr="008B03F5" w:rsidRDefault="008B03F5" w:rsidP="008B03F5">
      <w:pPr>
        <w:pStyle w:val="EndNoteBibliography"/>
        <w:ind w:left="720" w:hanging="720"/>
      </w:pPr>
      <w:r w:rsidRPr="008B03F5">
        <w:t>78.</w:t>
      </w:r>
      <w:r w:rsidRPr="008B03F5">
        <w:tab/>
        <w:t xml:space="preserve">Carlhall, S. and K. Kallen, </w:t>
      </w:r>
      <w:r w:rsidRPr="008B03F5">
        <w:rPr>
          <w:i/>
        </w:rPr>
        <w:t>Maternal plasma leptin levels in relation to the duration of the active phase of labor.</w:t>
      </w:r>
      <w:r w:rsidRPr="008B03F5">
        <w:t xml:space="preserve"> 2018. </w:t>
      </w:r>
      <w:r w:rsidRPr="008B03F5">
        <w:rPr>
          <w:b/>
        </w:rPr>
        <w:t>97</w:t>
      </w:r>
      <w:r w:rsidRPr="008B03F5">
        <w:t>(10): p. 1248-1256.</w:t>
      </w:r>
    </w:p>
    <w:p w14:paraId="6CBA8750" w14:textId="77777777" w:rsidR="008B03F5" w:rsidRPr="008B03F5" w:rsidRDefault="008B03F5" w:rsidP="008B03F5">
      <w:pPr>
        <w:pStyle w:val="EndNoteBibliography"/>
        <w:ind w:left="720" w:hanging="720"/>
      </w:pPr>
      <w:r w:rsidRPr="008B03F5">
        <w:t>79.</w:t>
      </w:r>
      <w:r w:rsidRPr="008B03F5">
        <w:tab/>
        <w:t xml:space="preserve">Hehir, M.P. and J.J. Morrison, </w:t>
      </w:r>
      <w:r w:rsidRPr="008B03F5">
        <w:rPr>
          <w:i/>
        </w:rPr>
        <w:t>The adipokine apelin and human uterine contractility.</w:t>
      </w:r>
      <w:r w:rsidRPr="008B03F5">
        <w:t xml:space="preserve"> Am J Obstet Gynecol, 2012. </w:t>
      </w:r>
      <w:r w:rsidRPr="008B03F5">
        <w:rPr>
          <w:b/>
        </w:rPr>
        <w:t>206</w:t>
      </w:r>
      <w:r w:rsidRPr="008B03F5">
        <w:t>(4): p. 359.e1-5.</w:t>
      </w:r>
    </w:p>
    <w:p w14:paraId="311E7457" w14:textId="77777777" w:rsidR="008B03F5" w:rsidRPr="008B03F5" w:rsidRDefault="008B03F5" w:rsidP="008B03F5">
      <w:pPr>
        <w:pStyle w:val="EndNoteBibliography"/>
        <w:ind w:left="720" w:hanging="720"/>
      </w:pPr>
      <w:r w:rsidRPr="008B03F5">
        <w:t>80.</w:t>
      </w:r>
      <w:r w:rsidRPr="008B03F5">
        <w:tab/>
        <w:t xml:space="preserve">Hehir, M.P., S.V. Glavey, and J.J. Morrison, </w:t>
      </w:r>
      <w:r w:rsidRPr="008B03F5">
        <w:rPr>
          <w:i/>
        </w:rPr>
        <w:t>Uterorelaxant effect of ghrelin on human myometrial contractility.</w:t>
      </w:r>
      <w:r w:rsidRPr="008B03F5">
        <w:t xml:space="preserve"> Am J Obstet Gynecol, 2008. </w:t>
      </w:r>
      <w:r w:rsidRPr="008B03F5">
        <w:rPr>
          <w:b/>
        </w:rPr>
        <w:t>198</w:t>
      </w:r>
      <w:r w:rsidRPr="008B03F5">
        <w:t>(3): p. 323.e1-5.</w:t>
      </w:r>
    </w:p>
    <w:p w14:paraId="610B8197" w14:textId="77777777" w:rsidR="008B03F5" w:rsidRPr="008B03F5" w:rsidRDefault="008B03F5" w:rsidP="008B03F5">
      <w:pPr>
        <w:pStyle w:val="EndNoteBibliography"/>
        <w:ind w:left="720" w:hanging="720"/>
      </w:pPr>
      <w:r w:rsidRPr="008B03F5">
        <w:t>81.</w:t>
      </w:r>
      <w:r w:rsidRPr="008B03F5">
        <w:tab/>
        <w:t xml:space="preserve">Mostafa, A.F. and S.M. Samir, </w:t>
      </w:r>
      <w:r w:rsidRPr="008B03F5">
        <w:rPr>
          <w:i/>
        </w:rPr>
        <w:t>What is the effect of ghrelin on rat uterine contractility in vitro?</w:t>
      </w:r>
      <w:r w:rsidRPr="008B03F5">
        <w:t xml:space="preserve"> J Basic Clin Physiol Pharmacol, 2013. </w:t>
      </w:r>
      <w:r w:rsidRPr="008B03F5">
        <w:rPr>
          <w:b/>
        </w:rPr>
        <w:t>24</w:t>
      </w:r>
      <w:r w:rsidRPr="008B03F5">
        <w:t>(2): p. 137-42.</w:t>
      </w:r>
    </w:p>
    <w:p w14:paraId="2B5AAE9A" w14:textId="77777777" w:rsidR="008B03F5" w:rsidRPr="008B03F5" w:rsidRDefault="008B03F5" w:rsidP="008B03F5">
      <w:pPr>
        <w:pStyle w:val="EndNoteBibliography"/>
        <w:ind w:left="720" w:hanging="720"/>
      </w:pPr>
      <w:r w:rsidRPr="008B03F5">
        <w:t>82.</w:t>
      </w:r>
      <w:r w:rsidRPr="008B03F5">
        <w:tab/>
        <w:t xml:space="preserve">Kacar, E., et al., </w:t>
      </w:r>
      <w:r w:rsidRPr="008B03F5">
        <w:rPr>
          <w:i/>
        </w:rPr>
        <w:t>The effects of apelin on myometrium contractions in pregnant rats.</w:t>
      </w:r>
      <w:r w:rsidRPr="008B03F5">
        <w:t xml:space="preserve"> Cell Mol Biol (Noisy-le-grand), 2018. </w:t>
      </w:r>
      <w:r w:rsidRPr="008B03F5">
        <w:rPr>
          <w:b/>
        </w:rPr>
        <w:t>64</w:t>
      </w:r>
      <w:r w:rsidRPr="008B03F5">
        <w:t>(11): p. 74-79.</w:t>
      </w:r>
    </w:p>
    <w:p w14:paraId="0C7158A6" w14:textId="77777777" w:rsidR="008B03F5" w:rsidRPr="008B03F5" w:rsidRDefault="008B03F5" w:rsidP="008B03F5">
      <w:pPr>
        <w:pStyle w:val="EndNoteBibliography"/>
        <w:ind w:left="720" w:hanging="720"/>
        <w:rPr>
          <w:i/>
        </w:rPr>
      </w:pPr>
      <w:r w:rsidRPr="008B03F5">
        <w:t>83.</w:t>
      </w:r>
      <w:r w:rsidRPr="008B03F5">
        <w:tab/>
        <w:t xml:space="preserve">Dayangac, A., S. Kutlu, and V. Konar, </w:t>
      </w:r>
      <w:r w:rsidRPr="008B03F5">
        <w:rPr>
          <w:i/>
        </w:rPr>
        <w:t>Stimulatory effects of ghrelin on spontaneous contractions in</w:t>
      </w:r>
    </w:p>
    <w:p w14:paraId="26EF8573" w14:textId="77777777" w:rsidR="008B03F5" w:rsidRPr="008B03F5" w:rsidRDefault="008B03F5" w:rsidP="008B03F5">
      <w:pPr>
        <w:pStyle w:val="EndNoteBibliography"/>
        <w:ind w:left="720" w:hanging="720"/>
      </w:pPr>
      <w:r w:rsidRPr="008B03F5">
        <w:rPr>
          <w:i/>
        </w:rPr>
        <w:t>the rat myometrium.</w:t>
      </w:r>
      <w:r w:rsidRPr="008B03F5">
        <w:t xml:space="preserve"> Turk J Biol, 2010. </w:t>
      </w:r>
      <w:r w:rsidRPr="008B03F5">
        <w:rPr>
          <w:b/>
        </w:rPr>
        <w:t>34</w:t>
      </w:r>
      <w:r w:rsidRPr="008B03F5">
        <w:t>: p. 35-38.</w:t>
      </w:r>
    </w:p>
    <w:p w14:paraId="0D179C98" w14:textId="77777777" w:rsidR="008B03F5" w:rsidRPr="008B03F5" w:rsidRDefault="008B03F5" w:rsidP="008B03F5">
      <w:pPr>
        <w:pStyle w:val="EndNoteBibliography"/>
        <w:ind w:left="720" w:hanging="720"/>
      </w:pPr>
      <w:r w:rsidRPr="008B03F5">
        <w:lastRenderedPageBreak/>
        <w:t>84.</w:t>
      </w:r>
      <w:r w:rsidRPr="008B03F5">
        <w:tab/>
        <w:t xml:space="preserve">McLean, M., et al., </w:t>
      </w:r>
      <w:r w:rsidRPr="008B03F5">
        <w:rPr>
          <w:i/>
        </w:rPr>
        <w:t>A placental clock controlling the length of human pregnancy.</w:t>
      </w:r>
      <w:r w:rsidRPr="008B03F5">
        <w:t xml:space="preserve"> Nat Med, 1995. </w:t>
      </w:r>
      <w:r w:rsidRPr="008B03F5">
        <w:rPr>
          <w:b/>
        </w:rPr>
        <w:t>1</w:t>
      </w:r>
      <w:r w:rsidRPr="008B03F5">
        <w:t>(5): p. 460-3.</w:t>
      </w:r>
    </w:p>
    <w:p w14:paraId="6D5BB368" w14:textId="77777777" w:rsidR="008B03F5" w:rsidRPr="008B03F5" w:rsidRDefault="008B03F5" w:rsidP="008B03F5">
      <w:pPr>
        <w:pStyle w:val="EndNoteBibliography"/>
        <w:ind w:left="720" w:hanging="720"/>
      </w:pPr>
      <w:r w:rsidRPr="008B03F5">
        <w:t>85.</w:t>
      </w:r>
      <w:r w:rsidRPr="008B03F5">
        <w:tab/>
        <w:t xml:space="preserve">Stirrat, L.I., et al., </w:t>
      </w:r>
      <w:r w:rsidRPr="008B03F5">
        <w:rPr>
          <w:i/>
        </w:rPr>
        <w:t>Decreased maternal hypothalamic-pituitary-adrenal axis activity in very severely obese pregnancy: Associations with birthweight and gestation at delivery.</w:t>
      </w:r>
      <w:r w:rsidRPr="008B03F5">
        <w:t xml:space="preserve"> Psychoneuroendocrinology, 2016. </w:t>
      </w:r>
      <w:r w:rsidRPr="008B03F5">
        <w:rPr>
          <w:b/>
        </w:rPr>
        <w:t>63</w:t>
      </w:r>
      <w:r w:rsidRPr="008B03F5">
        <w:t>: p. 135-43.</w:t>
      </w:r>
    </w:p>
    <w:p w14:paraId="1B9B0B6A" w14:textId="77777777" w:rsidR="008B03F5" w:rsidRPr="008B03F5" w:rsidRDefault="008B03F5" w:rsidP="008B03F5">
      <w:pPr>
        <w:pStyle w:val="EndNoteBibliography"/>
        <w:ind w:left="720" w:hanging="720"/>
      </w:pPr>
      <w:r w:rsidRPr="008B03F5">
        <w:t>86.</w:t>
      </w:r>
      <w:r w:rsidRPr="008B03F5">
        <w:tab/>
        <w:t xml:space="preserve">Stirrat, L.I., et al., </w:t>
      </w:r>
      <w:r w:rsidRPr="008B03F5">
        <w:rPr>
          <w:i/>
        </w:rPr>
        <w:t>Altered maternal hypothalamic-pituitary-adrenal axis activity in obese pregnancy is associated with macrosomia and prolonged pregnancy.</w:t>
      </w:r>
      <w:r w:rsidRPr="008B03F5">
        <w:t xml:space="preserve"> Pregnancy Hypertens, 2014. </w:t>
      </w:r>
      <w:r w:rsidRPr="008B03F5">
        <w:rPr>
          <w:b/>
        </w:rPr>
        <w:t>4</w:t>
      </w:r>
      <w:r w:rsidRPr="008B03F5">
        <w:t>(3): p. 238.</w:t>
      </w:r>
    </w:p>
    <w:p w14:paraId="6BF8A1D8" w14:textId="77777777" w:rsidR="008B03F5" w:rsidRPr="008B03F5" w:rsidRDefault="008B03F5" w:rsidP="008B03F5">
      <w:pPr>
        <w:pStyle w:val="EndNoteBibliography"/>
        <w:ind w:left="720" w:hanging="720"/>
      </w:pPr>
      <w:r w:rsidRPr="008B03F5">
        <w:t>87.</w:t>
      </w:r>
      <w:r w:rsidRPr="008B03F5">
        <w:tab/>
        <w:t xml:space="preserve">Quartero, H.W. and C.H. Fry, </w:t>
      </w:r>
      <w:r w:rsidRPr="008B03F5">
        <w:rPr>
          <w:i/>
        </w:rPr>
        <w:t>Placental corticotrophin releasing factor may modulate human parturition.</w:t>
      </w:r>
      <w:r w:rsidRPr="008B03F5">
        <w:t xml:space="preserve"> Placenta, 1989. </w:t>
      </w:r>
      <w:r w:rsidRPr="008B03F5">
        <w:rPr>
          <w:b/>
        </w:rPr>
        <w:t>10</w:t>
      </w:r>
      <w:r w:rsidRPr="008B03F5">
        <w:t>(5): p. 439-43.</w:t>
      </w:r>
    </w:p>
    <w:p w14:paraId="26B554C1" w14:textId="77777777" w:rsidR="008B03F5" w:rsidRPr="008B03F5" w:rsidRDefault="008B03F5" w:rsidP="008B03F5">
      <w:pPr>
        <w:pStyle w:val="EndNoteBibliography"/>
        <w:ind w:left="720" w:hanging="720"/>
      </w:pPr>
      <w:r w:rsidRPr="008B03F5">
        <w:t>88.</w:t>
      </w:r>
      <w:r w:rsidRPr="008B03F5">
        <w:tab/>
        <w:t xml:space="preserve">Benedetto, C., et al., </w:t>
      </w:r>
      <w:r w:rsidRPr="008B03F5">
        <w:rPr>
          <w:i/>
        </w:rPr>
        <w:t>Corticotropin-releasing hormone increases prostaglandin F2 alpha activity on human myometrium in vitro.</w:t>
      </w:r>
      <w:r w:rsidRPr="008B03F5">
        <w:t xml:space="preserve"> Am J Obstet Gynecol, 1994. </w:t>
      </w:r>
      <w:r w:rsidRPr="008B03F5">
        <w:rPr>
          <w:b/>
        </w:rPr>
        <w:t>171</w:t>
      </w:r>
      <w:r w:rsidRPr="008B03F5">
        <w:t>(1): p. 126-31.</w:t>
      </w:r>
    </w:p>
    <w:p w14:paraId="3C830870" w14:textId="77777777" w:rsidR="008B03F5" w:rsidRPr="008B03F5" w:rsidRDefault="008B03F5" w:rsidP="008B03F5">
      <w:pPr>
        <w:pStyle w:val="EndNoteBibliography"/>
        <w:ind w:left="720" w:hanging="720"/>
      </w:pPr>
      <w:r w:rsidRPr="008B03F5">
        <w:t>89.</w:t>
      </w:r>
      <w:r w:rsidRPr="008B03F5">
        <w:tab/>
        <w:t xml:space="preserve">Kim, J.Y., et al., </w:t>
      </w:r>
      <w:r w:rsidRPr="008B03F5">
        <w:rPr>
          <w:i/>
        </w:rPr>
        <w:t>Effects of corticotropin-releasing hormone on the expression of adenosine triphosphate-sensitive potassium channels (Kir6.1/SUR2B) in human term pregnant myometrium.</w:t>
      </w:r>
      <w:r w:rsidRPr="008B03F5">
        <w:t xml:space="preserve"> Obstet Gynecol Sci, 2018. </w:t>
      </w:r>
      <w:r w:rsidRPr="008B03F5">
        <w:rPr>
          <w:b/>
        </w:rPr>
        <w:t>61</w:t>
      </w:r>
      <w:r w:rsidRPr="008B03F5">
        <w:t>(1): p. 14-22.</w:t>
      </w:r>
    </w:p>
    <w:p w14:paraId="649C41BC" w14:textId="77777777" w:rsidR="008B03F5" w:rsidRPr="008B03F5" w:rsidRDefault="008B03F5" w:rsidP="008B03F5">
      <w:pPr>
        <w:pStyle w:val="EndNoteBibliography"/>
        <w:ind w:left="720" w:hanging="720"/>
      </w:pPr>
      <w:r w:rsidRPr="008B03F5">
        <w:t>90.</w:t>
      </w:r>
      <w:r w:rsidRPr="008B03F5">
        <w:tab/>
        <w:t xml:space="preserve">Grammatopoulos, D.K., </w:t>
      </w:r>
      <w:r w:rsidRPr="008B03F5">
        <w:rPr>
          <w:i/>
        </w:rPr>
        <w:t>Placental corticotrophin-releasing hormone and its receptors in human pregnancy and labour: still a scientific enigma.</w:t>
      </w:r>
      <w:r w:rsidRPr="008B03F5">
        <w:t xml:space="preserve"> J Neuroendocrinol, 2008. </w:t>
      </w:r>
      <w:r w:rsidRPr="008B03F5">
        <w:rPr>
          <w:b/>
        </w:rPr>
        <w:t>20</w:t>
      </w:r>
      <w:r w:rsidRPr="008B03F5">
        <w:t>(4): p. 432-8.</w:t>
      </w:r>
    </w:p>
    <w:p w14:paraId="715012B2" w14:textId="77777777" w:rsidR="008B03F5" w:rsidRPr="008B03F5" w:rsidRDefault="008B03F5" w:rsidP="008B03F5">
      <w:pPr>
        <w:pStyle w:val="EndNoteBibliography"/>
        <w:ind w:left="720" w:hanging="720"/>
      </w:pPr>
      <w:r w:rsidRPr="008B03F5">
        <w:t>91.</w:t>
      </w:r>
      <w:r w:rsidRPr="008B03F5">
        <w:tab/>
        <w:t xml:space="preserve">Garabedian, M.J., et al., </w:t>
      </w:r>
      <w:r w:rsidRPr="008B03F5">
        <w:rPr>
          <w:i/>
        </w:rPr>
        <w:t>Up-regulation of oxytocin receptor expression at term is related to maternal body mass index.</w:t>
      </w:r>
      <w:r w:rsidRPr="008B03F5">
        <w:t xml:space="preserve"> Am J Perinatol, 2013. </w:t>
      </w:r>
      <w:r w:rsidRPr="008B03F5">
        <w:rPr>
          <w:b/>
        </w:rPr>
        <w:t>30</w:t>
      </w:r>
      <w:r w:rsidRPr="008B03F5">
        <w:t>(6): p. 491-7.</w:t>
      </w:r>
    </w:p>
    <w:p w14:paraId="5BF4DAAD" w14:textId="77777777" w:rsidR="008B03F5" w:rsidRPr="008B03F5" w:rsidRDefault="008B03F5" w:rsidP="008B03F5">
      <w:pPr>
        <w:pStyle w:val="EndNoteBibliography"/>
        <w:ind w:left="720" w:hanging="720"/>
      </w:pPr>
      <w:r w:rsidRPr="008B03F5">
        <w:t>92.</w:t>
      </w:r>
      <w:r w:rsidRPr="008B03F5">
        <w:tab/>
        <w:t xml:space="preserve">Grotegut, C.A., et al., </w:t>
      </w:r>
      <w:r w:rsidRPr="008B03F5">
        <w:rPr>
          <w:i/>
        </w:rPr>
        <w:t>The influence of maternal body mass index on myometrial oxytocin receptor expression in pregnancy.</w:t>
      </w:r>
      <w:r w:rsidRPr="008B03F5">
        <w:t xml:space="preserve"> Reprod Sci, 2013. </w:t>
      </w:r>
      <w:r w:rsidRPr="008B03F5">
        <w:rPr>
          <w:b/>
        </w:rPr>
        <w:t>20</w:t>
      </w:r>
      <w:r w:rsidRPr="008B03F5">
        <w:t>(12): p. 1471-7.</w:t>
      </w:r>
    </w:p>
    <w:p w14:paraId="66B1B6EB" w14:textId="77777777" w:rsidR="008B03F5" w:rsidRPr="008B03F5" w:rsidRDefault="008B03F5" w:rsidP="008B03F5">
      <w:pPr>
        <w:pStyle w:val="EndNoteBibliography"/>
        <w:ind w:left="720" w:hanging="720"/>
      </w:pPr>
      <w:r w:rsidRPr="008B03F5">
        <w:t>93.</w:t>
      </w:r>
      <w:r w:rsidRPr="008B03F5">
        <w:tab/>
        <w:t xml:space="preserve">Cluff, A.H., et al., </w:t>
      </w:r>
      <w:r w:rsidRPr="008B03F5">
        <w:rPr>
          <w:i/>
        </w:rPr>
        <w:t>Prolonged labour associated with lower expression of syndecan 3 and connexin 43 in human uterine tissue.</w:t>
      </w:r>
      <w:r w:rsidRPr="008B03F5">
        <w:t xml:space="preserve"> Reprod Biol Endocrinol, 2006. </w:t>
      </w:r>
      <w:r w:rsidRPr="008B03F5">
        <w:rPr>
          <w:b/>
        </w:rPr>
        <w:t>4</w:t>
      </w:r>
      <w:r w:rsidRPr="008B03F5">
        <w:t>: p. 24.</w:t>
      </w:r>
    </w:p>
    <w:p w14:paraId="1509FE89" w14:textId="77777777" w:rsidR="008B03F5" w:rsidRPr="008B03F5" w:rsidRDefault="008B03F5" w:rsidP="008B03F5">
      <w:pPr>
        <w:pStyle w:val="EndNoteBibliography"/>
        <w:ind w:left="720" w:hanging="720"/>
      </w:pPr>
      <w:r w:rsidRPr="008B03F5">
        <w:t>94.</w:t>
      </w:r>
      <w:r w:rsidRPr="008B03F5">
        <w:tab/>
        <w:t xml:space="preserve">Parkington, H.C., et al., </w:t>
      </w:r>
      <w:r w:rsidRPr="008B03F5">
        <w:rPr>
          <w:i/>
        </w:rPr>
        <w:t>Diminished hERG K+ channel activity facilitates strong human labour contractions but is dysregulated in obese women.</w:t>
      </w:r>
      <w:r w:rsidRPr="008B03F5">
        <w:t xml:space="preserve"> Nat Commun, 2014. </w:t>
      </w:r>
      <w:r w:rsidRPr="008B03F5">
        <w:rPr>
          <w:b/>
        </w:rPr>
        <w:t>5</w:t>
      </w:r>
      <w:r w:rsidRPr="008B03F5">
        <w:t>: p. 4108.</w:t>
      </w:r>
    </w:p>
    <w:p w14:paraId="4E516826" w14:textId="77777777" w:rsidR="008B03F5" w:rsidRPr="008B03F5" w:rsidRDefault="008B03F5" w:rsidP="008B03F5">
      <w:pPr>
        <w:pStyle w:val="EndNoteBibliography"/>
        <w:ind w:left="720" w:hanging="720"/>
      </w:pPr>
      <w:r w:rsidRPr="008B03F5">
        <w:t>95.</w:t>
      </w:r>
      <w:r w:rsidRPr="008B03F5">
        <w:tab/>
        <w:t xml:space="preserve">O'Brien, M., et al., </w:t>
      </w:r>
      <w:r w:rsidRPr="008B03F5">
        <w:rPr>
          <w:i/>
        </w:rPr>
        <w:t>Decreased myometrial p160 ROCK-1 expression in obese women at term pregnancy.</w:t>
      </w:r>
      <w:r w:rsidRPr="008B03F5">
        <w:t xml:space="preserve"> Reprod Biol Endocrinol, 2013. </w:t>
      </w:r>
      <w:r w:rsidRPr="008B03F5">
        <w:rPr>
          <w:b/>
        </w:rPr>
        <w:t>11</w:t>
      </w:r>
      <w:r w:rsidRPr="008B03F5">
        <w:t>: p. 79.</w:t>
      </w:r>
    </w:p>
    <w:p w14:paraId="392C71EC" w14:textId="77777777" w:rsidR="008B03F5" w:rsidRPr="008B03F5" w:rsidRDefault="008B03F5" w:rsidP="008B03F5">
      <w:pPr>
        <w:pStyle w:val="EndNoteBibliography"/>
        <w:ind w:left="720" w:hanging="720"/>
      </w:pPr>
      <w:r w:rsidRPr="008B03F5">
        <w:t>96.</w:t>
      </w:r>
      <w:r w:rsidRPr="008B03F5">
        <w:tab/>
        <w:t xml:space="preserve">Gam, C., et al., </w:t>
      </w:r>
      <w:r w:rsidRPr="008B03F5">
        <w:rPr>
          <w:i/>
        </w:rPr>
        <w:t>Unchanged mitochondrial phenotype, but accumulation of lipids in the myometrium in obese pregnant women.</w:t>
      </w:r>
      <w:r w:rsidRPr="008B03F5">
        <w:t xml:space="preserve"> J Physiol, 2017. </w:t>
      </w:r>
      <w:r w:rsidRPr="008B03F5">
        <w:rPr>
          <w:b/>
        </w:rPr>
        <w:t>595</w:t>
      </w:r>
      <w:r w:rsidRPr="008B03F5">
        <w:t>(23): p. 7109-7122.</w:t>
      </w:r>
    </w:p>
    <w:p w14:paraId="22CFB35B" w14:textId="77777777" w:rsidR="008B03F5" w:rsidRPr="008B03F5" w:rsidRDefault="008B03F5" w:rsidP="008B03F5">
      <w:pPr>
        <w:pStyle w:val="EndNoteBibliography"/>
        <w:ind w:left="720" w:hanging="720"/>
      </w:pPr>
      <w:r w:rsidRPr="008B03F5">
        <w:t>97.</w:t>
      </w:r>
      <w:r w:rsidRPr="008B03F5">
        <w:tab/>
        <w:t xml:space="preserve">de Mello, A.H., et al., </w:t>
      </w:r>
      <w:r w:rsidRPr="008B03F5">
        <w:rPr>
          <w:i/>
        </w:rPr>
        <w:t>Mitochondrial dysfunction in obesity.</w:t>
      </w:r>
      <w:r w:rsidRPr="008B03F5">
        <w:t xml:space="preserve"> Life Sci, 2018. </w:t>
      </w:r>
      <w:r w:rsidRPr="008B03F5">
        <w:rPr>
          <w:b/>
        </w:rPr>
        <w:t>192</w:t>
      </w:r>
      <w:r w:rsidRPr="008B03F5">
        <w:t>: p. 26-32.</w:t>
      </w:r>
    </w:p>
    <w:p w14:paraId="4EA23E44" w14:textId="77777777" w:rsidR="008B03F5" w:rsidRPr="008B03F5" w:rsidRDefault="008B03F5" w:rsidP="008B03F5">
      <w:pPr>
        <w:pStyle w:val="EndNoteBibliography"/>
        <w:ind w:left="720" w:hanging="720"/>
      </w:pPr>
      <w:r w:rsidRPr="008B03F5">
        <w:t>98.</w:t>
      </w:r>
      <w:r w:rsidRPr="008B03F5">
        <w:tab/>
        <w:t xml:space="preserve">Mele, J., et al., </w:t>
      </w:r>
      <w:r w:rsidRPr="008B03F5">
        <w:rPr>
          <w:i/>
        </w:rPr>
        <w:t>Impaired mitochondrial function in human placenta with increased maternal adiposity.</w:t>
      </w:r>
      <w:r w:rsidRPr="008B03F5">
        <w:t xml:space="preserve"> Am J Physiol Endocrinol Metab, 2014. </w:t>
      </w:r>
      <w:r w:rsidRPr="008B03F5">
        <w:rPr>
          <w:b/>
        </w:rPr>
        <w:t>307</w:t>
      </w:r>
      <w:r w:rsidRPr="008B03F5">
        <w:t>(5): p. E419-25.</w:t>
      </w:r>
    </w:p>
    <w:p w14:paraId="28D6AB9F" w14:textId="77777777" w:rsidR="008B03F5" w:rsidRPr="008B03F5" w:rsidRDefault="008B03F5" w:rsidP="008B03F5">
      <w:pPr>
        <w:pStyle w:val="EndNoteBibliography"/>
        <w:ind w:left="720" w:hanging="720"/>
      </w:pPr>
      <w:r w:rsidRPr="008B03F5">
        <w:t>99.</w:t>
      </w:r>
      <w:r w:rsidRPr="008B03F5">
        <w:tab/>
        <w:t xml:space="preserve">Mando, C., G.M. Anelli, and C. Novielli, </w:t>
      </w:r>
      <w:r w:rsidRPr="008B03F5">
        <w:rPr>
          <w:i/>
        </w:rPr>
        <w:t>Impact of Obesity and Hyperglycemia on Placental Mitochondria.</w:t>
      </w:r>
      <w:r w:rsidRPr="008B03F5">
        <w:t xml:space="preserve"> 2018. </w:t>
      </w:r>
      <w:r w:rsidRPr="008B03F5">
        <w:rPr>
          <w:b/>
        </w:rPr>
        <w:t>2018</w:t>
      </w:r>
      <w:r w:rsidRPr="008B03F5">
        <w:t>: p. 2378189.</w:t>
      </w:r>
    </w:p>
    <w:p w14:paraId="3CB20594" w14:textId="77777777" w:rsidR="008B03F5" w:rsidRPr="008B03F5" w:rsidRDefault="008B03F5" w:rsidP="008B03F5">
      <w:pPr>
        <w:pStyle w:val="EndNoteBibliography"/>
        <w:ind w:left="720" w:hanging="720"/>
      </w:pPr>
      <w:r w:rsidRPr="008B03F5">
        <w:t>100.</w:t>
      </w:r>
      <w:r w:rsidRPr="008B03F5">
        <w:tab/>
        <w:t xml:space="preserve">Gam, C., et al., </w:t>
      </w:r>
      <w:r w:rsidRPr="008B03F5">
        <w:rPr>
          <w:i/>
        </w:rPr>
        <w:t>Effect of high-fat diet on rat myometrium during pregnancy-isolated myometrial mitochondria are not affected.</w:t>
      </w:r>
      <w:r w:rsidRPr="008B03F5">
        <w:t xml:space="preserve"> Pflugers Arch, 2015. </w:t>
      </w:r>
      <w:r w:rsidRPr="008B03F5">
        <w:rPr>
          <w:b/>
        </w:rPr>
        <w:t>467</w:t>
      </w:r>
      <w:r w:rsidRPr="008B03F5">
        <w:t>(7): p. 1539-1549.</w:t>
      </w:r>
    </w:p>
    <w:p w14:paraId="15132983" w14:textId="77777777" w:rsidR="008B03F5" w:rsidRPr="008B03F5" w:rsidRDefault="008B03F5" w:rsidP="008B03F5">
      <w:pPr>
        <w:pStyle w:val="EndNoteBibliography"/>
        <w:ind w:left="720" w:hanging="720"/>
      </w:pPr>
      <w:r w:rsidRPr="008B03F5">
        <w:t>101.</w:t>
      </w:r>
      <w:r w:rsidRPr="008B03F5">
        <w:tab/>
        <w:t xml:space="preserve">Prendergast, C. and S. Wray, </w:t>
      </w:r>
      <w:r w:rsidRPr="008B03F5">
        <w:rPr>
          <w:i/>
        </w:rPr>
        <w:t>Human myometrial artery function and endothelial cell calcium signalling are reduced by obesity: Can this contribute to poor labour outcomes?</w:t>
      </w:r>
      <w:r w:rsidRPr="008B03F5">
        <w:t xml:space="preserve"> 2019: p. e13341.</w:t>
      </w:r>
    </w:p>
    <w:p w14:paraId="0CBC18D5" w14:textId="77777777" w:rsidR="008B03F5" w:rsidRPr="008B03F5" w:rsidRDefault="008B03F5" w:rsidP="008B03F5">
      <w:pPr>
        <w:pStyle w:val="EndNoteBibliography"/>
        <w:ind w:left="720" w:hanging="720"/>
      </w:pPr>
      <w:r w:rsidRPr="008B03F5">
        <w:t>102.</w:t>
      </w:r>
      <w:r w:rsidRPr="008B03F5">
        <w:tab/>
        <w:t xml:space="preserve">Hayward, C.E., et al., </w:t>
      </w:r>
      <w:r w:rsidRPr="008B03F5">
        <w:rPr>
          <w:i/>
        </w:rPr>
        <w:t>Maternal obesity impairs specific regulatory pathways in human myometrial arteries.</w:t>
      </w:r>
      <w:r w:rsidRPr="008B03F5">
        <w:t xml:space="preserve"> Biol Reprod, 2014. </w:t>
      </w:r>
      <w:r w:rsidRPr="008B03F5">
        <w:rPr>
          <w:b/>
        </w:rPr>
        <w:t>90</w:t>
      </w:r>
      <w:r w:rsidRPr="008B03F5">
        <w:t>(3): p. 65.</w:t>
      </w:r>
    </w:p>
    <w:p w14:paraId="19424D43" w14:textId="77777777" w:rsidR="008B03F5" w:rsidRPr="008B03F5" w:rsidRDefault="008B03F5" w:rsidP="008B03F5">
      <w:pPr>
        <w:pStyle w:val="EndNoteBibliography"/>
        <w:ind w:left="720" w:hanging="720"/>
      </w:pPr>
      <w:r w:rsidRPr="008B03F5">
        <w:t>103.</w:t>
      </w:r>
      <w:r w:rsidRPr="008B03F5">
        <w:tab/>
        <w:t xml:space="preserve">Cho, N.H., et al., </w:t>
      </w:r>
      <w:r w:rsidRPr="008B03F5">
        <w:rPr>
          <w:i/>
        </w:rPr>
        <w:t>IDF Diabetes Atlas: Global estimates of diabetes prevalence for 2017 and projections for 2045.</w:t>
      </w:r>
      <w:r w:rsidRPr="008B03F5">
        <w:t xml:space="preserve"> Diabetes Res Clin Pract, 2018. </w:t>
      </w:r>
      <w:r w:rsidRPr="008B03F5">
        <w:rPr>
          <w:b/>
        </w:rPr>
        <w:t>138</w:t>
      </w:r>
      <w:r w:rsidRPr="008B03F5">
        <w:t>: p. 271-281.</w:t>
      </w:r>
    </w:p>
    <w:p w14:paraId="2CE26C1D" w14:textId="77777777" w:rsidR="008B03F5" w:rsidRPr="008B03F5" w:rsidRDefault="008B03F5" w:rsidP="008B03F5">
      <w:pPr>
        <w:pStyle w:val="EndNoteBibliography"/>
        <w:ind w:left="720" w:hanging="720"/>
      </w:pPr>
      <w:r w:rsidRPr="008B03F5">
        <w:t>104.</w:t>
      </w:r>
      <w:r w:rsidRPr="008B03F5">
        <w:tab/>
        <w:t xml:space="preserve">Bell, R., et al., </w:t>
      </w:r>
      <w:r w:rsidRPr="008B03F5">
        <w:rPr>
          <w:i/>
        </w:rPr>
        <w:t>Trends in prevalence and outcomes of pregnancy in women with pre-existing type I and type II diabetes.</w:t>
      </w:r>
      <w:r w:rsidRPr="008B03F5">
        <w:t xml:space="preserve"> Bjog, 2008. </w:t>
      </w:r>
      <w:r w:rsidRPr="008B03F5">
        <w:rPr>
          <w:b/>
        </w:rPr>
        <w:t>115</w:t>
      </w:r>
      <w:r w:rsidRPr="008B03F5">
        <w:t>(4): p. 445-52.</w:t>
      </w:r>
    </w:p>
    <w:p w14:paraId="787FF399" w14:textId="77777777" w:rsidR="008B03F5" w:rsidRPr="008B03F5" w:rsidRDefault="008B03F5" w:rsidP="008B03F5">
      <w:pPr>
        <w:pStyle w:val="EndNoteBibliography"/>
        <w:ind w:left="720" w:hanging="720"/>
      </w:pPr>
      <w:r w:rsidRPr="008B03F5">
        <w:t>105.</w:t>
      </w:r>
      <w:r w:rsidRPr="008B03F5">
        <w:tab/>
        <w:t xml:space="preserve">McIntyre, H.D., et al., </w:t>
      </w:r>
      <w:r w:rsidRPr="008B03F5">
        <w:rPr>
          <w:i/>
        </w:rPr>
        <w:t>Gestational diabetes mellitus.</w:t>
      </w:r>
      <w:r w:rsidRPr="008B03F5">
        <w:t xml:space="preserve"> Nat Rev Dis Primers, 2019. </w:t>
      </w:r>
      <w:r w:rsidRPr="008B03F5">
        <w:rPr>
          <w:b/>
        </w:rPr>
        <w:t>5</w:t>
      </w:r>
      <w:r w:rsidRPr="008B03F5">
        <w:t>(1): p. 47.</w:t>
      </w:r>
    </w:p>
    <w:p w14:paraId="0D99071E" w14:textId="77777777" w:rsidR="008B03F5" w:rsidRPr="008B03F5" w:rsidRDefault="008B03F5" w:rsidP="008B03F5">
      <w:pPr>
        <w:pStyle w:val="EndNoteBibliography"/>
        <w:ind w:left="720" w:hanging="720"/>
      </w:pPr>
      <w:r w:rsidRPr="008B03F5">
        <w:t>106.</w:t>
      </w:r>
      <w:r w:rsidRPr="008B03F5">
        <w:tab/>
        <w:t xml:space="preserve">Stogianni, A., et al., </w:t>
      </w:r>
      <w:r w:rsidRPr="008B03F5">
        <w:rPr>
          <w:i/>
        </w:rPr>
        <w:t>Obstetric and perinatal outcomes in pregnancies complicated by diabetes, and control pregnancies, in Kronoberg, Sweden.</w:t>
      </w:r>
      <w:r w:rsidRPr="008B03F5">
        <w:t xml:space="preserve"> BMC Pregnancy Childbirth, 2019. </w:t>
      </w:r>
      <w:r w:rsidRPr="008B03F5">
        <w:rPr>
          <w:b/>
        </w:rPr>
        <w:t>19</w:t>
      </w:r>
      <w:r w:rsidRPr="008B03F5">
        <w:t>(1): p. 159.</w:t>
      </w:r>
    </w:p>
    <w:p w14:paraId="5ED59503" w14:textId="77777777" w:rsidR="008B03F5" w:rsidRPr="008B03F5" w:rsidRDefault="008B03F5" w:rsidP="008B03F5">
      <w:pPr>
        <w:pStyle w:val="EndNoteBibliography"/>
        <w:ind w:left="720" w:hanging="720"/>
      </w:pPr>
      <w:r w:rsidRPr="008B03F5">
        <w:lastRenderedPageBreak/>
        <w:t>107.</w:t>
      </w:r>
      <w:r w:rsidRPr="008B03F5">
        <w:tab/>
        <w:t xml:space="preserve">Mackin, S.T., et al., </w:t>
      </w:r>
      <w:r w:rsidRPr="008B03F5">
        <w:rPr>
          <w:i/>
        </w:rPr>
        <w:t>Diabetes and pregnancy: national trends over a 15 year period.</w:t>
      </w:r>
      <w:r w:rsidRPr="008B03F5">
        <w:t xml:space="preserve"> Diabetologia, 2018. </w:t>
      </w:r>
      <w:r w:rsidRPr="008B03F5">
        <w:rPr>
          <w:b/>
        </w:rPr>
        <w:t>61</w:t>
      </w:r>
      <w:r w:rsidRPr="008B03F5">
        <w:t>(5): p. 1081-1088.</w:t>
      </w:r>
    </w:p>
    <w:p w14:paraId="0FEA106E" w14:textId="77777777" w:rsidR="008B03F5" w:rsidRPr="008B03F5" w:rsidRDefault="008B03F5" w:rsidP="008B03F5">
      <w:pPr>
        <w:pStyle w:val="EndNoteBibliography"/>
        <w:ind w:left="720" w:hanging="720"/>
      </w:pPr>
      <w:r w:rsidRPr="008B03F5">
        <w:t>108.</w:t>
      </w:r>
      <w:r w:rsidRPr="008B03F5">
        <w:tab/>
        <w:t xml:space="preserve">Bashir, M., et al., </w:t>
      </w:r>
      <w:r w:rsidRPr="008B03F5">
        <w:rPr>
          <w:i/>
        </w:rPr>
        <w:t>Type 2 diabetes mellitus in pregnancy: The impact of maternal weight and early glycaemic control on outcomes.</w:t>
      </w:r>
      <w:r w:rsidRPr="008B03F5">
        <w:t xml:space="preserve"> Eur J Obstet Gynecol Reprod Biol, 2019. </w:t>
      </w:r>
      <w:r w:rsidRPr="008B03F5">
        <w:rPr>
          <w:b/>
        </w:rPr>
        <w:t>233</w:t>
      </w:r>
      <w:r w:rsidRPr="008B03F5">
        <w:t>: p. 53-57.</w:t>
      </w:r>
    </w:p>
    <w:p w14:paraId="6514EB34" w14:textId="77777777" w:rsidR="008B03F5" w:rsidRPr="008B03F5" w:rsidRDefault="008B03F5" w:rsidP="008B03F5">
      <w:pPr>
        <w:pStyle w:val="EndNoteBibliography"/>
        <w:ind w:left="720" w:hanging="720"/>
      </w:pPr>
      <w:r w:rsidRPr="008B03F5">
        <w:t>109.</w:t>
      </w:r>
      <w:r w:rsidRPr="008B03F5">
        <w:tab/>
        <w:t xml:space="preserve">Billionnet, C., et al., </w:t>
      </w:r>
      <w:r w:rsidRPr="008B03F5">
        <w:rPr>
          <w:i/>
        </w:rPr>
        <w:t>Gestational diabetes and adverse perinatal outcomes from 716,152 births in France in 2012.</w:t>
      </w:r>
      <w:r w:rsidRPr="008B03F5">
        <w:t xml:space="preserve"> Diabetologia, 2017. </w:t>
      </w:r>
      <w:r w:rsidRPr="008B03F5">
        <w:rPr>
          <w:b/>
        </w:rPr>
        <w:t>60</w:t>
      </w:r>
      <w:r w:rsidRPr="008B03F5">
        <w:t>(4): p. 636-644.</w:t>
      </w:r>
    </w:p>
    <w:p w14:paraId="29A083EE" w14:textId="77777777" w:rsidR="008B03F5" w:rsidRPr="008B03F5" w:rsidRDefault="008B03F5" w:rsidP="008B03F5">
      <w:pPr>
        <w:pStyle w:val="EndNoteBibliography"/>
        <w:ind w:left="720" w:hanging="720"/>
      </w:pPr>
      <w:r w:rsidRPr="008B03F5">
        <w:t>110.</w:t>
      </w:r>
      <w:r w:rsidRPr="008B03F5">
        <w:tab/>
        <w:t xml:space="preserve">Dunne, F., et al., </w:t>
      </w:r>
      <w:r w:rsidRPr="008B03F5">
        <w:rPr>
          <w:i/>
        </w:rPr>
        <w:t>Pregnancy in women with Type 2 diabetes: 12 years outcome data 1990-2002.</w:t>
      </w:r>
      <w:r w:rsidRPr="008B03F5">
        <w:t xml:space="preserve"> Diabet Med, 2003. </w:t>
      </w:r>
      <w:r w:rsidRPr="008B03F5">
        <w:rPr>
          <w:b/>
        </w:rPr>
        <w:t>20</w:t>
      </w:r>
      <w:r w:rsidRPr="008B03F5">
        <w:t>(9): p. 734-8.</w:t>
      </w:r>
    </w:p>
    <w:p w14:paraId="3D9D3723" w14:textId="77777777" w:rsidR="008B03F5" w:rsidRPr="008B03F5" w:rsidRDefault="008B03F5" w:rsidP="008B03F5">
      <w:pPr>
        <w:pStyle w:val="EndNoteBibliography"/>
        <w:ind w:left="720" w:hanging="720"/>
      </w:pPr>
      <w:r w:rsidRPr="008B03F5">
        <w:t>111.</w:t>
      </w:r>
      <w:r w:rsidRPr="008B03F5">
        <w:tab/>
        <w:t xml:space="preserve">Benhalima, K., et al., </w:t>
      </w:r>
      <w:r w:rsidRPr="008B03F5">
        <w:rPr>
          <w:i/>
        </w:rPr>
        <w:t>Characteristics and pregnancy outcomes across gestational diabetes mellitus subtypes based on insulin resistance.</w:t>
      </w:r>
      <w:r w:rsidRPr="008B03F5">
        <w:t xml:space="preserve"> Diabetologia, 2019.</w:t>
      </w:r>
    </w:p>
    <w:p w14:paraId="6F9C195E" w14:textId="77777777" w:rsidR="008B03F5" w:rsidRPr="008B03F5" w:rsidRDefault="008B03F5" w:rsidP="008B03F5">
      <w:pPr>
        <w:pStyle w:val="EndNoteBibliography"/>
        <w:ind w:left="720" w:hanging="720"/>
      </w:pPr>
      <w:r w:rsidRPr="008B03F5">
        <w:t>112.</w:t>
      </w:r>
      <w:r w:rsidRPr="008B03F5">
        <w:tab/>
        <w:t xml:space="preserve">Su, W.J., et al., </w:t>
      </w:r>
      <w:r w:rsidRPr="008B03F5">
        <w:rPr>
          <w:i/>
        </w:rPr>
        <w:t>Effects of Prepregnancy Body Mass Index, Weight Gain, and Gestational Diabetes Mellitus on Pregnancy Outcomes: A Population-Based Study in Xiamen, China, 2011-2018.</w:t>
      </w:r>
      <w:r w:rsidRPr="008B03F5">
        <w:t xml:space="preserve"> Ann Nutr Metab, 2019: p. 1-8.</w:t>
      </w:r>
    </w:p>
    <w:p w14:paraId="557AEF6F" w14:textId="77777777" w:rsidR="008B03F5" w:rsidRPr="008B03F5" w:rsidRDefault="008B03F5" w:rsidP="008B03F5">
      <w:pPr>
        <w:pStyle w:val="EndNoteBibliography"/>
        <w:ind w:left="720" w:hanging="720"/>
      </w:pPr>
      <w:r w:rsidRPr="008B03F5">
        <w:t>113.</w:t>
      </w:r>
      <w:r w:rsidRPr="008B03F5">
        <w:tab/>
      </w:r>
      <w:r w:rsidRPr="008B03F5">
        <w:rPr>
          <w:i/>
        </w:rPr>
        <w:t>Confidential Enquiry into Maternal and Child Health. Diabetes in Pregnancy: Are We Providing the Best Care? Findings of a National Enquiry: England, Wales and Northern Ireland. London: CEMACH, 2007.</w:t>
      </w:r>
      <w:r w:rsidRPr="008B03F5">
        <w:t xml:space="preserve"> 2007.</w:t>
      </w:r>
    </w:p>
    <w:p w14:paraId="0588D72D" w14:textId="77777777" w:rsidR="008B03F5" w:rsidRPr="008B03F5" w:rsidRDefault="008B03F5" w:rsidP="008B03F5">
      <w:pPr>
        <w:pStyle w:val="EndNoteBibliography"/>
        <w:ind w:left="720" w:hanging="720"/>
      </w:pPr>
      <w:r w:rsidRPr="008B03F5">
        <w:t>114.</w:t>
      </w:r>
      <w:r w:rsidRPr="008B03F5">
        <w:tab/>
        <w:t xml:space="preserve">Evers, I.M., H.W. de Valk, and G.H. Visser, </w:t>
      </w:r>
      <w:r w:rsidRPr="008B03F5">
        <w:rPr>
          <w:i/>
        </w:rPr>
        <w:t>Risk of complications of pregnancy in women with type 1 diabetes: nationwide prospective study in the Netherlands.</w:t>
      </w:r>
      <w:r w:rsidRPr="008B03F5">
        <w:t xml:space="preserve"> Bmj, 2004. </w:t>
      </w:r>
      <w:r w:rsidRPr="008B03F5">
        <w:rPr>
          <w:b/>
        </w:rPr>
        <w:t>328</w:t>
      </w:r>
      <w:r w:rsidRPr="008B03F5">
        <w:t>(7445): p. 915.</w:t>
      </w:r>
    </w:p>
    <w:p w14:paraId="13BFB953" w14:textId="77777777" w:rsidR="008B03F5" w:rsidRPr="008B03F5" w:rsidRDefault="008B03F5" w:rsidP="008B03F5">
      <w:pPr>
        <w:pStyle w:val="EndNoteBibliography"/>
        <w:ind w:left="720" w:hanging="720"/>
      </w:pPr>
      <w:r w:rsidRPr="008B03F5">
        <w:t>115.</w:t>
      </w:r>
      <w:r w:rsidRPr="008B03F5">
        <w:tab/>
        <w:t xml:space="preserve">Al-Qahtani, S., et al., </w:t>
      </w:r>
      <w:r w:rsidRPr="008B03F5">
        <w:rPr>
          <w:i/>
        </w:rPr>
        <w:t>Diabetes is associated with impairment of uterine contractility and high Caesarean section rate.</w:t>
      </w:r>
      <w:r w:rsidRPr="008B03F5">
        <w:t xml:space="preserve"> Diabetologia, 2012. </w:t>
      </w:r>
      <w:r w:rsidRPr="008B03F5">
        <w:rPr>
          <w:b/>
        </w:rPr>
        <w:t>55</w:t>
      </w:r>
      <w:r w:rsidRPr="008B03F5">
        <w:t>(2): p. 489-98.</w:t>
      </w:r>
    </w:p>
    <w:p w14:paraId="2336CE29" w14:textId="77777777" w:rsidR="008B03F5" w:rsidRPr="008B03F5" w:rsidRDefault="008B03F5" w:rsidP="008B03F5">
      <w:pPr>
        <w:pStyle w:val="EndNoteBibliography"/>
        <w:ind w:left="720" w:hanging="720"/>
      </w:pPr>
      <w:r w:rsidRPr="008B03F5">
        <w:t>116.</w:t>
      </w:r>
      <w:r w:rsidRPr="008B03F5">
        <w:tab/>
        <w:t xml:space="preserve">Kaya, T., et al., </w:t>
      </w:r>
      <w:r w:rsidRPr="008B03F5">
        <w:rPr>
          <w:i/>
        </w:rPr>
        <w:t>Effects of endothelin-1 and calcium channel blockers on contractions in human myometrium. A study on myometrial strips from normal and diabetic pregnant women.</w:t>
      </w:r>
      <w:r w:rsidRPr="008B03F5">
        <w:t xml:space="preserve"> J Reprod Med, 1999. </w:t>
      </w:r>
      <w:r w:rsidRPr="008B03F5">
        <w:rPr>
          <w:b/>
        </w:rPr>
        <w:t>44</w:t>
      </w:r>
      <w:r w:rsidRPr="008B03F5">
        <w:t>(2): p. 115-21.</w:t>
      </w:r>
    </w:p>
    <w:p w14:paraId="0CBF3190" w14:textId="77777777" w:rsidR="008B03F5" w:rsidRPr="008B03F5" w:rsidRDefault="008B03F5" w:rsidP="008B03F5">
      <w:pPr>
        <w:pStyle w:val="EndNoteBibliography"/>
        <w:ind w:left="720" w:hanging="720"/>
      </w:pPr>
      <w:r w:rsidRPr="008B03F5">
        <w:t>117.</w:t>
      </w:r>
      <w:r w:rsidRPr="008B03F5">
        <w:tab/>
        <w:t xml:space="preserve">Jawerbaum, A. and V. White, </w:t>
      </w:r>
      <w:r w:rsidRPr="008B03F5">
        <w:rPr>
          <w:i/>
        </w:rPr>
        <w:t>Animal models in diabetes and pregnancy.</w:t>
      </w:r>
      <w:r w:rsidRPr="008B03F5">
        <w:t xml:space="preserve"> Endocr Rev, 2010. </w:t>
      </w:r>
      <w:r w:rsidRPr="008B03F5">
        <w:rPr>
          <w:b/>
        </w:rPr>
        <w:t>31</w:t>
      </w:r>
      <w:r w:rsidRPr="008B03F5">
        <w:t>(5): p. 680-701.</w:t>
      </w:r>
    </w:p>
    <w:p w14:paraId="0AA30865" w14:textId="77777777" w:rsidR="008B03F5" w:rsidRPr="008B03F5" w:rsidRDefault="008B03F5" w:rsidP="008B03F5">
      <w:pPr>
        <w:pStyle w:val="EndNoteBibliography"/>
        <w:ind w:left="720" w:hanging="720"/>
      </w:pPr>
      <w:r w:rsidRPr="008B03F5">
        <w:t>118.</w:t>
      </w:r>
      <w:r w:rsidRPr="008B03F5">
        <w:tab/>
        <w:t xml:space="preserve">McMurtrie, E.M., et al., </w:t>
      </w:r>
      <w:r w:rsidRPr="008B03F5">
        <w:rPr>
          <w:i/>
        </w:rPr>
        <w:t>Effect of a diabetic state on myometrial ultrastructure and isolated uterine contractions in the rat.</w:t>
      </w:r>
      <w:r w:rsidRPr="008B03F5">
        <w:t xml:space="preserve"> Proc Soc Exp Biol Med, 1985. </w:t>
      </w:r>
      <w:r w:rsidRPr="008B03F5">
        <w:rPr>
          <w:b/>
        </w:rPr>
        <w:t>180</w:t>
      </w:r>
      <w:r w:rsidRPr="008B03F5">
        <w:t>(3): p. 497-504.</w:t>
      </w:r>
    </w:p>
    <w:p w14:paraId="03DA1121" w14:textId="77777777" w:rsidR="008B03F5" w:rsidRPr="008B03F5" w:rsidRDefault="008B03F5" w:rsidP="008B03F5">
      <w:pPr>
        <w:pStyle w:val="EndNoteBibliography"/>
        <w:ind w:left="720" w:hanging="720"/>
      </w:pPr>
      <w:r w:rsidRPr="008B03F5">
        <w:t>119.</w:t>
      </w:r>
      <w:r w:rsidRPr="008B03F5">
        <w:tab/>
        <w:t xml:space="preserve">Franchi, A.M., et al., </w:t>
      </w:r>
      <w:r w:rsidRPr="008B03F5">
        <w:rPr>
          <w:i/>
        </w:rPr>
        <w:t>Effects of experimental diabetes on spontaneous contractions, on the output of prostaglandins and on the metabolism of labelled arachidonic acid, in uteri isolated from ovariectomized rats. Influences of estradiol.</w:t>
      </w:r>
      <w:r w:rsidRPr="008B03F5">
        <w:t xml:space="preserve"> Prostaglandins, 1988. </w:t>
      </w:r>
      <w:r w:rsidRPr="008B03F5">
        <w:rPr>
          <w:b/>
        </w:rPr>
        <w:t>35</w:t>
      </w:r>
      <w:r w:rsidRPr="008B03F5">
        <w:t>(2): p. 191-205.</w:t>
      </w:r>
    </w:p>
    <w:p w14:paraId="40600DB0" w14:textId="77777777" w:rsidR="008B03F5" w:rsidRPr="008B03F5" w:rsidRDefault="008B03F5" w:rsidP="008B03F5">
      <w:pPr>
        <w:pStyle w:val="EndNoteBibliography"/>
        <w:ind w:left="720" w:hanging="720"/>
      </w:pPr>
      <w:r w:rsidRPr="008B03F5">
        <w:t>120.</w:t>
      </w:r>
      <w:r w:rsidRPr="008B03F5">
        <w:tab/>
        <w:t xml:space="preserve">Jawerbaum, A., et al., </w:t>
      </w:r>
      <w:r w:rsidRPr="008B03F5">
        <w:rPr>
          <w:i/>
        </w:rPr>
        <w:t>Eicosanoid production, metabolism and contractile activity in the isolated uterus from non-insulin-dependent diabetic rats during late pregnancy.</w:t>
      </w:r>
      <w:r w:rsidRPr="008B03F5">
        <w:t xml:space="preserve"> Prostaglandins, 1996. </w:t>
      </w:r>
      <w:r w:rsidRPr="008B03F5">
        <w:rPr>
          <w:b/>
        </w:rPr>
        <w:t>51</w:t>
      </w:r>
      <w:r w:rsidRPr="008B03F5">
        <w:t>(5): p. 307-320.</w:t>
      </w:r>
    </w:p>
    <w:p w14:paraId="565A30F0" w14:textId="77777777" w:rsidR="008B03F5" w:rsidRPr="008B03F5" w:rsidRDefault="008B03F5" w:rsidP="008B03F5">
      <w:pPr>
        <w:pStyle w:val="EndNoteBibliography"/>
        <w:ind w:left="720" w:hanging="720"/>
      </w:pPr>
      <w:r w:rsidRPr="008B03F5">
        <w:t>121.</w:t>
      </w:r>
      <w:r w:rsidRPr="008B03F5">
        <w:tab/>
        <w:t xml:space="preserve">Spiegl, G., et al., </w:t>
      </w:r>
      <w:r w:rsidRPr="008B03F5">
        <w:rPr>
          <w:i/>
        </w:rPr>
        <w:t>Effects of experimentally induced diabetes mellitus on pharmacologically and electrically elicited myometrial contractility.</w:t>
      </w:r>
      <w:r w:rsidRPr="008B03F5">
        <w:t xml:space="preserve"> Clin Exp Pharmacol Physiol, 2009. </w:t>
      </w:r>
      <w:r w:rsidRPr="008B03F5">
        <w:rPr>
          <w:b/>
        </w:rPr>
        <w:t>36</w:t>
      </w:r>
      <w:r w:rsidRPr="008B03F5">
        <w:t>(9): p. 884-91.</w:t>
      </w:r>
    </w:p>
    <w:p w14:paraId="6FD85B24" w14:textId="77777777" w:rsidR="008B03F5" w:rsidRPr="008B03F5" w:rsidRDefault="008B03F5" w:rsidP="008B03F5">
      <w:pPr>
        <w:pStyle w:val="EndNoteBibliography"/>
        <w:ind w:left="720" w:hanging="720"/>
      </w:pPr>
      <w:r w:rsidRPr="008B03F5">
        <w:t>122.</w:t>
      </w:r>
      <w:r w:rsidRPr="008B03F5">
        <w:tab/>
        <w:t xml:space="preserve">Favaro, R.R., et al., </w:t>
      </w:r>
      <w:r w:rsidRPr="008B03F5">
        <w:rPr>
          <w:i/>
        </w:rPr>
        <w:t>Effects of long-term diabetes on the structure and cell proliferation of the myometrium in the early pregnancy of mice.</w:t>
      </w:r>
      <w:r w:rsidRPr="008B03F5">
        <w:t xml:space="preserve"> Int J Exp Pathol, 2010. </w:t>
      </w:r>
      <w:r w:rsidRPr="008B03F5">
        <w:rPr>
          <w:b/>
        </w:rPr>
        <w:t>91</w:t>
      </w:r>
      <w:r w:rsidRPr="008B03F5">
        <w:t>(5): p. 426-35.</w:t>
      </w:r>
    </w:p>
    <w:p w14:paraId="7C3AB9CA" w14:textId="77777777" w:rsidR="008B03F5" w:rsidRPr="008B03F5" w:rsidRDefault="008B03F5" w:rsidP="008B03F5">
      <w:pPr>
        <w:pStyle w:val="EndNoteBibliography"/>
        <w:ind w:left="720" w:hanging="720"/>
      </w:pPr>
      <w:r w:rsidRPr="008B03F5">
        <w:t>123.</w:t>
      </w:r>
      <w:r w:rsidRPr="008B03F5">
        <w:tab/>
        <w:t xml:space="preserve">Tariq, S., et al., </w:t>
      </w:r>
      <w:r w:rsidRPr="008B03F5">
        <w:rPr>
          <w:i/>
        </w:rPr>
        <w:t>Diabetes-induced changes in the morphology and nociceptinergic innervation of the rat uterus.</w:t>
      </w:r>
      <w:r w:rsidRPr="008B03F5">
        <w:t xml:space="preserve"> J Mol Histol, 2016. </w:t>
      </w:r>
      <w:r w:rsidRPr="008B03F5">
        <w:rPr>
          <w:b/>
        </w:rPr>
        <w:t>47</w:t>
      </w:r>
      <w:r w:rsidRPr="008B03F5">
        <w:t>(1): p. 21-33.</w:t>
      </w:r>
    </w:p>
    <w:p w14:paraId="1CFDE83A" w14:textId="77777777" w:rsidR="008B03F5" w:rsidRPr="008B03F5" w:rsidRDefault="008B03F5" w:rsidP="008B03F5">
      <w:pPr>
        <w:pStyle w:val="EndNoteBibliography"/>
        <w:ind w:left="720" w:hanging="720"/>
      </w:pPr>
      <w:r w:rsidRPr="008B03F5">
        <w:t>124.</w:t>
      </w:r>
      <w:r w:rsidRPr="008B03F5">
        <w:tab/>
        <w:t xml:space="preserve">Gam, C., et al., </w:t>
      </w:r>
      <w:r w:rsidRPr="008B03F5">
        <w:rPr>
          <w:i/>
        </w:rPr>
        <w:t>Diabetes, myometrium, and mitochondria in pregnant women at term.</w:t>
      </w:r>
      <w:r w:rsidRPr="008B03F5">
        <w:t xml:space="preserve"> Acta Diabetol, 2018. </w:t>
      </w:r>
      <w:r w:rsidRPr="008B03F5">
        <w:rPr>
          <w:b/>
        </w:rPr>
        <w:t>55</w:t>
      </w:r>
      <w:r w:rsidRPr="008B03F5">
        <w:t>(10): p. 999-1010.</w:t>
      </w:r>
    </w:p>
    <w:p w14:paraId="70C0CD3E" w14:textId="77777777" w:rsidR="008B03F5" w:rsidRPr="008B03F5" w:rsidRDefault="008B03F5" w:rsidP="008B03F5">
      <w:pPr>
        <w:pStyle w:val="EndNoteBibliography"/>
        <w:ind w:left="720" w:hanging="720"/>
      </w:pPr>
      <w:r w:rsidRPr="008B03F5">
        <w:t>125.</w:t>
      </w:r>
      <w:r w:rsidRPr="008B03F5">
        <w:tab/>
        <w:t xml:space="preserve">Chu, S.Y., et al., </w:t>
      </w:r>
      <w:r w:rsidRPr="008B03F5">
        <w:rPr>
          <w:i/>
        </w:rPr>
        <w:t>Maternal obesity and risk of gestational diabetes mellitus.</w:t>
      </w:r>
      <w:r w:rsidRPr="008B03F5">
        <w:t xml:space="preserve"> Diabetes Care, 2007. </w:t>
      </w:r>
      <w:r w:rsidRPr="008B03F5">
        <w:rPr>
          <w:b/>
        </w:rPr>
        <w:t>30</w:t>
      </w:r>
      <w:r w:rsidRPr="008B03F5">
        <w:t>(8): p. 2070-6.</w:t>
      </w:r>
    </w:p>
    <w:p w14:paraId="0F12151F" w14:textId="77777777" w:rsidR="008B03F5" w:rsidRPr="008B03F5" w:rsidRDefault="008B03F5" w:rsidP="008B03F5">
      <w:pPr>
        <w:pStyle w:val="EndNoteBibliography"/>
        <w:ind w:left="720" w:hanging="720"/>
      </w:pPr>
      <w:r w:rsidRPr="008B03F5">
        <w:t>126.</w:t>
      </w:r>
      <w:r w:rsidRPr="008B03F5">
        <w:tab/>
        <w:t xml:space="preserve">Diabetes.co.uk, </w:t>
      </w:r>
      <w:r w:rsidRPr="008B03F5">
        <w:rPr>
          <w:i/>
        </w:rPr>
        <w:t>Diabetes and Obesity fact sheet</w:t>
      </w:r>
      <w:r w:rsidRPr="008B03F5">
        <w:t>. 2019.</w:t>
      </w:r>
    </w:p>
    <w:p w14:paraId="2CDE0282" w14:textId="77777777" w:rsidR="008B03F5" w:rsidRPr="008B03F5" w:rsidRDefault="008B03F5" w:rsidP="008B03F5">
      <w:pPr>
        <w:pStyle w:val="EndNoteBibliography"/>
        <w:ind w:left="720" w:hanging="720"/>
      </w:pPr>
      <w:r w:rsidRPr="008B03F5">
        <w:t>127.</w:t>
      </w:r>
      <w:r w:rsidRPr="008B03F5">
        <w:tab/>
        <w:t xml:space="preserve">Catalano, P.M., et al., </w:t>
      </w:r>
      <w:r w:rsidRPr="008B03F5">
        <w:rPr>
          <w:i/>
        </w:rPr>
        <w:t>The hyperglycemia and adverse pregnancy outcome study: associations of GDM and obesity with pregnancy outcomes.</w:t>
      </w:r>
      <w:r w:rsidRPr="008B03F5">
        <w:t xml:space="preserve"> Diabetes Care, 2012. </w:t>
      </w:r>
      <w:r w:rsidRPr="008B03F5">
        <w:rPr>
          <w:b/>
        </w:rPr>
        <w:t>35</w:t>
      </w:r>
      <w:r w:rsidRPr="008B03F5">
        <w:t>(4): p. 780-6.</w:t>
      </w:r>
    </w:p>
    <w:p w14:paraId="624CCFD0" w14:textId="77777777" w:rsidR="008B03F5" w:rsidRPr="008B03F5" w:rsidRDefault="008B03F5" w:rsidP="008B03F5">
      <w:pPr>
        <w:pStyle w:val="EndNoteBibliography"/>
        <w:ind w:left="720" w:hanging="720"/>
      </w:pPr>
      <w:r w:rsidRPr="008B03F5">
        <w:t>128.</w:t>
      </w:r>
      <w:r w:rsidRPr="008B03F5">
        <w:tab/>
        <w:t xml:space="preserve">Metzger, B.E., et al., </w:t>
      </w:r>
      <w:r w:rsidRPr="008B03F5">
        <w:rPr>
          <w:i/>
        </w:rPr>
        <w:t>Hyperglycemia and adverse pregnancy outcomes.</w:t>
      </w:r>
      <w:r w:rsidRPr="008B03F5">
        <w:t xml:space="preserve"> N Engl J Med, 2008. </w:t>
      </w:r>
      <w:r w:rsidRPr="008B03F5">
        <w:rPr>
          <w:b/>
        </w:rPr>
        <w:t>358</w:t>
      </w:r>
      <w:r w:rsidRPr="008B03F5">
        <w:t>(19): p. 1991-2002.</w:t>
      </w:r>
    </w:p>
    <w:p w14:paraId="2E9A2D88" w14:textId="77777777" w:rsidR="008B03F5" w:rsidRPr="008B03F5" w:rsidRDefault="008B03F5" w:rsidP="008B03F5">
      <w:pPr>
        <w:pStyle w:val="EndNoteBibliography"/>
        <w:ind w:left="720" w:hanging="720"/>
      </w:pPr>
      <w:r w:rsidRPr="008B03F5">
        <w:lastRenderedPageBreak/>
        <w:t>129.</w:t>
      </w:r>
      <w:r w:rsidRPr="008B03F5">
        <w:tab/>
        <w:t xml:space="preserve">Farrar, D., et al., </w:t>
      </w:r>
      <w:r w:rsidRPr="008B03F5">
        <w:rPr>
          <w:i/>
        </w:rPr>
        <w:t>Hyperglycaemia and risk of adverse perinatal outcomes: systematic review and meta-analysis.</w:t>
      </w:r>
      <w:r w:rsidRPr="008B03F5">
        <w:t xml:space="preserve"> Bmj, 2016. </w:t>
      </w:r>
      <w:r w:rsidRPr="008B03F5">
        <w:rPr>
          <w:b/>
        </w:rPr>
        <w:t>354</w:t>
      </w:r>
      <w:r w:rsidRPr="008B03F5">
        <w:t>: p. i4694.</w:t>
      </w:r>
    </w:p>
    <w:p w14:paraId="63241042" w14:textId="77777777" w:rsidR="008B03F5" w:rsidRPr="008B03F5" w:rsidRDefault="008B03F5" w:rsidP="008B03F5">
      <w:pPr>
        <w:pStyle w:val="EndNoteBibliography"/>
        <w:ind w:left="720" w:hanging="720"/>
      </w:pPr>
      <w:r w:rsidRPr="008B03F5">
        <w:t>130.</w:t>
      </w:r>
      <w:r w:rsidRPr="008B03F5">
        <w:tab/>
        <w:t xml:space="preserve">Ding, H. and C.R. Triggle, </w:t>
      </w:r>
      <w:r w:rsidRPr="008B03F5">
        <w:rPr>
          <w:i/>
        </w:rPr>
        <w:t>Endothelial cell dysfunction and the vascular complications associated with type 2 diabetes: assessing the health of the endothelium.</w:t>
      </w:r>
      <w:r w:rsidRPr="008B03F5">
        <w:t xml:space="preserve"> Vasc Health Risk Manag, 2005. </w:t>
      </w:r>
      <w:r w:rsidRPr="008B03F5">
        <w:rPr>
          <w:b/>
        </w:rPr>
        <w:t>1</w:t>
      </w:r>
      <w:r w:rsidRPr="008B03F5">
        <w:t>(1): p. 55-71.</w:t>
      </w:r>
    </w:p>
    <w:p w14:paraId="3CFE95AC" w14:textId="77777777" w:rsidR="008B03F5" w:rsidRPr="008B03F5" w:rsidRDefault="008B03F5" w:rsidP="008B03F5">
      <w:pPr>
        <w:pStyle w:val="EndNoteBibliography"/>
        <w:ind w:left="720" w:hanging="720"/>
      </w:pPr>
      <w:r w:rsidRPr="008B03F5">
        <w:t>131.</w:t>
      </w:r>
      <w:r w:rsidRPr="008B03F5">
        <w:tab/>
        <w:t xml:space="preserve">Chirayath, H.H., et al., </w:t>
      </w:r>
      <w:r w:rsidRPr="008B03F5">
        <w:rPr>
          <w:i/>
        </w:rPr>
        <w:t>Endothelial dysfunction in myometrial arteries of women with gestational diabetes.</w:t>
      </w:r>
      <w:r w:rsidRPr="008B03F5">
        <w:t xml:space="preserve"> Diabetes Res Clin Pract, 2010. </w:t>
      </w:r>
      <w:r w:rsidRPr="008B03F5">
        <w:rPr>
          <w:b/>
        </w:rPr>
        <w:t>89</w:t>
      </w:r>
      <w:r w:rsidRPr="008B03F5">
        <w:t>(2): p. 134-40.</w:t>
      </w:r>
    </w:p>
    <w:p w14:paraId="7C6AD148" w14:textId="77777777" w:rsidR="008B03F5" w:rsidRPr="008B03F5" w:rsidRDefault="008B03F5" w:rsidP="008B03F5">
      <w:pPr>
        <w:pStyle w:val="EndNoteBibliography"/>
        <w:ind w:left="720" w:hanging="720"/>
      </w:pPr>
      <w:r w:rsidRPr="008B03F5">
        <w:t>132.</w:t>
      </w:r>
      <w:r w:rsidRPr="008B03F5">
        <w:tab/>
        <w:t xml:space="preserve">Fleischhacker, E., et al., </w:t>
      </w:r>
      <w:r w:rsidRPr="008B03F5">
        <w:rPr>
          <w:i/>
        </w:rPr>
        <w:t>Human diabetes is associated with hyperreactivity of vascular smooth muscle cells due to altered subcellular Ca2+ distribution.</w:t>
      </w:r>
      <w:r w:rsidRPr="008B03F5">
        <w:t xml:space="preserve"> Diabetes, 1999. </w:t>
      </w:r>
      <w:r w:rsidRPr="008B03F5">
        <w:rPr>
          <w:b/>
        </w:rPr>
        <w:t>48</w:t>
      </w:r>
      <w:r w:rsidRPr="008B03F5">
        <w:t>(6): p. 1323-30.</w:t>
      </w:r>
    </w:p>
    <w:p w14:paraId="074A66E9" w14:textId="34CB7596" w:rsidR="004B4B0E" w:rsidRDefault="00427789" w:rsidP="00B83F7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4C5ABACE" w14:textId="77777777" w:rsidR="004F2E35" w:rsidRDefault="004F2E35" w:rsidP="00B83F71">
      <w:pPr>
        <w:rPr>
          <w:rFonts w:ascii="Times New Roman" w:hAnsi="Times New Roman" w:cs="Times New Roman"/>
          <w:sz w:val="24"/>
          <w:szCs w:val="24"/>
        </w:rPr>
      </w:pPr>
    </w:p>
    <w:p w14:paraId="4FBD5996" w14:textId="77777777" w:rsidR="004F2E35" w:rsidRPr="007F10C6" w:rsidRDefault="004F2E35" w:rsidP="00B83F71">
      <w:pPr>
        <w:rPr>
          <w:rFonts w:ascii="Times New Roman" w:hAnsi="Times New Roman" w:cs="Times New Roman"/>
          <w:sz w:val="24"/>
          <w:szCs w:val="24"/>
        </w:rPr>
      </w:pPr>
    </w:p>
    <w:p w14:paraId="2E22A6C9" w14:textId="77777777" w:rsidR="007F10C6" w:rsidRPr="007F10C6" w:rsidRDefault="007F10C6" w:rsidP="00B83F71">
      <w:pPr>
        <w:rPr>
          <w:rFonts w:ascii="Times New Roman" w:hAnsi="Times New Roman" w:cs="Times New Roman"/>
          <w:b/>
          <w:sz w:val="24"/>
          <w:szCs w:val="24"/>
        </w:rPr>
      </w:pPr>
      <w:r w:rsidRPr="007F10C6">
        <w:rPr>
          <w:rFonts w:ascii="Times New Roman" w:hAnsi="Times New Roman" w:cs="Times New Roman"/>
          <w:b/>
          <w:sz w:val="24"/>
          <w:szCs w:val="24"/>
        </w:rPr>
        <w:t xml:space="preserve">Annotated References </w:t>
      </w:r>
    </w:p>
    <w:p w14:paraId="026537F4" w14:textId="77777777" w:rsidR="007F10C6" w:rsidRPr="007F10C6" w:rsidRDefault="007F10C6" w:rsidP="002E5564">
      <w:pPr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7F10C6">
        <w:rPr>
          <w:rFonts w:ascii="Times New Roman" w:hAnsi="Times New Roman" w:cs="Times New Roman"/>
          <w:sz w:val="24"/>
          <w:szCs w:val="24"/>
        </w:rPr>
        <w:t xml:space="preserve">The following references have been selected as </w:t>
      </w:r>
      <w:r w:rsidRPr="007F10C6">
        <w:rPr>
          <w:rFonts w:ascii="Times New Roman" w:hAnsi="Times New Roman" w:cs="Times New Roman"/>
          <w:sz w:val="24"/>
          <w:szCs w:val="24"/>
          <w:shd w:val="clear" w:color="auto" w:fill="FFFFFF"/>
        </w:rPr>
        <w:t>papers of special interest (*) or outstanding interest (**).</w:t>
      </w:r>
    </w:p>
    <w:p w14:paraId="00203155" w14:textId="77777777" w:rsidR="004F2E35" w:rsidRDefault="004F2E35" w:rsidP="002E5564">
      <w:pPr>
        <w:rPr>
          <w:rFonts w:ascii="Times New Roman" w:hAnsi="Times New Roman" w:cs="Times New Roman"/>
          <w:sz w:val="24"/>
          <w:szCs w:val="24"/>
        </w:rPr>
      </w:pPr>
    </w:p>
    <w:p w14:paraId="5433CCD0" w14:textId="2DB84CAB" w:rsidR="002E5564" w:rsidRDefault="002E5564" w:rsidP="002E5564">
      <w:pPr>
        <w:pStyle w:val="EndNoteBibliography"/>
        <w:spacing w:line="276" w:lineRule="auto"/>
        <w:rPr>
          <w:rFonts w:ascii="Times New Roman" w:hAnsi="Times New Roman" w:cs="Times New Roman"/>
          <w:sz w:val="24"/>
        </w:rPr>
      </w:pPr>
      <w:r w:rsidRPr="002E5564">
        <w:rPr>
          <w:rFonts w:ascii="Times New Roman" w:hAnsi="Times New Roman" w:cs="Times New Roman"/>
          <w:sz w:val="24"/>
        </w:rPr>
        <w:t xml:space="preserve">** [1] Wray, S. and C. Prendergast, </w:t>
      </w:r>
      <w:r w:rsidRPr="002E5564">
        <w:rPr>
          <w:rFonts w:ascii="Times New Roman" w:hAnsi="Times New Roman" w:cs="Times New Roman"/>
          <w:i/>
          <w:sz w:val="24"/>
        </w:rPr>
        <w:t>The Myometrium: From Excitation to Contractions and Labour.</w:t>
      </w:r>
      <w:r w:rsidRPr="002E5564">
        <w:rPr>
          <w:rFonts w:ascii="Times New Roman" w:hAnsi="Times New Roman" w:cs="Times New Roman"/>
          <w:sz w:val="24"/>
        </w:rPr>
        <w:t xml:space="preserve"> Adv Exp Med Biol, 2019. </w:t>
      </w:r>
      <w:r w:rsidRPr="002E5564">
        <w:rPr>
          <w:rFonts w:ascii="Times New Roman" w:hAnsi="Times New Roman" w:cs="Times New Roman"/>
          <w:b/>
          <w:sz w:val="24"/>
        </w:rPr>
        <w:t>1124</w:t>
      </w:r>
      <w:r w:rsidRPr="002E5564">
        <w:rPr>
          <w:rFonts w:ascii="Times New Roman" w:hAnsi="Times New Roman" w:cs="Times New Roman"/>
          <w:sz w:val="24"/>
        </w:rPr>
        <w:t>: p. 233-263.</w:t>
      </w:r>
    </w:p>
    <w:p w14:paraId="34745DEF" w14:textId="77777777" w:rsidR="002E5564" w:rsidRPr="002E5564" w:rsidRDefault="002E5564" w:rsidP="002E5564">
      <w:pPr>
        <w:pStyle w:val="EndNoteBibliography"/>
        <w:spacing w:line="276" w:lineRule="auto"/>
        <w:rPr>
          <w:rFonts w:ascii="Times New Roman" w:hAnsi="Times New Roman" w:cs="Times New Roman"/>
          <w:sz w:val="24"/>
        </w:rPr>
      </w:pPr>
    </w:p>
    <w:p w14:paraId="1B3B7CEA" w14:textId="2C329154" w:rsidR="002E5564" w:rsidRDefault="002E5564" w:rsidP="002E5564">
      <w:pPr>
        <w:rPr>
          <w:rFonts w:ascii="Times New Roman" w:hAnsi="Times New Roman" w:cs="Times New Roman"/>
          <w:sz w:val="24"/>
        </w:rPr>
      </w:pPr>
      <w:r w:rsidRPr="00295C0E">
        <w:rPr>
          <w:rFonts w:ascii="Times New Roman" w:hAnsi="Times New Roman" w:cs="Times New Roman"/>
          <w:sz w:val="24"/>
          <w:highlight w:val="yellow"/>
        </w:rPr>
        <w:t xml:space="preserve">Recent and comprehensive review of </w:t>
      </w:r>
      <w:r w:rsidR="003F2F1E">
        <w:rPr>
          <w:rFonts w:ascii="Times New Roman" w:hAnsi="Times New Roman" w:cs="Times New Roman"/>
          <w:sz w:val="24"/>
          <w:highlight w:val="yellow"/>
        </w:rPr>
        <w:t xml:space="preserve">the </w:t>
      </w:r>
      <w:r w:rsidR="000C1748">
        <w:rPr>
          <w:rFonts w:ascii="Times New Roman" w:hAnsi="Times New Roman" w:cs="Times New Roman"/>
          <w:sz w:val="24"/>
          <w:highlight w:val="yellow"/>
        </w:rPr>
        <w:t xml:space="preserve">structural and functional properties of the </w:t>
      </w:r>
      <w:r w:rsidR="003F2F1E">
        <w:rPr>
          <w:rFonts w:ascii="Times New Roman" w:hAnsi="Times New Roman" w:cs="Times New Roman"/>
          <w:sz w:val="24"/>
          <w:highlight w:val="yellow"/>
        </w:rPr>
        <w:t xml:space="preserve">myometrium, </w:t>
      </w:r>
      <w:r w:rsidR="000C1748">
        <w:rPr>
          <w:rFonts w:ascii="Times New Roman" w:hAnsi="Times New Roman" w:cs="Times New Roman"/>
          <w:sz w:val="24"/>
          <w:highlight w:val="yellow"/>
        </w:rPr>
        <w:t xml:space="preserve">with </w:t>
      </w:r>
      <w:r w:rsidR="003F2F1E">
        <w:rPr>
          <w:rFonts w:ascii="Times New Roman" w:hAnsi="Times New Roman" w:cs="Times New Roman"/>
          <w:sz w:val="24"/>
          <w:highlight w:val="yellow"/>
        </w:rPr>
        <w:t>detail</w:t>
      </w:r>
      <w:r w:rsidR="000C1748">
        <w:rPr>
          <w:rFonts w:ascii="Times New Roman" w:hAnsi="Times New Roman" w:cs="Times New Roman"/>
          <w:sz w:val="24"/>
          <w:highlight w:val="yellow"/>
        </w:rPr>
        <w:t>ed description of</w:t>
      </w:r>
      <w:r w:rsidR="003F2F1E">
        <w:rPr>
          <w:rFonts w:ascii="Times New Roman" w:hAnsi="Times New Roman" w:cs="Times New Roman"/>
          <w:sz w:val="24"/>
          <w:highlight w:val="yellow"/>
        </w:rPr>
        <w:t xml:space="preserve"> excitation-contraction </w:t>
      </w:r>
      <w:r w:rsidR="003F2F1E" w:rsidRPr="000C1748">
        <w:rPr>
          <w:rFonts w:ascii="Times New Roman" w:hAnsi="Times New Roman" w:cs="Times New Roman"/>
          <w:sz w:val="24"/>
          <w:highlight w:val="yellow"/>
        </w:rPr>
        <w:t xml:space="preserve">coupling </w:t>
      </w:r>
      <w:r w:rsidR="000C1748" w:rsidRPr="000C1748">
        <w:rPr>
          <w:rFonts w:ascii="Times New Roman" w:hAnsi="Times New Roman" w:cs="Times New Roman"/>
          <w:sz w:val="24"/>
          <w:highlight w:val="yellow"/>
        </w:rPr>
        <w:t>and cell signalling.</w:t>
      </w:r>
    </w:p>
    <w:p w14:paraId="2AFDFEDC" w14:textId="77777777" w:rsidR="000C1748" w:rsidRPr="002E5564" w:rsidRDefault="000C1748" w:rsidP="002E5564">
      <w:pPr>
        <w:rPr>
          <w:rFonts w:ascii="Times New Roman" w:hAnsi="Times New Roman" w:cs="Times New Roman"/>
          <w:sz w:val="24"/>
        </w:rPr>
      </w:pPr>
    </w:p>
    <w:p w14:paraId="7E50496A" w14:textId="3CD43D5A" w:rsidR="00E0620F" w:rsidRDefault="00E0620F" w:rsidP="002E5564">
      <w:pPr>
        <w:pStyle w:val="EndNoteBibliography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*[13]</w:t>
      </w:r>
      <w:r w:rsidR="00757499">
        <w:rPr>
          <w:rFonts w:ascii="Times New Roman" w:hAnsi="Times New Roman" w:cs="Times New Roman"/>
          <w:sz w:val="24"/>
        </w:rPr>
        <w:t xml:space="preserve"> </w:t>
      </w:r>
      <w:r w:rsidRPr="00E0620F">
        <w:rPr>
          <w:rFonts w:ascii="Times New Roman" w:hAnsi="Times New Roman" w:cs="Times New Roman"/>
          <w:sz w:val="24"/>
        </w:rPr>
        <w:t xml:space="preserve">Rydahl, E., et al., </w:t>
      </w:r>
      <w:r w:rsidRPr="00E0620F">
        <w:rPr>
          <w:rFonts w:ascii="Times New Roman" w:hAnsi="Times New Roman" w:cs="Times New Roman"/>
          <w:i/>
          <w:sz w:val="24"/>
        </w:rPr>
        <w:t>Cesarean section on a rise-Does advanced maternal age explain the increase? A population register-based study.</w:t>
      </w:r>
      <w:r w:rsidRPr="00E0620F">
        <w:rPr>
          <w:rFonts w:ascii="Times New Roman" w:hAnsi="Times New Roman" w:cs="Times New Roman"/>
          <w:sz w:val="24"/>
        </w:rPr>
        <w:t xml:space="preserve"> PLoS One, 2019. </w:t>
      </w:r>
      <w:r w:rsidRPr="00E0620F">
        <w:rPr>
          <w:rFonts w:ascii="Times New Roman" w:hAnsi="Times New Roman" w:cs="Times New Roman"/>
          <w:b/>
          <w:sz w:val="24"/>
        </w:rPr>
        <w:t>14</w:t>
      </w:r>
      <w:r w:rsidRPr="00E0620F">
        <w:rPr>
          <w:rFonts w:ascii="Times New Roman" w:hAnsi="Times New Roman" w:cs="Times New Roman"/>
          <w:sz w:val="24"/>
        </w:rPr>
        <w:t>(1): p. e0210655.</w:t>
      </w:r>
    </w:p>
    <w:p w14:paraId="2A008D58" w14:textId="77777777" w:rsidR="00E0620F" w:rsidRDefault="00E0620F" w:rsidP="002E5564">
      <w:pPr>
        <w:pStyle w:val="EndNoteBibliography"/>
        <w:rPr>
          <w:rFonts w:ascii="Times New Roman" w:hAnsi="Times New Roman" w:cs="Times New Roman"/>
          <w:sz w:val="24"/>
        </w:rPr>
      </w:pPr>
    </w:p>
    <w:p w14:paraId="5B19978F" w14:textId="2D601914" w:rsidR="00A30566" w:rsidRDefault="00A30566" w:rsidP="002E5564">
      <w:pPr>
        <w:pStyle w:val="EndNoteBibliography"/>
        <w:rPr>
          <w:rFonts w:ascii="Times New Roman" w:hAnsi="Times New Roman" w:cs="Times New Roman"/>
          <w:sz w:val="24"/>
        </w:rPr>
      </w:pPr>
      <w:r w:rsidRPr="00964B2F">
        <w:rPr>
          <w:rFonts w:ascii="Times New Roman" w:hAnsi="Times New Roman" w:cs="Times New Roman"/>
          <w:sz w:val="24"/>
          <w:highlight w:val="yellow"/>
        </w:rPr>
        <w:t>This study examines the association between advanced maternal age and caesarian section in &gt;1.1 million Danish mothers and demonstrates a 3.6-fold increased risk</w:t>
      </w:r>
      <w:r w:rsidR="00964B2F" w:rsidRPr="00964B2F">
        <w:rPr>
          <w:rFonts w:ascii="Times New Roman" w:hAnsi="Times New Roman" w:cs="Times New Roman"/>
          <w:sz w:val="24"/>
          <w:highlight w:val="yellow"/>
        </w:rPr>
        <w:t xml:space="preserve"> in nulliparous mothers &gt;40yr compared to &lt;30yr.</w:t>
      </w:r>
    </w:p>
    <w:p w14:paraId="4D936BBB" w14:textId="77777777" w:rsidR="00A30566" w:rsidRDefault="00A30566" w:rsidP="002E5564">
      <w:pPr>
        <w:pStyle w:val="EndNoteBibliography"/>
        <w:rPr>
          <w:rFonts w:ascii="Times New Roman" w:hAnsi="Times New Roman" w:cs="Times New Roman"/>
          <w:sz w:val="24"/>
        </w:rPr>
      </w:pPr>
    </w:p>
    <w:p w14:paraId="2119CD10" w14:textId="77777777" w:rsidR="00E0620F" w:rsidRPr="00E0620F" w:rsidRDefault="00E0620F" w:rsidP="002E5564">
      <w:pPr>
        <w:pStyle w:val="EndNoteBibliography"/>
        <w:rPr>
          <w:rFonts w:ascii="Times New Roman" w:hAnsi="Times New Roman" w:cs="Times New Roman"/>
          <w:sz w:val="24"/>
        </w:rPr>
      </w:pPr>
    </w:p>
    <w:p w14:paraId="2C6FDC76" w14:textId="691D7439" w:rsidR="002E5564" w:rsidRDefault="002E5564" w:rsidP="002E5564">
      <w:pPr>
        <w:pStyle w:val="EndNoteBibliography"/>
        <w:rPr>
          <w:rFonts w:ascii="Times New Roman" w:hAnsi="Times New Roman" w:cs="Times New Roman"/>
          <w:sz w:val="24"/>
        </w:rPr>
      </w:pPr>
      <w:r w:rsidRPr="002E5564">
        <w:rPr>
          <w:rFonts w:ascii="Times New Roman" w:hAnsi="Times New Roman" w:cs="Times New Roman"/>
          <w:sz w:val="24"/>
        </w:rPr>
        <w:t>*</w:t>
      </w:r>
      <w:r>
        <w:rPr>
          <w:rFonts w:ascii="Times New Roman" w:hAnsi="Times New Roman" w:cs="Times New Roman"/>
          <w:sz w:val="24"/>
        </w:rPr>
        <w:t xml:space="preserve">[27] </w:t>
      </w:r>
      <w:r w:rsidRPr="002E5564">
        <w:rPr>
          <w:rFonts w:ascii="Times New Roman" w:hAnsi="Times New Roman" w:cs="Times New Roman"/>
          <w:sz w:val="24"/>
        </w:rPr>
        <w:t xml:space="preserve">Chong, H.P., et al., </w:t>
      </w:r>
      <w:r w:rsidRPr="002E5564">
        <w:rPr>
          <w:rFonts w:ascii="Times New Roman" w:hAnsi="Times New Roman" w:cs="Times New Roman"/>
          <w:i/>
          <w:sz w:val="24"/>
        </w:rPr>
        <w:t>Age at menarche and the risk of operative delivery.</w:t>
      </w:r>
      <w:r w:rsidRPr="002E5564">
        <w:rPr>
          <w:rFonts w:ascii="Times New Roman" w:hAnsi="Times New Roman" w:cs="Times New Roman"/>
          <w:sz w:val="24"/>
        </w:rPr>
        <w:t xml:space="preserve"> J Matern Fetal Neonatal Med, 2019. </w:t>
      </w:r>
      <w:r w:rsidRPr="002E5564">
        <w:rPr>
          <w:rFonts w:ascii="Times New Roman" w:hAnsi="Times New Roman" w:cs="Times New Roman"/>
          <w:b/>
          <w:sz w:val="24"/>
        </w:rPr>
        <w:t>32</w:t>
      </w:r>
      <w:r w:rsidRPr="002E5564">
        <w:rPr>
          <w:rFonts w:ascii="Times New Roman" w:hAnsi="Times New Roman" w:cs="Times New Roman"/>
          <w:sz w:val="24"/>
        </w:rPr>
        <w:t>(3): p. 411-418.</w:t>
      </w:r>
    </w:p>
    <w:p w14:paraId="0EF86ED4" w14:textId="77777777" w:rsidR="000C1748" w:rsidRDefault="000C1748" w:rsidP="002E5564">
      <w:pPr>
        <w:pStyle w:val="EndNoteBibliography"/>
        <w:rPr>
          <w:rFonts w:ascii="Times New Roman" w:hAnsi="Times New Roman" w:cs="Times New Roman"/>
          <w:sz w:val="24"/>
        </w:rPr>
      </w:pPr>
    </w:p>
    <w:p w14:paraId="5671532F" w14:textId="72527E35" w:rsidR="002E5564" w:rsidRDefault="000C1748" w:rsidP="002E5564">
      <w:pPr>
        <w:pStyle w:val="EndNoteBibliography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highlight w:val="yellow"/>
        </w:rPr>
        <w:t>This recent study offers c</w:t>
      </w:r>
      <w:r w:rsidR="002E5564" w:rsidRPr="000C1748">
        <w:rPr>
          <w:rFonts w:ascii="Times New Roman" w:hAnsi="Times New Roman" w:cs="Times New Roman"/>
          <w:sz w:val="24"/>
          <w:highlight w:val="yellow"/>
        </w:rPr>
        <w:t>lear confirmation of the intriguing hypothesis that late menarche</w:t>
      </w:r>
      <w:r>
        <w:rPr>
          <w:rFonts w:ascii="Times New Roman" w:hAnsi="Times New Roman" w:cs="Times New Roman"/>
          <w:sz w:val="24"/>
          <w:highlight w:val="yellow"/>
        </w:rPr>
        <w:t xml:space="preserve"> and short menarche to first birth interval</w:t>
      </w:r>
      <w:r w:rsidR="002E5564" w:rsidRPr="000C1748">
        <w:rPr>
          <w:rFonts w:ascii="Times New Roman" w:hAnsi="Times New Roman" w:cs="Times New Roman"/>
          <w:sz w:val="24"/>
          <w:highlight w:val="yellow"/>
        </w:rPr>
        <w:t xml:space="preserve"> is protective against an operative first birth.</w:t>
      </w:r>
    </w:p>
    <w:p w14:paraId="4144E04D" w14:textId="77777777" w:rsidR="002E5564" w:rsidRDefault="002E5564" w:rsidP="002E5564">
      <w:pPr>
        <w:pStyle w:val="EndNoteBibliography"/>
        <w:rPr>
          <w:rFonts w:ascii="Times New Roman" w:hAnsi="Times New Roman" w:cs="Times New Roman"/>
          <w:sz w:val="24"/>
        </w:rPr>
      </w:pPr>
    </w:p>
    <w:p w14:paraId="75DCB102" w14:textId="77777777" w:rsidR="00E0620F" w:rsidRDefault="00E0620F" w:rsidP="002E5564">
      <w:pPr>
        <w:pStyle w:val="EndNoteBibliography"/>
        <w:rPr>
          <w:rFonts w:ascii="Times New Roman" w:hAnsi="Times New Roman" w:cs="Times New Roman"/>
          <w:sz w:val="24"/>
        </w:rPr>
      </w:pPr>
    </w:p>
    <w:p w14:paraId="2B3470BA" w14:textId="6F12BC71" w:rsidR="007F25D7" w:rsidRDefault="00757499" w:rsidP="002E5564">
      <w:pPr>
        <w:pStyle w:val="EndNoteBibliography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*</w:t>
      </w:r>
      <w:r w:rsidR="00E0620F" w:rsidRPr="00E0620F">
        <w:rPr>
          <w:rFonts w:ascii="Times New Roman" w:hAnsi="Times New Roman" w:cs="Times New Roman"/>
          <w:sz w:val="24"/>
        </w:rPr>
        <w:t xml:space="preserve">*[33] Carlson, N.S., T.L. Hernandez, and K.J. Hurt, </w:t>
      </w:r>
      <w:r w:rsidR="00E0620F" w:rsidRPr="00E0620F">
        <w:rPr>
          <w:rFonts w:ascii="Times New Roman" w:hAnsi="Times New Roman" w:cs="Times New Roman"/>
          <w:i/>
          <w:sz w:val="24"/>
        </w:rPr>
        <w:t>Parturition dysfunction in obesity: time to target the pathobiology.</w:t>
      </w:r>
      <w:r w:rsidR="00E0620F" w:rsidRPr="00E0620F">
        <w:rPr>
          <w:rFonts w:ascii="Times New Roman" w:hAnsi="Times New Roman" w:cs="Times New Roman"/>
          <w:sz w:val="24"/>
        </w:rPr>
        <w:t xml:space="preserve"> Reprod Biol Endocrinol, 2015. </w:t>
      </w:r>
      <w:r w:rsidR="00E0620F" w:rsidRPr="00E0620F">
        <w:rPr>
          <w:rFonts w:ascii="Times New Roman" w:hAnsi="Times New Roman" w:cs="Times New Roman"/>
          <w:b/>
          <w:sz w:val="24"/>
        </w:rPr>
        <w:t>13</w:t>
      </w:r>
      <w:r w:rsidR="00E0620F" w:rsidRPr="00E0620F">
        <w:rPr>
          <w:rFonts w:ascii="Times New Roman" w:hAnsi="Times New Roman" w:cs="Times New Roman"/>
          <w:sz w:val="24"/>
        </w:rPr>
        <w:t>: p. 135.</w:t>
      </w:r>
    </w:p>
    <w:p w14:paraId="6EB83AD3" w14:textId="77777777" w:rsidR="00A56972" w:rsidRDefault="00A56972" w:rsidP="002E5564">
      <w:pPr>
        <w:pStyle w:val="EndNoteBibliography"/>
        <w:rPr>
          <w:rFonts w:ascii="Times New Roman" w:hAnsi="Times New Roman" w:cs="Times New Roman"/>
          <w:sz w:val="24"/>
        </w:rPr>
      </w:pPr>
    </w:p>
    <w:p w14:paraId="33FAF831" w14:textId="3831DE86" w:rsidR="007F25D7" w:rsidRDefault="00EA345E" w:rsidP="002E5564">
      <w:pPr>
        <w:pStyle w:val="EndNoteBibliography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highlight w:val="yellow"/>
        </w:rPr>
        <w:t>Comprehensice o</w:t>
      </w:r>
      <w:r w:rsidR="005F4A07" w:rsidRPr="005F4A07">
        <w:rPr>
          <w:rFonts w:ascii="Times New Roman" w:hAnsi="Times New Roman" w:cs="Times New Roman"/>
          <w:sz w:val="24"/>
          <w:highlight w:val="yellow"/>
        </w:rPr>
        <w:t>ver</w:t>
      </w:r>
      <w:r w:rsidR="007F25D7" w:rsidRPr="005F4A07">
        <w:rPr>
          <w:rFonts w:ascii="Times New Roman" w:hAnsi="Times New Roman" w:cs="Times New Roman"/>
          <w:sz w:val="24"/>
          <w:highlight w:val="yellow"/>
        </w:rPr>
        <w:t>view of</w:t>
      </w:r>
      <w:r w:rsidR="005F4A07" w:rsidRPr="005F4A07">
        <w:rPr>
          <w:rFonts w:ascii="Times New Roman" w:hAnsi="Times New Roman" w:cs="Times New Roman"/>
          <w:sz w:val="24"/>
          <w:highlight w:val="yellow"/>
        </w:rPr>
        <w:t xml:space="preserve"> the perinatal risks associated with obese pregnancies, including review of normal parturition physiology and where obesity impacts these processes.</w:t>
      </w:r>
    </w:p>
    <w:p w14:paraId="0D223CBB" w14:textId="2E661F15" w:rsidR="00EA345E" w:rsidRPr="00B11846" w:rsidRDefault="00EA345E" w:rsidP="00EA345E">
      <w:pPr>
        <w:pStyle w:val="EndNoteBibliography"/>
        <w:rPr>
          <w:rFonts w:ascii="Times New Roman" w:hAnsi="Times New Roman" w:cs="Times New Roman"/>
          <w:sz w:val="24"/>
        </w:rPr>
      </w:pPr>
      <w:r w:rsidRPr="00B11846">
        <w:rPr>
          <w:rFonts w:ascii="Times New Roman" w:hAnsi="Times New Roman" w:cs="Times New Roman"/>
          <w:sz w:val="24"/>
        </w:rPr>
        <w:lastRenderedPageBreak/>
        <w:t>* [</w:t>
      </w:r>
      <w:r w:rsidR="00F67A7D">
        <w:rPr>
          <w:rFonts w:ascii="Times New Roman" w:hAnsi="Times New Roman" w:cs="Times New Roman"/>
          <w:sz w:val="24"/>
        </w:rPr>
        <w:t>7</w:t>
      </w:r>
      <w:r w:rsidR="00262A8B">
        <w:rPr>
          <w:rFonts w:ascii="Times New Roman" w:hAnsi="Times New Roman" w:cs="Times New Roman"/>
          <w:sz w:val="24"/>
        </w:rPr>
        <w:t>4</w:t>
      </w:r>
      <w:r w:rsidRPr="00B11846">
        <w:rPr>
          <w:rFonts w:ascii="Times New Roman" w:hAnsi="Times New Roman" w:cs="Times New Roman"/>
          <w:sz w:val="24"/>
        </w:rPr>
        <w:t xml:space="preserve">] AlSaif, S., S. Mumtaz, and S. Wray, </w:t>
      </w:r>
      <w:r w:rsidRPr="00B11846">
        <w:rPr>
          <w:rFonts w:ascii="Times New Roman" w:hAnsi="Times New Roman" w:cs="Times New Roman"/>
          <w:i/>
          <w:sz w:val="24"/>
        </w:rPr>
        <w:t>A short review of adipokines, smooth muscle and uterine contractility.</w:t>
      </w:r>
      <w:r w:rsidRPr="00B11846">
        <w:rPr>
          <w:rFonts w:ascii="Times New Roman" w:hAnsi="Times New Roman" w:cs="Times New Roman"/>
          <w:sz w:val="24"/>
        </w:rPr>
        <w:t xml:space="preserve"> Life Sci, 2015. </w:t>
      </w:r>
      <w:r w:rsidRPr="00B11846">
        <w:rPr>
          <w:rFonts w:ascii="Times New Roman" w:hAnsi="Times New Roman" w:cs="Times New Roman"/>
          <w:b/>
          <w:sz w:val="24"/>
        </w:rPr>
        <w:t>125</w:t>
      </w:r>
      <w:r w:rsidRPr="00B11846">
        <w:rPr>
          <w:rFonts w:ascii="Times New Roman" w:hAnsi="Times New Roman" w:cs="Times New Roman"/>
          <w:sz w:val="24"/>
        </w:rPr>
        <w:t>: p. 2-8.</w:t>
      </w:r>
    </w:p>
    <w:p w14:paraId="29A5CBD4" w14:textId="77777777" w:rsidR="00EA345E" w:rsidRPr="00B11846" w:rsidRDefault="00EA345E" w:rsidP="00EA345E">
      <w:pPr>
        <w:pStyle w:val="EndNoteBibliography"/>
        <w:rPr>
          <w:rFonts w:ascii="Times New Roman" w:hAnsi="Times New Roman" w:cs="Times New Roman"/>
          <w:sz w:val="24"/>
        </w:rPr>
      </w:pPr>
    </w:p>
    <w:p w14:paraId="50E6716E" w14:textId="339A69EB" w:rsidR="00B11846" w:rsidRDefault="00EA345E" w:rsidP="007F25D7">
      <w:pPr>
        <w:rPr>
          <w:rFonts w:ascii="Times New Roman" w:hAnsi="Times New Roman" w:cs="Times New Roman"/>
          <w:sz w:val="24"/>
          <w:szCs w:val="24"/>
        </w:rPr>
      </w:pPr>
      <w:r w:rsidRPr="00B11846">
        <w:rPr>
          <w:rFonts w:ascii="Times New Roman" w:hAnsi="Times New Roman" w:cs="Times New Roman"/>
          <w:sz w:val="24"/>
          <w:szCs w:val="24"/>
          <w:highlight w:val="yellow"/>
        </w:rPr>
        <w:t>Short review of</w:t>
      </w:r>
      <w:r w:rsidR="00B11846">
        <w:rPr>
          <w:rFonts w:ascii="Times New Roman" w:hAnsi="Times New Roman" w:cs="Times New Roman"/>
          <w:sz w:val="24"/>
          <w:szCs w:val="24"/>
          <w:highlight w:val="yellow"/>
        </w:rPr>
        <w:t xml:space="preserve"> obesity and reproduction and</w:t>
      </w:r>
      <w:r w:rsidRPr="00B11846">
        <w:rPr>
          <w:rFonts w:ascii="Times New Roman" w:hAnsi="Times New Roman" w:cs="Times New Roman"/>
          <w:sz w:val="24"/>
          <w:szCs w:val="24"/>
          <w:highlight w:val="yellow"/>
        </w:rPr>
        <w:t xml:space="preserve"> the adipokines relevant to myometrial contractility.</w:t>
      </w:r>
    </w:p>
    <w:p w14:paraId="45DE37DC" w14:textId="77777777" w:rsidR="00B11846" w:rsidRPr="00B11846" w:rsidRDefault="00B11846" w:rsidP="007F25D7">
      <w:pPr>
        <w:rPr>
          <w:rFonts w:ascii="Times New Roman" w:hAnsi="Times New Roman" w:cs="Times New Roman"/>
          <w:sz w:val="24"/>
          <w:szCs w:val="24"/>
        </w:rPr>
      </w:pPr>
    </w:p>
    <w:p w14:paraId="2CC9F57A" w14:textId="1EC32DCA" w:rsidR="007F25D7" w:rsidRDefault="00CF0AF3" w:rsidP="007F25D7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*</w:t>
      </w:r>
      <w:proofErr w:type="gramStart"/>
      <w:r w:rsidR="007F25D7" w:rsidRPr="007F25D7">
        <w:rPr>
          <w:rFonts w:ascii="Times New Roman" w:hAnsi="Times New Roman" w:cs="Times New Roman"/>
          <w:sz w:val="24"/>
        </w:rPr>
        <w:t>*[</w:t>
      </w:r>
      <w:proofErr w:type="gramEnd"/>
      <w:r w:rsidR="00F67A7D">
        <w:rPr>
          <w:rFonts w:ascii="Times New Roman" w:hAnsi="Times New Roman" w:cs="Times New Roman"/>
          <w:sz w:val="24"/>
        </w:rPr>
        <w:t>10</w:t>
      </w:r>
      <w:r w:rsidR="00E413A4">
        <w:rPr>
          <w:rFonts w:ascii="Times New Roman" w:hAnsi="Times New Roman" w:cs="Times New Roman"/>
          <w:sz w:val="24"/>
        </w:rPr>
        <w:t>5</w:t>
      </w:r>
      <w:r w:rsidR="007F25D7" w:rsidRPr="007F25D7">
        <w:rPr>
          <w:rFonts w:ascii="Times New Roman" w:hAnsi="Times New Roman" w:cs="Times New Roman"/>
          <w:sz w:val="24"/>
        </w:rPr>
        <w:t xml:space="preserve">] McIntyre, H.D., et al., </w:t>
      </w:r>
      <w:r w:rsidR="007F25D7" w:rsidRPr="007F25D7">
        <w:rPr>
          <w:rFonts w:ascii="Times New Roman" w:hAnsi="Times New Roman" w:cs="Times New Roman"/>
          <w:i/>
          <w:sz w:val="24"/>
        </w:rPr>
        <w:t>Gestational diabetes mellitus.</w:t>
      </w:r>
      <w:r w:rsidR="007F25D7" w:rsidRPr="007F25D7">
        <w:rPr>
          <w:rFonts w:ascii="Times New Roman" w:hAnsi="Times New Roman" w:cs="Times New Roman"/>
          <w:sz w:val="24"/>
        </w:rPr>
        <w:t xml:space="preserve"> Nat Rev Dis Primers, 2019. </w:t>
      </w:r>
      <w:r w:rsidR="007F25D7" w:rsidRPr="007F25D7">
        <w:rPr>
          <w:rFonts w:ascii="Times New Roman" w:hAnsi="Times New Roman" w:cs="Times New Roman"/>
          <w:b/>
          <w:sz w:val="24"/>
        </w:rPr>
        <w:t>5</w:t>
      </w:r>
      <w:r w:rsidR="007F25D7" w:rsidRPr="007F25D7">
        <w:rPr>
          <w:rFonts w:ascii="Times New Roman" w:hAnsi="Times New Roman" w:cs="Times New Roman"/>
          <w:sz w:val="24"/>
        </w:rPr>
        <w:t>(1): p. 47.</w:t>
      </w:r>
    </w:p>
    <w:p w14:paraId="489AB721" w14:textId="54CD0728" w:rsidR="007F25D7" w:rsidRDefault="00CF0AF3" w:rsidP="007F25D7">
      <w:pPr>
        <w:pStyle w:val="EndNoteBibliography"/>
        <w:rPr>
          <w:rFonts w:ascii="Times New Roman" w:hAnsi="Times New Roman" w:cs="Times New Roman"/>
          <w:sz w:val="24"/>
        </w:rPr>
      </w:pPr>
      <w:r w:rsidRPr="00CF0AF3">
        <w:rPr>
          <w:rFonts w:ascii="Times New Roman" w:hAnsi="Times New Roman" w:cs="Times New Roman"/>
          <w:sz w:val="24"/>
          <w:highlight w:val="yellow"/>
        </w:rPr>
        <w:t>Exceptional</w:t>
      </w:r>
      <w:r w:rsidR="007F25D7" w:rsidRPr="00CF0AF3">
        <w:rPr>
          <w:rFonts w:ascii="Times New Roman" w:hAnsi="Times New Roman" w:cs="Times New Roman"/>
          <w:sz w:val="24"/>
          <w:highlight w:val="yellow"/>
        </w:rPr>
        <w:t xml:space="preserve"> review of</w:t>
      </w:r>
      <w:r w:rsidRPr="00CF0AF3">
        <w:rPr>
          <w:rFonts w:ascii="Times New Roman" w:hAnsi="Times New Roman" w:cs="Times New Roman"/>
          <w:sz w:val="24"/>
          <w:highlight w:val="yellow"/>
        </w:rPr>
        <w:t xml:space="preserve"> Gestational Diabetes, including risk factors, pathophysiology, maternal and fetal consequences, management/interventions and areas for future research.</w:t>
      </w:r>
    </w:p>
    <w:p w14:paraId="369387C9" w14:textId="77777777" w:rsidR="00CF0AF3" w:rsidRDefault="00CF0AF3" w:rsidP="007F25D7">
      <w:pPr>
        <w:pStyle w:val="EndNoteBibliography"/>
        <w:rPr>
          <w:rFonts w:ascii="Times New Roman" w:hAnsi="Times New Roman" w:cs="Times New Roman"/>
          <w:sz w:val="24"/>
        </w:rPr>
      </w:pPr>
    </w:p>
    <w:p w14:paraId="66BC019D" w14:textId="77777777" w:rsidR="00A56972" w:rsidRDefault="00A56972" w:rsidP="007F25D7">
      <w:pPr>
        <w:pStyle w:val="EndNoteBibliography"/>
        <w:rPr>
          <w:rFonts w:ascii="Times New Roman" w:hAnsi="Times New Roman" w:cs="Times New Roman"/>
          <w:sz w:val="24"/>
        </w:rPr>
      </w:pPr>
    </w:p>
    <w:p w14:paraId="42B32C53" w14:textId="40C06AF6" w:rsidR="00A56972" w:rsidRPr="00A56972" w:rsidRDefault="00A56972" w:rsidP="00227787">
      <w:pPr>
        <w:pStyle w:val="EndNoteBibliography"/>
        <w:spacing w:line="276" w:lineRule="auto"/>
        <w:rPr>
          <w:rFonts w:ascii="Times New Roman" w:hAnsi="Times New Roman" w:cs="Times New Roman"/>
          <w:sz w:val="24"/>
        </w:rPr>
      </w:pPr>
      <w:r w:rsidRPr="00A56972">
        <w:rPr>
          <w:rFonts w:ascii="Times New Roman" w:hAnsi="Times New Roman" w:cs="Times New Roman"/>
          <w:sz w:val="24"/>
        </w:rPr>
        <w:t>*[</w:t>
      </w:r>
      <w:r w:rsidR="00F67A7D">
        <w:rPr>
          <w:rFonts w:ascii="Times New Roman" w:hAnsi="Times New Roman" w:cs="Times New Roman"/>
          <w:sz w:val="24"/>
        </w:rPr>
        <w:t>10</w:t>
      </w:r>
      <w:r w:rsidR="00E413A4">
        <w:rPr>
          <w:rFonts w:ascii="Times New Roman" w:hAnsi="Times New Roman" w:cs="Times New Roman"/>
          <w:sz w:val="24"/>
        </w:rPr>
        <w:t>7</w:t>
      </w:r>
      <w:r w:rsidRPr="00A56972">
        <w:rPr>
          <w:rFonts w:ascii="Times New Roman" w:hAnsi="Times New Roman" w:cs="Times New Roman"/>
          <w:sz w:val="24"/>
        </w:rPr>
        <w:t xml:space="preserve">] Mackin, S.T., et al., </w:t>
      </w:r>
      <w:r w:rsidRPr="00A56972">
        <w:rPr>
          <w:rFonts w:ascii="Times New Roman" w:hAnsi="Times New Roman" w:cs="Times New Roman"/>
          <w:i/>
          <w:sz w:val="24"/>
        </w:rPr>
        <w:t>Diabetes and pregnancy: national trends over a 15 year period.</w:t>
      </w:r>
      <w:r w:rsidRPr="00A56972">
        <w:rPr>
          <w:rFonts w:ascii="Times New Roman" w:hAnsi="Times New Roman" w:cs="Times New Roman"/>
          <w:sz w:val="24"/>
        </w:rPr>
        <w:t xml:space="preserve"> Diabetologia, 2018. </w:t>
      </w:r>
      <w:r w:rsidRPr="00A56972">
        <w:rPr>
          <w:rFonts w:ascii="Times New Roman" w:hAnsi="Times New Roman" w:cs="Times New Roman"/>
          <w:b/>
          <w:sz w:val="24"/>
        </w:rPr>
        <w:t>61</w:t>
      </w:r>
      <w:r w:rsidRPr="00A56972">
        <w:rPr>
          <w:rFonts w:ascii="Times New Roman" w:hAnsi="Times New Roman" w:cs="Times New Roman"/>
          <w:sz w:val="24"/>
        </w:rPr>
        <w:t>(5): p. 1081-1088.</w:t>
      </w:r>
    </w:p>
    <w:p w14:paraId="5596C418" w14:textId="573F33FA" w:rsidR="00A56972" w:rsidRPr="007F25D7" w:rsidRDefault="00A56972" w:rsidP="00227787">
      <w:pPr>
        <w:pStyle w:val="EndNoteBibliography"/>
        <w:spacing w:line="276" w:lineRule="auto"/>
        <w:rPr>
          <w:rFonts w:ascii="Times New Roman" w:hAnsi="Times New Roman" w:cs="Times New Roman"/>
          <w:sz w:val="24"/>
        </w:rPr>
      </w:pPr>
      <w:r w:rsidRPr="00A50B7A">
        <w:rPr>
          <w:rFonts w:ascii="Times New Roman" w:hAnsi="Times New Roman" w:cs="Times New Roman"/>
          <w:sz w:val="24"/>
          <w:highlight w:val="yellow"/>
        </w:rPr>
        <w:t>Examines</w:t>
      </w:r>
      <w:r w:rsidR="00A50B7A" w:rsidRPr="00A50B7A">
        <w:rPr>
          <w:rFonts w:ascii="Times New Roman" w:hAnsi="Times New Roman" w:cs="Times New Roman"/>
          <w:sz w:val="24"/>
          <w:highlight w:val="yellow"/>
        </w:rPr>
        <w:t xml:space="preserve"> trends and</w:t>
      </w:r>
      <w:r w:rsidRPr="00A50B7A">
        <w:rPr>
          <w:rFonts w:ascii="Times New Roman" w:hAnsi="Times New Roman" w:cs="Times New Roman"/>
          <w:sz w:val="24"/>
          <w:highlight w:val="yellow"/>
        </w:rPr>
        <w:t xml:space="preserve"> perinatal outcomes in pregnancies complicated by diabetes </w:t>
      </w:r>
      <w:r w:rsidR="00A50B7A" w:rsidRPr="00A50B7A">
        <w:rPr>
          <w:rFonts w:ascii="Times New Roman" w:hAnsi="Times New Roman" w:cs="Times New Roman"/>
          <w:sz w:val="24"/>
          <w:highlight w:val="yellow"/>
        </w:rPr>
        <w:t xml:space="preserve">over a 15 year period, demonstrating the % rise in diabetes, and </w:t>
      </w:r>
      <w:r w:rsidR="008C15B6">
        <w:rPr>
          <w:rFonts w:ascii="Times New Roman" w:hAnsi="Times New Roman" w:cs="Times New Roman"/>
          <w:sz w:val="24"/>
          <w:highlight w:val="yellow"/>
        </w:rPr>
        <w:t xml:space="preserve">the </w:t>
      </w:r>
      <w:r w:rsidR="00A50B7A" w:rsidRPr="00A50B7A">
        <w:rPr>
          <w:rFonts w:ascii="Times New Roman" w:hAnsi="Times New Roman" w:cs="Times New Roman"/>
          <w:sz w:val="24"/>
          <w:highlight w:val="yellow"/>
        </w:rPr>
        <w:t xml:space="preserve">increased risk of </w:t>
      </w:r>
      <w:r w:rsidR="00A50B7A" w:rsidRPr="008C15B6">
        <w:rPr>
          <w:rFonts w:ascii="Times New Roman" w:hAnsi="Times New Roman" w:cs="Times New Roman"/>
          <w:sz w:val="24"/>
          <w:highlight w:val="yellow"/>
        </w:rPr>
        <w:t>perinatal outcomes</w:t>
      </w:r>
      <w:r w:rsidR="00227787">
        <w:rPr>
          <w:rFonts w:ascii="Times New Roman" w:hAnsi="Times New Roman" w:cs="Times New Roman"/>
          <w:sz w:val="24"/>
          <w:highlight w:val="yellow"/>
        </w:rPr>
        <w:t xml:space="preserve"> for </w:t>
      </w:r>
      <w:r w:rsidR="00227787" w:rsidRPr="00A50B7A">
        <w:rPr>
          <w:rFonts w:ascii="Times New Roman" w:hAnsi="Times New Roman" w:cs="Times New Roman"/>
          <w:sz w:val="24"/>
          <w:highlight w:val="yellow"/>
        </w:rPr>
        <w:t xml:space="preserve">Type I and </w:t>
      </w:r>
      <w:r w:rsidR="00227787" w:rsidRPr="00227787">
        <w:rPr>
          <w:rFonts w:ascii="Times New Roman" w:hAnsi="Times New Roman" w:cs="Times New Roman"/>
          <w:sz w:val="24"/>
          <w:highlight w:val="yellow"/>
        </w:rPr>
        <w:t>Type II diabetics.</w:t>
      </w:r>
    </w:p>
    <w:p w14:paraId="57011435" w14:textId="77777777" w:rsidR="007F25D7" w:rsidRDefault="007F25D7" w:rsidP="00227787">
      <w:pPr>
        <w:pStyle w:val="EndNoteBibliography"/>
        <w:spacing w:line="276" w:lineRule="auto"/>
        <w:rPr>
          <w:rFonts w:ascii="Times New Roman" w:eastAsiaTheme="minorHAnsi" w:hAnsi="Times New Roman" w:cs="Times New Roman"/>
          <w:noProof w:val="0"/>
          <w:sz w:val="24"/>
          <w:lang w:eastAsia="en-US"/>
        </w:rPr>
      </w:pPr>
    </w:p>
    <w:p w14:paraId="7EA8AE12" w14:textId="77777777" w:rsidR="00227787" w:rsidRDefault="00227787" w:rsidP="00227787">
      <w:pPr>
        <w:pStyle w:val="EndNoteBibliography"/>
        <w:spacing w:line="276" w:lineRule="auto"/>
        <w:rPr>
          <w:rFonts w:ascii="Times New Roman" w:eastAsiaTheme="minorHAnsi" w:hAnsi="Times New Roman" w:cs="Times New Roman"/>
          <w:noProof w:val="0"/>
          <w:sz w:val="24"/>
          <w:lang w:eastAsia="en-US"/>
        </w:rPr>
      </w:pPr>
    </w:p>
    <w:p w14:paraId="0B531685" w14:textId="30D42B45" w:rsidR="008C15B6" w:rsidRDefault="00E0620F" w:rsidP="00227787">
      <w:pPr>
        <w:pStyle w:val="EndNoteBibliography"/>
        <w:spacing w:line="276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*[</w:t>
      </w:r>
      <w:r w:rsidR="00F67A7D">
        <w:rPr>
          <w:rFonts w:ascii="Times New Roman" w:hAnsi="Times New Roman" w:cs="Times New Roman"/>
          <w:sz w:val="24"/>
        </w:rPr>
        <w:t>11</w:t>
      </w:r>
      <w:r w:rsidR="00E413A4">
        <w:rPr>
          <w:rFonts w:ascii="Times New Roman" w:hAnsi="Times New Roman" w:cs="Times New Roman"/>
          <w:sz w:val="24"/>
        </w:rPr>
        <w:t>5</w:t>
      </w:r>
      <w:r>
        <w:rPr>
          <w:rFonts w:ascii="Times New Roman" w:hAnsi="Times New Roman" w:cs="Times New Roman"/>
          <w:sz w:val="24"/>
        </w:rPr>
        <w:t xml:space="preserve">] </w:t>
      </w:r>
      <w:r w:rsidRPr="00E0620F">
        <w:rPr>
          <w:rFonts w:ascii="Times New Roman" w:hAnsi="Times New Roman" w:cs="Times New Roman"/>
          <w:sz w:val="24"/>
        </w:rPr>
        <w:t xml:space="preserve">Al-Qahtani, S., et al., </w:t>
      </w:r>
      <w:r w:rsidRPr="00E0620F">
        <w:rPr>
          <w:rFonts w:ascii="Times New Roman" w:hAnsi="Times New Roman" w:cs="Times New Roman"/>
          <w:i/>
          <w:sz w:val="24"/>
        </w:rPr>
        <w:t>Diabetes is associated with impairment of uterine contractility and high Caesarean section rate.</w:t>
      </w:r>
      <w:r w:rsidRPr="00E0620F">
        <w:rPr>
          <w:rFonts w:ascii="Times New Roman" w:hAnsi="Times New Roman" w:cs="Times New Roman"/>
          <w:sz w:val="24"/>
        </w:rPr>
        <w:t xml:space="preserve"> Diabetologia, 2012. </w:t>
      </w:r>
      <w:r w:rsidRPr="00E0620F">
        <w:rPr>
          <w:rFonts w:ascii="Times New Roman" w:hAnsi="Times New Roman" w:cs="Times New Roman"/>
          <w:b/>
          <w:sz w:val="24"/>
        </w:rPr>
        <w:t>55</w:t>
      </w:r>
      <w:r w:rsidR="00295C0E">
        <w:rPr>
          <w:rFonts w:ascii="Times New Roman" w:hAnsi="Times New Roman" w:cs="Times New Roman"/>
          <w:sz w:val="24"/>
        </w:rPr>
        <w:t>(2): p. 489-98.</w:t>
      </w:r>
    </w:p>
    <w:p w14:paraId="2E7F7D88" w14:textId="3FB29F13" w:rsidR="00E0620F" w:rsidRDefault="00E0620F" w:rsidP="00227787">
      <w:pPr>
        <w:rPr>
          <w:rFonts w:ascii="Times New Roman" w:hAnsi="Times New Roman" w:cs="Times New Roman"/>
          <w:sz w:val="24"/>
          <w:szCs w:val="24"/>
        </w:rPr>
      </w:pPr>
      <w:r w:rsidRPr="00295C0E">
        <w:rPr>
          <w:rFonts w:ascii="Times New Roman" w:hAnsi="Times New Roman" w:cs="Times New Roman"/>
          <w:sz w:val="24"/>
          <w:szCs w:val="24"/>
          <w:highlight w:val="yellow"/>
        </w:rPr>
        <w:t>Only study to date to have examined in detail the effects of diabetes on myometrial contractility in-vitro</w:t>
      </w:r>
      <w:r w:rsidR="00295C0E" w:rsidRPr="00295C0E">
        <w:rPr>
          <w:rFonts w:ascii="Times New Roman" w:hAnsi="Times New Roman" w:cs="Times New Roman"/>
          <w:sz w:val="24"/>
          <w:szCs w:val="24"/>
          <w:highlight w:val="yellow"/>
        </w:rPr>
        <w:t xml:space="preserve"> and identify a mechanism behind the changes.</w:t>
      </w:r>
    </w:p>
    <w:p w14:paraId="282AF0B0" w14:textId="77777777" w:rsidR="00227787" w:rsidRDefault="00227787" w:rsidP="00227787">
      <w:pPr>
        <w:rPr>
          <w:rFonts w:ascii="Times New Roman" w:hAnsi="Times New Roman" w:cs="Times New Roman"/>
          <w:sz w:val="24"/>
          <w:szCs w:val="24"/>
        </w:rPr>
      </w:pPr>
    </w:p>
    <w:p w14:paraId="57AE391F" w14:textId="568CCFFB" w:rsidR="008C15B6" w:rsidRDefault="00A56972" w:rsidP="00227787">
      <w:pPr>
        <w:rPr>
          <w:rFonts w:ascii="Times New Roman" w:hAnsi="Times New Roman" w:cs="Times New Roman"/>
          <w:sz w:val="28"/>
          <w:szCs w:val="24"/>
        </w:rPr>
      </w:pPr>
      <w:r>
        <w:rPr>
          <w:rFonts w:ascii="Times New Roman" w:hAnsi="Times New Roman" w:cs="Times New Roman"/>
          <w:sz w:val="24"/>
        </w:rPr>
        <w:t>*</w:t>
      </w:r>
      <w:proofErr w:type="gramStart"/>
      <w:r w:rsidR="00255211" w:rsidRPr="00255211">
        <w:rPr>
          <w:rFonts w:ascii="Times New Roman" w:hAnsi="Times New Roman" w:cs="Times New Roman"/>
          <w:sz w:val="24"/>
        </w:rPr>
        <w:t>*[</w:t>
      </w:r>
      <w:proofErr w:type="gramEnd"/>
      <w:r w:rsidR="00F67A7D">
        <w:rPr>
          <w:rFonts w:ascii="Times New Roman" w:hAnsi="Times New Roman" w:cs="Times New Roman"/>
          <w:sz w:val="24"/>
        </w:rPr>
        <w:t>12</w:t>
      </w:r>
      <w:r w:rsidR="00E413A4">
        <w:rPr>
          <w:rFonts w:ascii="Times New Roman" w:hAnsi="Times New Roman" w:cs="Times New Roman"/>
          <w:sz w:val="24"/>
        </w:rPr>
        <w:t>8</w:t>
      </w:r>
      <w:r w:rsidR="00255211" w:rsidRPr="00255211">
        <w:rPr>
          <w:rFonts w:ascii="Times New Roman" w:hAnsi="Times New Roman" w:cs="Times New Roman"/>
          <w:sz w:val="24"/>
        </w:rPr>
        <w:t xml:space="preserve">] Metzger, B.E., et al., </w:t>
      </w:r>
      <w:proofErr w:type="spellStart"/>
      <w:r w:rsidR="00255211" w:rsidRPr="00255211">
        <w:rPr>
          <w:rFonts w:ascii="Times New Roman" w:hAnsi="Times New Roman" w:cs="Times New Roman"/>
          <w:i/>
          <w:sz w:val="24"/>
        </w:rPr>
        <w:t>Hyperglycemia</w:t>
      </w:r>
      <w:proofErr w:type="spellEnd"/>
      <w:r w:rsidR="00255211" w:rsidRPr="00255211">
        <w:rPr>
          <w:rFonts w:ascii="Times New Roman" w:hAnsi="Times New Roman" w:cs="Times New Roman"/>
          <w:i/>
          <w:sz w:val="24"/>
        </w:rPr>
        <w:t xml:space="preserve"> and adverse pregnancy outcomes.</w:t>
      </w:r>
      <w:r w:rsidR="00255211" w:rsidRPr="00255211">
        <w:rPr>
          <w:rFonts w:ascii="Times New Roman" w:hAnsi="Times New Roman" w:cs="Times New Roman"/>
          <w:sz w:val="24"/>
        </w:rPr>
        <w:t xml:space="preserve"> N </w:t>
      </w:r>
      <w:proofErr w:type="spellStart"/>
      <w:r w:rsidR="00255211" w:rsidRPr="00255211">
        <w:rPr>
          <w:rFonts w:ascii="Times New Roman" w:hAnsi="Times New Roman" w:cs="Times New Roman"/>
          <w:sz w:val="24"/>
        </w:rPr>
        <w:t>Engl</w:t>
      </w:r>
      <w:proofErr w:type="spellEnd"/>
      <w:r w:rsidR="00255211" w:rsidRPr="00255211">
        <w:rPr>
          <w:rFonts w:ascii="Times New Roman" w:hAnsi="Times New Roman" w:cs="Times New Roman"/>
          <w:sz w:val="24"/>
        </w:rPr>
        <w:t xml:space="preserve"> J Med, 2008. </w:t>
      </w:r>
      <w:r w:rsidR="00255211" w:rsidRPr="00255211">
        <w:rPr>
          <w:rFonts w:ascii="Times New Roman" w:hAnsi="Times New Roman" w:cs="Times New Roman"/>
          <w:b/>
          <w:sz w:val="24"/>
        </w:rPr>
        <w:t>358</w:t>
      </w:r>
      <w:r w:rsidR="00255211" w:rsidRPr="00255211">
        <w:rPr>
          <w:rFonts w:ascii="Times New Roman" w:hAnsi="Times New Roman" w:cs="Times New Roman"/>
          <w:sz w:val="24"/>
        </w:rPr>
        <w:t>(19): p. 1991-2002.</w:t>
      </w:r>
    </w:p>
    <w:p w14:paraId="0FA4BC9D" w14:textId="54407BEB" w:rsidR="00295C0E" w:rsidRPr="008C15B6" w:rsidRDefault="00255211" w:rsidP="00227787">
      <w:pPr>
        <w:rPr>
          <w:rFonts w:ascii="Times New Roman" w:hAnsi="Times New Roman" w:cs="Times New Roman"/>
          <w:sz w:val="28"/>
          <w:szCs w:val="24"/>
        </w:rPr>
      </w:pPr>
      <w:r w:rsidRPr="006108CF">
        <w:rPr>
          <w:rFonts w:ascii="Times New Roman" w:hAnsi="Times New Roman" w:cs="Times New Roman"/>
          <w:sz w:val="24"/>
          <w:szCs w:val="24"/>
          <w:highlight w:val="yellow"/>
        </w:rPr>
        <w:t xml:space="preserve">A landmark multinational study </w:t>
      </w:r>
      <w:r w:rsidR="003240BB">
        <w:rPr>
          <w:rFonts w:ascii="Times New Roman" w:hAnsi="Times New Roman" w:cs="Times New Roman"/>
          <w:sz w:val="24"/>
          <w:szCs w:val="24"/>
          <w:highlight w:val="yellow"/>
        </w:rPr>
        <w:t>identifying</w:t>
      </w:r>
      <w:r w:rsidR="00C020D6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C020D6" w:rsidRPr="006108CF">
        <w:rPr>
          <w:rFonts w:ascii="Times New Roman" w:hAnsi="Times New Roman" w:cs="Times New Roman"/>
          <w:sz w:val="24"/>
          <w:szCs w:val="24"/>
          <w:highlight w:val="yellow"/>
        </w:rPr>
        <w:t>that</w:t>
      </w:r>
      <w:r w:rsidR="00814A99" w:rsidRPr="006108CF">
        <w:rPr>
          <w:rFonts w:ascii="Times New Roman" w:hAnsi="Times New Roman" w:cs="Times New Roman"/>
          <w:sz w:val="24"/>
          <w:szCs w:val="24"/>
          <w:highlight w:val="yellow"/>
        </w:rPr>
        <w:t xml:space="preserve"> maternal </w:t>
      </w:r>
      <w:proofErr w:type="spellStart"/>
      <w:r w:rsidR="00814A99" w:rsidRPr="006108CF">
        <w:rPr>
          <w:rFonts w:ascii="Times New Roman" w:hAnsi="Times New Roman" w:cs="Times New Roman"/>
          <w:sz w:val="24"/>
          <w:szCs w:val="24"/>
          <w:highlight w:val="yellow"/>
        </w:rPr>
        <w:t>hyperglycemia</w:t>
      </w:r>
      <w:proofErr w:type="spellEnd"/>
      <w:r w:rsidR="00814A99" w:rsidRPr="006108CF">
        <w:rPr>
          <w:rFonts w:ascii="Times New Roman" w:hAnsi="Times New Roman" w:cs="Times New Roman"/>
          <w:sz w:val="24"/>
          <w:szCs w:val="24"/>
          <w:highlight w:val="yellow"/>
        </w:rPr>
        <w:t xml:space="preserve"> independently increased the risk of a variety </w:t>
      </w:r>
      <w:r w:rsidR="006108CF">
        <w:rPr>
          <w:rFonts w:ascii="Times New Roman" w:hAnsi="Times New Roman" w:cs="Times New Roman"/>
          <w:sz w:val="24"/>
          <w:szCs w:val="24"/>
          <w:highlight w:val="yellow"/>
        </w:rPr>
        <w:t>of adverse perinatal outcomes a</w:t>
      </w:r>
      <w:r w:rsidR="00814A99" w:rsidRPr="006108CF">
        <w:rPr>
          <w:rFonts w:ascii="Times New Roman" w:hAnsi="Times New Roman" w:cs="Times New Roman"/>
          <w:sz w:val="24"/>
          <w:szCs w:val="24"/>
          <w:highlight w:val="yellow"/>
        </w:rPr>
        <w:t xml:space="preserve">nd that </w:t>
      </w:r>
      <w:proofErr w:type="spellStart"/>
      <w:r w:rsidR="00814A99" w:rsidRPr="006108CF">
        <w:rPr>
          <w:rFonts w:ascii="Times New Roman" w:hAnsi="Times New Roman" w:cs="Times New Roman"/>
          <w:sz w:val="24"/>
          <w:szCs w:val="24"/>
          <w:highlight w:val="yellow"/>
        </w:rPr>
        <w:t>hyperglycemia</w:t>
      </w:r>
      <w:proofErr w:type="spellEnd"/>
      <w:r w:rsidR="00814A99" w:rsidRPr="006108CF">
        <w:rPr>
          <w:rFonts w:ascii="Times New Roman" w:hAnsi="Times New Roman" w:cs="Times New Roman"/>
          <w:sz w:val="24"/>
          <w:szCs w:val="24"/>
          <w:highlight w:val="yellow"/>
        </w:rPr>
        <w:t xml:space="preserve"> less severe than overt diabetes can </w:t>
      </w:r>
      <w:r w:rsidR="006108CF">
        <w:rPr>
          <w:rFonts w:ascii="Times New Roman" w:hAnsi="Times New Roman" w:cs="Times New Roman"/>
          <w:sz w:val="24"/>
          <w:szCs w:val="24"/>
          <w:highlight w:val="yellow"/>
        </w:rPr>
        <w:t xml:space="preserve">also </w:t>
      </w:r>
      <w:r w:rsidR="00814A99" w:rsidRPr="006108CF">
        <w:rPr>
          <w:rFonts w:ascii="Times New Roman" w:hAnsi="Times New Roman" w:cs="Times New Roman"/>
          <w:sz w:val="24"/>
          <w:szCs w:val="24"/>
          <w:highlight w:val="yellow"/>
        </w:rPr>
        <w:t>have clinically important adverse effects.</w:t>
      </w:r>
    </w:p>
    <w:p w14:paraId="64952BC8" w14:textId="77777777" w:rsidR="004862CD" w:rsidRDefault="004862CD" w:rsidP="00BB33BA">
      <w:pPr>
        <w:rPr>
          <w:rFonts w:ascii="Times New Roman" w:hAnsi="Times New Roman" w:cs="Times New Roman"/>
          <w:b/>
          <w:sz w:val="24"/>
          <w:szCs w:val="24"/>
        </w:rPr>
      </w:pPr>
    </w:p>
    <w:p w14:paraId="49BD95C3" w14:textId="77777777" w:rsidR="004862CD" w:rsidRDefault="004862CD" w:rsidP="00BB33BA">
      <w:pPr>
        <w:rPr>
          <w:rFonts w:ascii="Times New Roman" w:hAnsi="Times New Roman" w:cs="Times New Roman"/>
          <w:b/>
          <w:sz w:val="24"/>
          <w:szCs w:val="24"/>
        </w:rPr>
      </w:pPr>
    </w:p>
    <w:p w14:paraId="71AAD943" w14:textId="77777777" w:rsidR="004862CD" w:rsidRDefault="004862CD" w:rsidP="00BB33BA">
      <w:pPr>
        <w:rPr>
          <w:rFonts w:ascii="Times New Roman" w:hAnsi="Times New Roman" w:cs="Times New Roman"/>
          <w:b/>
          <w:sz w:val="24"/>
          <w:szCs w:val="24"/>
        </w:rPr>
      </w:pPr>
    </w:p>
    <w:p w14:paraId="629D0265" w14:textId="77777777" w:rsidR="00BB33BA" w:rsidRPr="00F1724C" w:rsidRDefault="00BB33BA" w:rsidP="00BB33BA">
      <w:pPr>
        <w:rPr>
          <w:rFonts w:ascii="Times New Roman" w:hAnsi="Times New Roman" w:cs="Times New Roman"/>
          <w:sz w:val="24"/>
          <w:szCs w:val="24"/>
        </w:rPr>
      </w:pPr>
      <w:r w:rsidRPr="00F1724C">
        <w:rPr>
          <w:rFonts w:ascii="Times New Roman" w:hAnsi="Times New Roman" w:cs="Times New Roman"/>
          <w:b/>
          <w:sz w:val="24"/>
          <w:szCs w:val="24"/>
        </w:rPr>
        <w:t>Table 1:</w:t>
      </w:r>
      <w:r w:rsidRPr="00F1724C">
        <w:rPr>
          <w:rFonts w:ascii="Times New Roman" w:hAnsi="Times New Roman" w:cs="Times New Roman"/>
          <w:sz w:val="24"/>
          <w:szCs w:val="24"/>
        </w:rPr>
        <w:t xml:space="preserve"> Summary of experimental evidence for the effect of maternal phenotype (</w:t>
      </w:r>
      <w:r w:rsidRPr="00F1724C">
        <w:rPr>
          <w:rFonts w:ascii="Times New Roman" w:hAnsi="Times New Roman" w:cs="Times New Roman"/>
          <w:color w:val="333333"/>
          <w:sz w:val="24"/>
          <w:szCs w:val="24"/>
          <w:shd w:val="clear" w:color="auto" w:fill="FAFAFA"/>
        </w:rPr>
        <w:t xml:space="preserve">advanced </w:t>
      </w:r>
      <w:r w:rsidRPr="00F1724C">
        <w:rPr>
          <w:rFonts w:ascii="Times New Roman" w:hAnsi="Times New Roman" w:cs="Times New Roman"/>
          <w:sz w:val="24"/>
          <w:szCs w:val="24"/>
          <w:shd w:val="clear" w:color="auto" w:fill="FFFFFF"/>
        </w:rPr>
        <w:t>maternal age, obesity and diabetes) on human myometrial contractility in-vitro.</w:t>
      </w:r>
    </w:p>
    <w:tbl>
      <w:tblPr>
        <w:tblStyle w:val="PlainTable31"/>
        <w:tblW w:w="0" w:type="auto"/>
        <w:tblLook w:val="04A0" w:firstRow="1" w:lastRow="0" w:firstColumn="1" w:lastColumn="0" w:noHBand="0" w:noVBand="1"/>
      </w:tblPr>
      <w:tblGrid>
        <w:gridCol w:w="2101"/>
        <w:gridCol w:w="2118"/>
        <w:gridCol w:w="1985"/>
        <w:gridCol w:w="2693"/>
      </w:tblGrid>
      <w:tr w:rsidR="00BB33BA" w:rsidRPr="00F1724C" w14:paraId="6E0E772C" w14:textId="77777777" w:rsidTr="00BB2C5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2101" w:type="dxa"/>
          </w:tcPr>
          <w:p w14:paraId="3C71D1A8" w14:textId="77777777" w:rsidR="00BB33BA" w:rsidRPr="00F1724C" w:rsidRDefault="00BB33BA" w:rsidP="00BB2C5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8" w:type="dxa"/>
          </w:tcPr>
          <w:p w14:paraId="7584E242" w14:textId="77777777" w:rsidR="00BB33BA" w:rsidRPr="00F1724C" w:rsidRDefault="00BB33BA" w:rsidP="00BB2C5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</w:tcPr>
          <w:p w14:paraId="05E90214" w14:textId="77777777" w:rsidR="00BB33BA" w:rsidRPr="00F1724C" w:rsidRDefault="00BB33BA" w:rsidP="00BB2C5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93" w:type="dxa"/>
          </w:tcPr>
          <w:p w14:paraId="570175BB" w14:textId="77777777" w:rsidR="00BB33BA" w:rsidRPr="00F1724C" w:rsidRDefault="00BB33BA" w:rsidP="00BB2C5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33BA" w:rsidRPr="00F1724C" w14:paraId="6F0D6989" w14:textId="77777777" w:rsidTr="00BB2C5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3BFED6EF" w14:textId="77777777" w:rsidR="00BB33BA" w:rsidRPr="00F1724C" w:rsidRDefault="00BB33BA" w:rsidP="00BB2C5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Parameter measured</w:t>
            </w:r>
          </w:p>
        </w:tc>
        <w:tc>
          <w:tcPr>
            <w:tcW w:w="2118" w:type="dxa"/>
          </w:tcPr>
          <w:p w14:paraId="3A8863B8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b/>
                <w:sz w:val="24"/>
                <w:szCs w:val="24"/>
              </w:rPr>
              <w:t>RESPONSE</w:t>
            </w:r>
          </w:p>
        </w:tc>
        <w:tc>
          <w:tcPr>
            <w:tcW w:w="1985" w:type="dxa"/>
          </w:tcPr>
          <w:p w14:paraId="1D665BF8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b/>
                <w:sz w:val="24"/>
                <w:szCs w:val="24"/>
              </w:rPr>
              <w:t>PREGNANCY STATUS</w:t>
            </w:r>
          </w:p>
        </w:tc>
        <w:tc>
          <w:tcPr>
            <w:tcW w:w="2693" w:type="dxa"/>
          </w:tcPr>
          <w:p w14:paraId="7AE2EF90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b/>
                <w:sz w:val="24"/>
                <w:szCs w:val="24"/>
              </w:rPr>
              <w:t>REFERENCE</w:t>
            </w:r>
          </w:p>
        </w:tc>
      </w:tr>
      <w:tr w:rsidR="00BB33BA" w:rsidRPr="00F1724C" w14:paraId="061F3184" w14:textId="77777777" w:rsidTr="00BB2C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7096A148" w14:textId="77777777" w:rsidR="00BB33BA" w:rsidRPr="00F1724C" w:rsidRDefault="00BB33BA" w:rsidP="00BB2C5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8" w:type="dxa"/>
          </w:tcPr>
          <w:p w14:paraId="5DB63261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</w:tcPr>
          <w:p w14:paraId="31B78A62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93" w:type="dxa"/>
          </w:tcPr>
          <w:p w14:paraId="69448E97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BB33BA" w:rsidRPr="00F1724C" w14:paraId="309A04DB" w14:textId="77777777" w:rsidTr="00BB2C5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75BB55B0" w14:textId="77777777" w:rsidR="00BB33BA" w:rsidRPr="00F1724C" w:rsidRDefault="00BB33BA" w:rsidP="00BB2C5A">
            <w:pPr>
              <w:rPr>
                <w:rFonts w:ascii="Times New Roman" w:hAnsi="Times New Roman" w:cs="Times New Roman"/>
                <w:caps w:val="0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Advanced Maternal Age</w:t>
            </w:r>
          </w:p>
        </w:tc>
        <w:tc>
          <w:tcPr>
            <w:tcW w:w="2118" w:type="dxa"/>
          </w:tcPr>
          <w:p w14:paraId="2ED33EBE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</w:tcPr>
          <w:p w14:paraId="791AD7F6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93" w:type="dxa"/>
          </w:tcPr>
          <w:p w14:paraId="15DBE983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BB33BA" w:rsidRPr="00F1724C" w14:paraId="71A09545" w14:textId="77777777" w:rsidTr="00BB2C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1FB91D3A" w14:textId="77777777" w:rsidR="00BB33BA" w:rsidRPr="00F1724C" w:rsidRDefault="00BB33BA" w:rsidP="00BB2C5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8" w:type="dxa"/>
          </w:tcPr>
          <w:p w14:paraId="1BA3017B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</w:tcPr>
          <w:p w14:paraId="577C8321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93" w:type="dxa"/>
          </w:tcPr>
          <w:p w14:paraId="5EBF72B6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33BA" w:rsidRPr="00F1724C" w14:paraId="256F5FE6" w14:textId="77777777" w:rsidTr="00BB2C5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388B5A26" w14:textId="77777777" w:rsidR="00BB33BA" w:rsidRPr="00F1724C" w:rsidRDefault="00BB33BA" w:rsidP="00BB2C5A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b w:val="0"/>
                <w:caps w:val="0"/>
                <w:sz w:val="24"/>
                <w:szCs w:val="24"/>
              </w:rPr>
              <w:t>Spontaneous contractility</w:t>
            </w:r>
          </w:p>
        </w:tc>
        <w:tc>
          <w:tcPr>
            <w:tcW w:w="2118" w:type="dxa"/>
          </w:tcPr>
          <w:p w14:paraId="550E34CD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Decreased</w:t>
            </w:r>
          </w:p>
        </w:tc>
        <w:tc>
          <w:tcPr>
            <w:tcW w:w="1985" w:type="dxa"/>
          </w:tcPr>
          <w:p w14:paraId="1D0C83E0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Non-pregnant</w:t>
            </w:r>
          </w:p>
        </w:tc>
        <w:tc>
          <w:tcPr>
            <w:tcW w:w="2693" w:type="dxa"/>
          </w:tcPr>
          <w:p w14:paraId="042BF555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Arrowsmith</w:t>
            </w:r>
            <w:proofErr w:type="spellEnd"/>
            <w:r w:rsidRPr="00F1724C">
              <w:rPr>
                <w:rFonts w:ascii="Times New Roman" w:hAnsi="Times New Roman" w:cs="Times New Roman"/>
                <w:sz w:val="24"/>
                <w:szCs w:val="24"/>
              </w:rPr>
              <w:t xml:space="preserve"> et al. 2012</w:t>
            </w:r>
          </w:p>
        </w:tc>
      </w:tr>
      <w:tr w:rsidR="00BB33BA" w:rsidRPr="00F1724C" w14:paraId="1E90B4EC" w14:textId="77777777" w:rsidTr="00BB2C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3CBEBFDD" w14:textId="77777777" w:rsidR="00BB33BA" w:rsidRPr="00F1724C" w:rsidRDefault="00BB33BA" w:rsidP="00BB2C5A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</w:p>
        </w:tc>
        <w:tc>
          <w:tcPr>
            <w:tcW w:w="2118" w:type="dxa"/>
          </w:tcPr>
          <w:p w14:paraId="7CD35BCC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Decreased</w:t>
            </w:r>
          </w:p>
        </w:tc>
        <w:tc>
          <w:tcPr>
            <w:tcW w:w="1985" w:type="dxa"/>
          </w:tcPr>
          <w:p w14:paraId="53758B22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Term pregnant</w:t>
            </w:r>
          </w:p>
        </w:tc>
        <w:tc>
          <w:tcPr>
            <w:tcW w:w="2693" w:type="dxa"/>
          </w:tcPr>
          <w:p w14:paraId="5F677217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Smith et al. 2008</w:t>
            </w:r>
          </w:p>
        </w:tc>
      </w:tr>
      <w:tr w:rsidR="00BB33BA" w:rsidRPr="00F1724C" w14:paraId="0F96B095" w14:textId="77777777" w:rsidTr="00BB2C5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30799009" w14:textId="77777777" w:rsidR="00BB33BA" w:rsidRPr="00F1724C" w:rsidRDefault="00BB33BA" w:rsidP="00BB2C5A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</w:p>
        </w:tc>
        <w:tc>
          <w:tcPr>
            <w:tcW w:w="2118" w:type="dxa"/>
          </w:tcPr>
          <w:p w14:paraId="42977BFE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No change</w:t>
            </w:r>
          </w:p>
        </w:tc>
        <w:tc>
          <w:tcPr>
            <w:tcW w:w="1985" w:type="dxa"/>
          </w:tcPr>
          <w:p w14:paraId="487C8721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Term pregnant</w:t>
            </w:r>
          </w:p>
        </w:tc>
        <w:tc>
          <w:tcPr>
            <w:tcW w:w="2693" w:type="dxa"/>
          </w:tcPr>
          <w:p w14:paraId="6C58DE3E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Arrowsmith</w:t>
            </w:r>
            <w:proofErr w:type="spellEnd"/>
            <w:r w:rsidRPr="00F1724C">
              <w:rPr>
                <w:rFonts w:ascii="Times New Roman" w:hAnsi="Times New Roman" w:cs="Times New Roman"/>
                <w:sz w:val="24"/>
                <w:szCs w:val="24"/>
              </w:rPr>
              <w:t xml:space="preserve"> et al. 2012</w:t>
            </w:r>
          </w:p>
          <w:p w14:paraId="2852E7E3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Crankshaw</w:t>
            </w:r>
            <w:proofErr w:type="spellEnd"/>
            <w:r w:rsidRPr="00F1724C">
              <w:rPr>
                <w:rFonts w:ascii="Times New Roman" w:hAnsi="Times New Roman" w:cs="Times New Roman"/>
                <w:sz w:val="24"/>
                <w:szCs w:val="24"/>
              </w:rPr>
              <w:t xml:space="preserve"> et al. 2015</w:t>
            </w:r>
          </w:p>
        </w:tc>
      </w:tr>
      <w:tr w:rsidR="00BB33BA" w:rsidRPr="00F1724C" w14:paraId="55011AD5" w14:textId="77777777" w:rsidTr="00BB2C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2300F1B0" w14:textId="77777777" w:rsidR="00BB33BA" w:rsidRPr="00F1724C" w:rsidRDefault="00BB33BA" w:rsidP="00BB2C5A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</w:p>
        </w:tc>
        <w:tc>
          <w:tcPr>
            <w:tcW w:w="2118" w:type="dxa"/>
          </w:tcPr>
          <w:p w14:paraId="7644B132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</w:tcPr>
          <w:p w14:paraId="444EB736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93" w:type="dxa"/>
          </w:tcPr>
          <w:p w14:paraId="1AD769C3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33BA" w:rsidRPr="00F1724C" w14:paraId="18D9AA1D" w14:textId="77777777" w:rsidTr="00BB2C5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266F31AD" w14:textId="77777777" w:rsidR="00BB33BA" w:rsidRPr="00F1724C" w:rsidRDefault="00BB33BA" w:rsidP="00BB2C5A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b w:val="0"/>
                <w:caps w:val="0"/>
                <w:sz w:val="24"/>
                <w:szCs w:val="24"/>
              </w:rPr>
              <w:t>K</w:t>
            </w:r>
            <w:r w:rsidRPr="00F1724C">
              <w:rPr>
                <w:rFonts w:ascii="Times New Roman" w:hAnsi="Times New Roman" w:cs="Times New Roman"/>
                <w:b w:val="0"/>
                <w:caps w:val="0"/>
                <w:sz w:val="24"/>
                <w:szCs w:val="24"/>
                <w:vertAlign w:val="superscript"/>
              </w:rPr>
              <w:t>+</w:t>
            </w:r>
            <w:r w:rsidRPr="00F1724C">
              <w:rPr>
                <w:rFonts w:ascii="Times New Roman" w:hAnsi="Times New Roman" w:cs="Times New Roman"/>
                <w:b w:val="0"/>
                <w:caps w:val="0"/>
                <w:sz w:val="24"/>
                <w:szCs w:val="24"/>
              </w:rPr>
              <w:t xml:space="preserve"> depolarisation</w:t>
            </w:r>
          </w:p>
        </w:tc>
        <w:tc>
          <w:tcPr>
            <w:tcW w:w="2118" w:type="dxa"/>
          </w:tcPr>
          <w:p w14:paraId="12D17A97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Decreased</w:t>
            </w:r>
          </w:p>
        </w:tc>
        <w:tc>
          <w:tcPr>
            <w:tcW w:w="1985" w:type="dxa"/>
          </w:tcPr>
          <w:p w14:paraId="0958A3F0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Non-pregnant</w:t>
            </w:r>
          </w:p>
        </w:tc>
        <w:tc>
          <w:tcPr>
            <w:tcW w:w="2693" w:type="dxa"/>
          </w:tcPr>
          <w:p w14:paraId="2895E0B1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Arrowsmith</w:t>
            </w:r>
            <w:proofErr w:type="spellEnd"/>
            <w:r w:rsidRPr="00F1724C">
              <w:rPr>
                <w:rFonts w:ascii="Times New Roman" w:hAnsi="Times New Roman" w:cs="Times New Roman"/>
                <w:sz w:val="24"/>
                <w:szCs w:val="24"/>
              </w:rPr>
              <w:t xml:space="preserve"> et al. 2012</w:t>
            </w:r>
          </w:p>
        </w:tc>
      </w:tr>
      <w:tr w:rsidR="00BB33BA" w:rsidRPr="00F1724C" w14:paraId="315FAE8E" w14:textId="77777777" w:rsidTr="00BB2C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715FDCC5" w14:textId="77777777" w:rsidR="00BB33BA" w:rsidRPr="00F1724C" w:rsidRDefault="00BB33BA" w:rsidP="00BB2C5A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</w:p>
        </w:tc>
        <w:tc>
          <w:tcPr>
            <w:tcW w:w="2118" w:type="dxa"/>
          </w:tcPr>
          <w:p w14:paraId="05A5614A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No change</w:t>
            </w:r>
          </w:p>
        </w:tc>
        <w:tc>
          <w:tcPr>
            <w:tcW w:w="1985" w:type="dxa"/>
          </w:tcPr>
          <w:p w14:paraId="349200C4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Term pregnant</w:t>
            </w:r>
          </w:p>
        </w:tc>
        <w:tc>
          <w:tcPr>
            <w:tcW w:w="2693" w:type="dxa"/>
          </w:tcPr>
          <w:p w14:paraId="60343179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Arrowsmith</w:t>
            </w:r>
            <w:proofErr w:type="spellEnd"/>
            <w:r w:rsidRPr="00F1724C">
              <w:rPr>
                <w:rFonts w:ascii="Times New Roman" w:hAnsi="Times New Roman" w:cs="Times New Roman"/>
                <w:sz w:val="24"/>
                <w:szCs w:val="24"/>
              </w:rPr>
              <w:t xml:space="preserve"> et al. 2012</w:t>
            </w:r>
          </w:p>
          <w:p w14:paraId="4D5AD9BB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Crankshaw</w:t>
            </w:r>
            <w:proofErr w:type="spellEnd"/>
            <w:r w:rsidRPr="00F1724C">
              <w:rPr>
                <w:rFonts w:ascii="Times New Roman" w:hAnsi="Times New Roman" w:cs="Times New Roman"/>
                <w:sz w:val="24"/>
                <w:szCs w:val="24"/>
              </w:rPr>
              <w:t xml:space="preserve"> et al. 2015</w:t>
            </w:r>
          </w:p>
        </w:tc>
      </w:tr>
      <w:tr w:rsidR="00BB33BA" w:rsidRPr="00F1724C" w14:paraId="07240714" w14:textId="77777777" w:rsidTr="00BB2C5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3EB84C56" w14:textId="77777777" w:rsidR="00BB33BA" w:rsidRPr="00F1724C" w:rsidRDefault="00BB33BA" w:rsidP="00BB2C5A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</w:p>
        </w:tc>
        <w:tc>
          <w:tcPr>
            <w:tcW w:w="2118" w:type="dxa"/>
          </w:tcPr>
          <w:p w14:paraId="3F555569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</w:tcPr>
          <w:p w14:paraId="47BA72A3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93" w:type="dxa"/>
          </w:tcPr>
          <w:p w14:paraId="56CCBAB8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33BA" w:rsidRPr="00F1724C" w14:paraId="3B4428C9" w14:textId="77777777" w:rsidTr="00BB2C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0C3042C4" w14:textId="77777777" w:rsidR="00BB33BA" w:rsidRPr="00F1724C" w:rsidRDefault="00BB33BA" w:rsidP="00BB2C5A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b w:val="0"/>
                <w:sz w:val="24"/>
                <w:szCs w:val="24"/>
              </w:rPr>
              <w:t>O</w:t>
            </w:r>
            <w:r w:rsidRPr="00F1724C">
              <w:rPr>
                <w:rFonts w:ascii="Times New Roman" w:hAnsi="Times New Roman" w:cs="Times New Roman"/>
                <w:b w:val="0"/>
                <w:caps w:val="0"/>
                <w:sz w:val="24"/>
                <w:szCs w:val="24"/>
              </w:rPr>
              <w:t>T response</w:t>
            </w:r>
          </w:p>
        </w:tc>
        <w:tc>
          <w:tcPr>
            <w:tcW w:w="2118" w:type="dxa"/>
          </w:tcPr>
          <w:p w14:paraId="327E0B08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No change</w:t>
            </w:r>
          </w:p>
        </w:tc>
        <w:tc>
          <w:tcPr>
            <w:tcW w:w="1985" w:type="dxa"/>
          </w:tcPr>
          <w:p w14:paraId="287A03BB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Term pregnant</w:t>
            </w:r>
          </w:p>
        </w:tc>
        <w:tc>
          <w:tcPr>
            <w:tcW w:w="2693" w:type="dxa"/>
          </w:tcPr>
          <w:p w14:paraId="6BEDDDE5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Arrowsmith</w:t>
            </w:r>
            <w:proofErr w:type="spellEnd"/>
            <w:r w:rsidRPr="00F1724C">
              <w:rPr>
                <w:rFonts w:ascii="Times New Roman" w:hAnsi="Times New Roman" w:cs="Times New Roman"/>
                <w:sz w:val="24"/>
                <w:szCs w:val="24"/>
              </w:rPr>
              <w:t xml:space="preserve"> et al. 2012</w:t>
            </w:r>
          </w:p>
          <w:p w14:paraId="1F66868A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Crankshaw</w:t>
            </w:r>
            <w:proofErr w:type="spellEnd"/>
            <w:r w:rsidRPr="00F1724C">
              <w:rPr>
                <w:rFonts w:ascii="Times New Roman" w:hAnsi="Times New Roman" w:cs="Times New Roman"/>
                <w:sz w:val="24"/>
                <w:szCs w:val="24"/>
              </w:rPr>
              <w:t xml:space="preserve"> et al. 2015</w:t>
            </w:r>
          </w:p>
        </w:tc>
      </w:tr>
      <w:tr w:rsidR="00BB33BA" w:rsidRPr="00F1724C" w14:paraId="7514C8FD" w14:textId="77777777" w:rsidTr="00BB2C5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40DD79E4" w14:textId="77777777" w:rsidR="00BB33BA" w:rsidRPr="00F1724C" w:rsidRDefault="00BB33BA" w:rsidP="00BB2C5A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</w:p>
        </w:tc>
        <w:tc>
          <w:tcPr>
            <w:tcW w:w="2118" w:type="dxa"/>
          </w:tcPr>
          <w:p w14:paraId="0B99F5A0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</w:tcPr>
          <w:p w14:paraId="2C70ADC7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93" w:type="dxa"/>
          </w:tcPr>
          <w:p w14:paraId="79C77D09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33BA" w:rsidRPr="00F1724C" w14:paraId="12F196D4" w14:textId="77777777" w:rsidTr="00BB2C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396F8287" w14:textId="77777777" w:rsidR="00BB33BA" w:rsidRPr="00F1724C" w:rsidRDefault="00BB33BA" w:rsidP="00BB2C5A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b w:val="0"/>
                <w:caps w:val="0"/>
                <w:sz w:val="24"/>
                <w:szCs w:val="24"/>
              </w:rPr>
              <w:t>Multiphasic contractions</w:t>
            </w:r>
          </w:p>
        </w:tc>
        <w:tc>
          <w:tcPr>
            <w:tcW w:w="2118" w:type="dxa"/>
          </w:tcPr>
          <w:p w14:paraId="05EF4F30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Increased</w:t>
            </w:r>
          </w:p>
        </w:tc>
        <w:tc>
          <w:tcPr>
            <w:tcW w:w="1985" w:type="dxa"/>
          </w:tcPr>
          <w:p w14:paraId="48BD8542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Term pregnant</w:t>
            </w:r>
          </w:p>
        </w:tc>
        <w:tc>
          <w:tcPr>
            <w:tcW w:w="2693" w:type="dxa"/>
          </w:tcPr>
          <w:p w14:paraId="29ADFDE2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Smith et al. 2008</w:t>
            </w:r>
          </w:p>
        </w:tc>
      </w:tr>
      <w:tr w:rsidR="00BB33BA" w:rsidRPr="00F1724C" w14:paraId="401FA7C0" w14:textId="77777777" w:rsidTr="00BB2C5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593400AE" w14:textId="77777777" w:rsidR="00BB33BA" w:rsidRPr="00F1724C" w:rsidRDefault="00BB33BA" w:rsidP="00BB2C5A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</w:p>
        </w:tc>
        <w:tc>
          <w:tcPr>
            <w:tcW w:w="2118" w:type="dxa"/>
          </w:tcPr>
          <w:p w14:paraId="3B0AFFDC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</w:tcPr>
          <w:p w14:paraId="30065CEF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93" w:type="dxa"/>
          </w:tcPr>
          <w:p w14:paraId="7F2817A2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33BA" w:rsidRPr="00F1724C" w14:paraId="2E2AD82C" w14:textId="77777777" w:rsidTr="00BB2C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19733B02" w14:textId="77777777" w:rsidR="00BB33BA" w:rsidRPr="00F1724C" w:rsidRDefault="00BB33BA" w:rsidP="00BB2C5A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b w:val="0"/>
                <w:caps w:val="0"/>
                <w:sz w:val="24"/>
                <w:szCs w:val="24"/>
              </w:rPr>
              <w:t>Myocyte loss</w:t>
            </w:r>
          </w:p>
        </w:tc>
        <w:tc>
          <w:tcPr>
            <w:tcW w:w="2118" w:type="dxa"/>
          </w:tcPr>
          <w:p w14:paraId="74AB6F6D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None</w:t>
            </w:r>
          </w:p>
        </w:tc>
        <w:tc>
          <w:tcPr>
            <w:tcW w:w="1985" w:type="dxa"/>
          </w:tcPr>
          <w:p w14:paraId="6FDE8F2C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Term pregnant</w:t>
            </w:r>
          </w:p>
        </w:tc>
        <w:tc>
          <w:tcPr>
            <w:tcW w:w="2693" w:type="dxa"/>
          </w:tcPr>
          <w:p w14:paraId="48277E73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Sweeney et al. 2013</w:t>
            </w:r>
          </w:p>
        </w:tc>
      </w:tr>
      <w:tr w:rsidR="00BB33BA" w:rsidRPr="00F1724C" w14:paraId="75554894" w14:textId="77777777" w:rsidTr="00BB2C5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3CB3D405" w14:textId="77777777" w:rsidR="00BB33BA" w:rsidRPr="00F1724C" w:rsidRDefault="00BB33BA" w:rsidP="00BB2C5A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</w:p>
        </w:tc>
        <w:tc>
          <w:tcPr>
            <w:tcW w:w="2118" w:type="dxa"/>
          </w:tcPr>
          <w:p w14:paraId="59D99AF5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</w:tcPr>
          <w:p w14:paraId="0C1A8C5D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93" w:type="dxa"/>
          </w:tcPr>
          <w:p w14:paraId="718779B7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33BA" w:rsidRPr="00F1724C" w14:paraId="4A966A4D" w14:textId="77777777" w:rsidTr="00BB2C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63CE5392" w14:textId="77777777" w:rsidR="00BB33BA" w:rsidRPr="00F1724C" w:rsidRDefault="00BB33BA" w:rsidP="00BB2C5A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b w:val="0"/>
                <w:caps w:val="0"/>
                <w:sz w:val="24"/>
                <w:szCs w:val="24"/>
              </w:rPr>
              <w:t>K</w:t>
            </w:r>
            <w:r w:rsidRPr="00F1724C">
              <w:rPr>
                <w:rFonts w:ascii="Times New Roman" w:hAnsi="Times New Roman" w:cs="Times New Roman"/>
                <w:b w:val="0"/>
                <w:caps w:val="0"/>
                <w:sz w:val="24"/>
                <w:szCs w:val="24"/>
                <w:vertAlign w:val="subscript"/>
              </w:rPr>
              <w:t>ATP</w:t>
            </w:r>
            <w:r w:rsidRPr="00F1724C">
              <w:rPr>
                <w:rFonts w:ascii="Times New Roman" w:hAnsi="Times New Roman" w:cs="Times New Roman"/>
                <w:b w:val="0"/>
                <w:caps w:val="0"/>
                <w:sz w:val="24"/>
                <w:szCs w:val="24"/>
              </w:rPr>
              <w:t xml:space="preserve"> expression</w:t>
            </w:r>
          </w:p>
        </w:tc>
        <w:tc>
          <w:tcPr>
            <w:tcW w:w="2118" w:type="dxa"/>
          </w:tcPr>
          <w:p w14:paraId="7D68E0FA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Decreased</w:t>
            </w:r>
          </w:p>
        </w:tc>
        <w:tc>
          <w:tcPr>
            <w:tcW w:w="1985" w:type="dxa"/>
          </w:tcPr>
          <w:p w14:paraId="3B8BC7F6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Term pregnant</w:t>
            </w:r>
          </w:p>
        </w:tc>
        <w:tc>
          <w:tcPr>
            <w:tcW w:w="2693" w:type="dxa"/>
          </w:tcPr>
          <w:p w14:paraId="7C830CFE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Du et al. 2013</w:t>
            </w:r>
          </w:p>
        </w:tc>
      </w:tr>
      <w:tr w:rsidR="00BB33BA" w:rsidRPr="00F1724C" w14:paraId="70E01466" w14:textId="77777777" w:rsidTr="00BB2C5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0778F9E5" w14:textId="77777777" w:rsidR="00BB33BA" w:rsidRPr="00F1724C" w:rsidRDefault="00BB33BA" w:rsidP="00BB2C5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8" w:type="dxa"/>
          </w:tcPr>
          <w:p w14:paraId="47178B93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</w:tcPr>
          <w:p w14:paraId="6D5267E2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93" w:type="dxa"/>
          </w:tcPr>
          <w:p w14:paraId="0D682F02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33BA" w:rsidRPr="00F1724C" w14:paraId="393CBB0E" w14:textId="77777777" w:rsidTr="00BB2C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5F7B817E" w14:textId="77777777" w:rsidR="00BB33BA" w:rsidRPr="00F1724C" w:rsidRDefault="00BB33BA" w:rsidP="00BB2C5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8" w:type="dxa"/>
          </w:tcPr>
          <w:p w14:paraId="2023A31B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</w:tcPr>
          <w:p w14:paraId="1234FE9B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93" w:type="dxa"/>
          </w:tcPr>
          <w:p w14:paraId="161831D7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33BA" w:rsidRPr="00F1724C" w14:paraId="1197C2CF" w14:textId="77777777" w:rsidTr="00BB2C5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69E0D988" w14:textId="77777777" w:rsidR="00BB33BA" w:rsidRPr="00F1724C" w:rsidRDefault="00BB33BA" w:rsidP="00BB2C5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Obesity</w:t>
            </w:r>
          </w:p>
        </w:tc>
        <w:tc>
          <w:tcPr>
            <w:tcW w:w="2118" w:type="dxa"/>
          </w:tcPr>
          <w:p w14:paraId="72062140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</w:tcPr>
          <w:p w14:paraId="70369533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93" w:type="dxa"/>
          </w:tcPr>
          <w:p w14:paraId="7906B697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33BA" w:rsidRPr="00F1724C" w14:paraId="6CF2C2BB" w14:textId="77777777" w:rsidTr="00BB2C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06192DBC" w14:textId="77777777" w:rsidR="00BB33BA" w:rsidRPr="00F1724C" w:rsidRDefault="00BB33BA" w:rsidP="00BB2C5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8" w:type="dxa"/>
          </w:tcPr>
          <w:p w14:paraId="0EFC310F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</w:tcPr>
          <w:p w14:paraId="7BF2C2EB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93" w:type="dxa"/>
          </w:tcPr>
          <w:p w14:paraId="2B2CB399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33BA" w:rsidRPr="00F1724C" w14:paraId="2B6C39FE" w14:textId="77777777" w:rsidTr="00BB2C5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38256B15" w14:textId="77777777" w:rsidR="00BB33BA" w:rsidRPr="00F1724C" w:rsidRDefault="00BB33BA" w:rsidP="00BB2C5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b w:val="0"/>
                <w:caps w:val="0"/>
                <w:sz w:val="24"/>
                <w:szCs w:val="24"/>
              </w:rPr>
              <w:t>Spontaneous contractility</w:t>
            </w:r>
          </w:p>
        </w:tc>
        <w:tc>
          <w:tcPr>
            <w:tcW w:w="2118" w:type="dxa"/>
          </w:tcPr>
          <w:p w14:paraId="0E89D4E1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Decreased</w:t>
            </w:r>
          </w:p>
        </w:tc>
        <w:tc>
          <w:tcPr>
            <w:tcW w:w="1985" w:type="dxa"/>
          </w:tcPr>
          <w:p w14:paraId="58B883D1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Term pregnant</w:t>
            </w:r>
          </w:p>
        </w:tc>
        <w:tc>
          <w:tcPr>
            <w:tcW w:w="2693" w:type="dxa"/>
          </w:tcPr>
          <w:p w14:paraId="39A5DF17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Zhang et al. 2007</w:t>
            </w:r>
          </w:p>
        </w:tc>
      </w:tr>
      <w:tr w:rsidR="00BB33BA" w:rsidRPr="00F1724C" w14:paraId="7446DB8D" w14:textId="77777777" w:rsidTr="00BB2C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71F9876F" w14:textId="77777777" w:rsidR="00BB33BA" w:rsidRPr="00F1724C" w:rsidRDefault="00BB33BA" w:rsidP="00BB2C5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8" w:type="dxa"/>
          </w:tcPr>
          <w:p w14:paraId="0CCD9614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No change</w:t>
            </w:r>
          </w:p>
        </w:tc>
        <w:tc>
          <w:tcPr>
            <w:tcW w:w="1985" w:type="dxa"/>
          </w:tcPr>
          <w:p w14:paraId="46032E58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Term pregnant</w:t>
            </w:r>
          </w:p>
        </w:tc>
        <w:tc>
          <w:tcPr>
            <w:tcW w:w="2693" w:type="dxa"/>
          </w:tcPr>
          <w:p w14:paraId="0315BED6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Higgins et al. 2010</w:t>
            </w:r>
          </w:p>
        </w:tc>
      </w:tr>
      <w:tr w:rsidR="00BB33BA" w:rsidRPr="00F1724C" w14:paraId="7718AFE7" w14:textId="77777777" w:rsidTr="00BB2C5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5D6198D3" w14:textId="77777777" w:rsidR="00BB33BA" w:rsidRPr="00F1724C" w:rsidRDefault="00BB33BA" w:rsidP="00BB2C5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8" w:type="dxa"/>
          </w:tcPr>
          <w:p w14:paraId="0430B717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</w:tcPr>
          <w:p w14:paraId="5BEC9810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93" w:type="dxa"/>
          </w:tcPr>
          <w:p w14:paraId="1E928C2F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33BA" w:rsidRPr="00F1724C" w14:paraId="269D6214" w14:textId="77777777" w:rsidTr="00BB2C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0921200A" w14:textId="77777777" w:rsidR="00BB33BA" w:rsidRPr="00F1724C" w:rsidRDefault="00BB33BA" w:rsidP="00BB2C5A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b w:val="0"/>
                <w:sz w:val="24"/>
                <w:szCs w:val="24"/>
              </w:rPr>
              <w:t>O</w:t>
            </w:r>
            <w:r w:rsidRPr="00F1724C">
              <w:rPr>
                <w:rFonts w:ascii="Times New Roman" w:hAnsi="Times New Roman" w:cs="Times New Roman"/>
                <w:b w:val="0"/>
                <w:caps w:val="0"/>
                <w:sz w:val="24"/>
                <w:szCs w:val="24"/>
              </w:rPr>
              <w:t>T response</w:t>
            </w:r>
          </w:p>
        </w:tc>
        <w:tc>
          <w:tcPr>
            <w:tcW w:w="2118" w:type="dxa"/>
          </w:tcPr>
          <w:p w14:paraId="56D6E17E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No change</w:t>
            </w:r>
          </w:p>
        </w:tc>
        <w:tc>
          <w:tcPr>
            <w:tcW w:w="1985" w:type="dxa"/>
          </w:tcPr>
          <w:p w14:paraId="0C959204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Term pregnant</w:t>
            </w:r>
          </w:p>
        </w:tc>
        <w:tc>
          <w:tcPr>
            <w:tcW w:w="2693" w:type="dxa"/>
          </w:tcPr>
          <w:p w14:paraId="610F64DD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Higgins et al. 2010</w:t>
            </w:r>
          </w:p>
        </w:tc>
      </w:tr>
      <w:tr w:rsidR="00BB33BA" w:rsidRPr="00F1724C" w14:paraId="383D35F2" w14:textId="77777777" w:rsidTr="00BB2C5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7EC87367" w14:textId="77777777" w:rsidR="00BB33BA" w:rsidRPr="00F1724C" w:rsidRDefault="00BB33BA" w:rsidP="00BB2C5A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</w:p>
        </w:tc>
        <w:tc>
          <w:tcPr>
            <w:tcW w:w="2118" w:type="dxa"/>
          </w:tcPr>
          <w:p w14:paraId="6B0023F6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</w:tcPr>
          <w:p w14:paraId="7F7083C8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93" w:type="dxa"/>
          </w:tcPr>
          <w:p w14:paraId="1A7C93C2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33BA" w:rsidRPr="00F1724C" w14:paraId="4CC91FAB" w14:textId="77777777" w:rsidTr="00BB2C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1F4B4ECC" w14:textId="77777777" w:rsidR="00BB33BA" w:rsidRPr="00F1724C" w:rsidRDefault="00BB33BA" w:rsidP="00BB2C5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b w:val="0"/>
                <w:sz w:val="24"/>
                <w:szCs w:val="24"/>
              </w:rPr>
              <w:t>O</w:t>
            </w:r>
            <w:r w:rsidRPr="00F1724C">
              <w:rPr>
                <w:rFonts w:ascii="Times New Roman" w:hAnsi="Times New Roman" w:cs="Times New Roman"/>
                <w:b w:val="0"/>
                <w:caps w:val="0"/>
                <w:sz w:val="24"/>
                <w:szCs w:val="24"/>
              </w:rPr>
              <w:t>T receptor expression</w:t>
            </w:r>
          </w:p>
        </w:tc>
        <w:tc>
          <w:tcPr>
            <w:tcW w:w="2118" w:type="dxa"/>
          </w:tcPr>
          <w:p w14:paraId="271A9F55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No change</w:t>
            </w:r>
          </w:p>
        </w:tc>
        <w:tc>
          <w:tcPr>
            <w:tcW w:w="1985" w:type="dxa"/>
          </w:tcPr>
          <w:p w14:paraId="435F54B3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Term pregnant</w:t>
            </w:r>
          </w:p>
        </w:tc>
        <w:tc>
          <w:tcPr>
            <w:tcW w:w="2693" w:type="dxa"/>
          </w:tcPr>
          <w:p w14:paraId="3B41222E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Grotegut</w:t>
            </w:r>
            <w:proofErr w:type="spellEnd"/>
            <w:r w:rsidRPr="00F1724C">
              <w:rPr>
                <w:rFonts w:ascii="Times New Roman" w:hAnsi="Times New Roman" w:cs="Times New Roman"/>
                <w:sz w:val="24"/>
                <w:szCs w:val="24"/>
              </w:rPr>
              <w:t xml:space="preserve"> et al. 2013</w:t>
            </w:r>
          </w:p>
        </w:tc>
      </w:tr>
      <w:tr w:rsidR="00BB33BA" w:rsidRPr="00F1724C" w14:paraId="7C580FA7" w14:textId="77777777" w:rsidTr="00BB2C5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5AD0BE9B" w14:textId="77777777" w:rsidR="00BB33BA" w:rsidRPr="00F1724C" w:rsidRDefault="00BB33BA" w:rsidP="00BB2C5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8" w:type="dxa"/>
          </w:tcPr>
          <w:p w14:paraId="152D3832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Increased</w:t>
            </w:r>
          </w:p>
        </w:tc>
        <w:tc>
          <w:tcPr>
            <w:tcW w:w="1985" w:type="dxa"/>
          </w:tcPr>
          <w:p w14:paraId="02D1A19F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Term pregnant</w:t>
            </w:r>
          </w:p>
        </w:tc>
        <w:tc>
          <w:tcPr>
            <w:tcW w:w="2693" w:type="dxa"/>
          </w:tcPr>
          <w:p w14:paraId="3F3200DE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Garabedian</w:t>
            </w:r>
            <w:proofErr w:type="spellEnd"/>
            <w:r w:rsidRPr="00F1724C">
              <w:rPr>
                <w:rFonts w:ascii="Times New Roman" w:hAnsi="Times New Roman" w:cs="Times New Roman"/>
                <w:sz w:val="24"/>
                <w:szCs w:val="24"/>
              </w:rPr>
              <w:t xml:space="preserve"> et al. 2013</w:t>
            </w:r>
          </w:p>
        </w:tc>
      </w:tr>
      <w:tr w:rsidR="00BB33BA" w:rsidRPr="00F1724C" w14:paraId="1E66917B" w14:textId="77777777" w:rsidTr="00BB2C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595D63B1" w14:textId="77777777" w:rsidR="00BB33BA" w:rsidRPr="00F1724C" w:rsidRDefault="00BB33BA" w:rsidP="00BB2C5A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</w:p>
        </w:tc>
        <w:tc>
          <w:tcPr>
            <w:tcW w:w="2118" w:type="dxa"/>
          </w:tcPr>
          <w:p w14:paraId="6EC65809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</w:tcPr>
          <w:p w14:paraId="4A2C5033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93" w:type="dxa"/>
          </w:tcPr>
          <w:p w14:paraId="210D82FB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33BA" w:rsidRPr="00F1724C" w14:paraId="34563819" w14:textId="77777777" w:rsidTr="00BB2C5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5FE7DB4C" w14:textId="77777777" w:rsidR="00BB33BA" w:rsidRPr="00F1724C" w:rsidRDefault="00BB33BA" w:rsidP="00BB2C5A">
            <w:pPr>
              <w:rPr>
                <w:rFonts w:ascii="Times New Roman" w:hAnsi="Times New Roman" w:cs="Times New Roman"/>
                <w:b w:val="0"/>
                <w:bCs w:val="0"/>
                <w:caps w:val="0"/>
                <w:sz w:val="24"/>
                <w:szCs w:val="24"/>
              </w:rPr>
            </w:pPr>
            <w:proofErr w:type="spellStart"/>
            <w:r w:rsidRPr="00F1724C">
              <w:rPr>
                <w:rFonts w:ascii="Times New Roman" w:hAnsi="Times New Roman" w:cs="Times New Roman"/>
                <w:b w:val="0"/>
                <w:caps w:val="0"/>
                <w:sz w:val="24"/>
                <w:szCs w:val="24"/>
              </w:rPr>
              <w:t>Connexin</w:t>
            </w:r>
            <w:proofErr w:type="spellEnd"/>
            <w:r w:rsidRPr="00F1724C">
              <w:rPr>
                <w:rFonts w:ascii="Times New Roman" w:hAnsi="Times New Roman" w:cs="Times New Roman"/>
                <w:b w:val="0"/>
                <w:caps w:val="0"/>
                <w:sz w:val="24"/>
                <w:szCs w:val="24"/>
              </w:rPr>
              <w:t xml:space="preserve"> 43 expression</w:t>
            </w:r>
          </w:p>
        </w:tc>
        <w:tc>
          <w:tcPr>
            <w:tcW w:w="2118" w:type="dxa"/>
          </w:tcPr>
          <w:p w14:paraId="5CD4D49D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Decreased</w:t>
            </w:r>
          </w:p>
        </w:tc>
        <w:tc>
          <w:tcPr>
            <w:tcW w:w="1985" w:type="dxa"/>
          </w:tcPr>
          <w:p w14:paraId="6BED7B5A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Term pregnant</w:t>
            </w:r>
          </w:p>
        </w:tc>
        <w:tc>
          <w:tcPr>
            <w:tcW w:w="2693" w:type="dxa"/>
          </w:tcPr>
          <w:p w14:paraId="10A21041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Cluff</w:t>
            </w:r>
            <w:proofErr w:type="spellEnd"/>
            <w:r w:rsidRPr="00F1724C">
              <w:rPr>
                <w:rFonts w:ascii="Times New Roman" w:hAnsi="Times New Roman" w:cs="Times New Roman"/>
                <w:sz w:val="24"/>
                <w:szCs w:val="24"/>
              </w:rPr>
              <w:t xml:space="preserve"> et al. 2006</w:t>
            </w:r>
          </w:p>
        </w:tc>
      </w:tr>
      <w:tr w:rsidR="00BB33BA" w:rsidRPr="00F1724C" w14:paraId="4DB5BE99" w14:textId="77777777" w:rsidTr="00BB2C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6AB2F08B" w14:textId="77777777" w:rsidR="00BB33BA" w:rsidRPr="00F1724C" w:rsidRDefault="00BB33BA" w:rsidP="00BB2C5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8" w:type="dxa"/>
          </w:tcPr>
          <w:p w14:paraId="6DC3000D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No change</w:t>
            </w:r>
          </w:p>
        </w:tc>
        <w:tc>
          <w:tcPr>
            <w:tcW w:w="1985" w:type="dxa"/>
          </w:tcPr>
          <w:p w14:paraId="6CE5E0B7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Term pregnant</w:t>
            </w:r>
          </w:p>
        </w:tc>
        <w:tc>
          <w:tcPr>
            <w:tcW w:w="2693" w:type="dxa"/>
          </w:tcPr>
          <w:p w14:paraId="49EABF32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Garabedian</w:t>
            </w:r>
            <w:proofErr w:type="spellEnd"/>
            <w:r w:rsidRPr="00F1724C">
              <w:rPr>
                <w:rFonts w:ascii="Times New Roman" w:hAnsi="Times New Roman" w:cs="Times New Roman"/>
                <w:sz w:val="24"/>
                <w:szCs w:val="24"/>
              </w:rPr>
              <w:t xml:space="preserve"> et al. 2013</w:t>
            </w:r>
          </w:p>
        </w:tc>
      </w:tr>
      <w:tr w:rsidR="00BB33BA" w:rsidRPr="00F1724C" w14:paraId="32C95C71" w14:textId="77777777" w:rsidTr="00BB2C5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505DE0D4" w14:textId="77777777" w:rsidR="00BB33BA" w:rsidRPr="00F1724C" w:rsidRDefault="00BB33BA" w:rsidP="00BB2C5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8" w:type="dxa"/>
          </w:tcPr>
          <w:p w14:paraId="3C86F869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</w:tcPr>
          <w:p w14:paraId="20F4B45B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93" w:type="dxa"/>
          </w:tcPr>
          <w:p w14:paraId="66B7C339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33BA" w:rsidRPr="00F1724C" w14:paraId="55E7A18A" w14:textId="77777777" w:rsidTr="00BB2C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71EC22C1" w14:textId="77777777" w:rsidR="00BB33BA" w:rsidRPr="00F1724C" w:rsidRDefault="00BB33BA" w:rsidP="00BB2C5A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b w:val="0"/>
                <w:caps w:val="0"/>
                <w:sz w:val="24"/>
                <w:szCs w:val="24"/>
              </w:rPr>
              <w:t>h-ERG channel β-inhibitory protein</w:t>
            </w:r>
          </w:p>
        </w:tc>
        <w:tc>
          <w:tcPr>
            <w:tcW w:w="2118" w:type="dxa"/>
          </w:tcPr>
          <w:p w14:paraId="0AFE3FCD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Decreased</w:t>
            </w:r>
          </w:p>
        </w:tc>
        <w:tc>
          <w:tcPr>
            <w:tcW w:w="1985" w:type="dxa"/>
          </w:tcPr>
          <w:p w14:paraId="56E24E59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Term pregnant</w:t>
            </w:r>
          </w:p>
        </w:tc>
        <w:tc>
          <w:tcPr>
            <w:tcW w:w="2693" w:type="dxa"/>
          </w:tcPr>
          <w:p w14:paraId="42E492FC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Parkington</w:t>
            </w:r>
            <w:proofErr w:type="spellEnd"/>
            <w:r w:rsidRPr="00F1724C">
              <w:rPr>
                <w:rFonts w:ascii="Times New Roman" w:hAnsi="Times New Roman" w:cs="Times New Roman"/>
                <w:sz w:val="24"/>
                <w:szCs w:val="24"/>
              </w:rPr>
              <w:t xml:space="preserve"> et al. 2014</w:t>
            </w:r>
          </w:p>
        </w:tc>
      </w:tr>
      <w:tr w:rsidR="00BB33BA" w:rsidRPr="00F1724C" w14:paraId="5CE03CF4" w14:textId="77777777" w:rsidTr="00BB2C5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322D1CBA" w14:textId="77777777" w:rsidR="00BB33BA" w:rsidRPr="00F1724C" w:rsidRDefault="00BB33BA" w:rsidP="00BB2C5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8" w:type="dxa"/>
          </w:tcPr>
          <w:p w14:paraId="07B3CD23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</w:tcPr>
          <w:p w14:paraId="17D168B9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93" w:type="dxa"/>
          </w:tcPr>
          <w:p w14:paraId="57AB2CBD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33BA" w:rsidRPr="00F1724C" w14:paraId="32ACCCF7" w14:textId="77777777" w:rsidTr="00BB2C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218F44DE" w14:textId="77777777" w:rsidR="00BB33BA" w:rsidRPr="00F1724C" w:rsidRDefault="00BB33BA" w:rsidP="00BB2C5A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p160 </w:t>
            </w:r>
            <w:r w:rsidRPr="00F1724C">
              <w:rPr>
                <w:rFonts w:ascii="Times New Roman" w:hAnsi="Times New Roman" w:cs="Times New Roman"/>
                <w:b w:val="0"/>
                <w:caps w:val="0"/>
                <w:sz w:val="24"/>
                <w:szCs w:val="24"/>
              </w:rPr>
              <w:t>ROCK-1</w:t>
            </w:r>
            <w:r w:rsidRPr="00F1724C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</w:t>
            </w:r>
            <w:r w:rsidRPr="00F1724C">
              <w:rPr>
                <w:rFonts w:ascii="Times New Roman" w:hAnsi="Times New Roman" w:cs="Times New Roman"/>
                <w:b w:val="0"/>
                <w:caps w:val="0"/>
                <w:sz w:val="24"/>
                <w:szCs w:val="24"/>
              </w:rPr>
              <w:t>expression</w:t>
            </w:r>
          </w:p>
        </w:tc>
        <w:tc>
          <w:tcPr>
            <w:tcW w:w="2118" w:type="dxa"/>
          </w:tcPr>
          <w:p w14:paraId="1051C587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Decreased</w:t>
            </w:r>
          </w:p>
        </w:tc>
        <w:tc>
          <w:tcPr>
            <w:tcW w:w="1985" w:type="dxa"/>
          </w:tcPr>
          <w:p w14:paraId="2C138D75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Term pregnant</w:t>
            </w:r>
          </w:p>
        </w:tc>
        <w:tc>
          <w:tcPr>
            <w:tcW w:w="2693" w:type="dxa"/>
          </w:tcPr>
          <w:p w14:paraId="05268AF0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O’Brien et al. 2013</w:t>
            </w:r>
          </w:p>
        </w:tc>
      </w:tr>
      <w:tr w:rsidR="00BB33BA" w:rsidRPr="00F1724C" w14:paraId="14C75204" w14:textId="77777777" w:rsidTr="00BB2C5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2A3FE6EA" w14:textId="77777777" w:rsidR="00BB33BA" w:rsidRPr="00F1724C" w:rsidRDefault="00BB33BA" w:rsidP="00BB2C5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8" w:type="dxa"/>
          </w:tcPr>
          <w:p w14:paraId="708A67E9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</w:tcPr>
          <w:p w14:paraId="08C14BBC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93" w:type="dxa"/>
          </w:tcPr>
          <w:p w14:paraId="7A8328F6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33BA" w:rsidRPr="00F1724C" w14:paraId="60C7AD53" w14:textId="77777777" w:rsidTr="00BB2C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3DA2259E" w14:textId="77777777" w:rsidR="00BB33BA" w:rsidRPr="00F1724C" w:rsidRDefault="00BB33BA" w:rsidP="00BB2C5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b w:val="0"/>
                <w:caps w:val="0"/>
                <w:sz w:val="24"/>
                <w:szCs w:val="24"/>
              </w:rPr>
              <w:t>Myocyte loss</w:t>
            </w:r>
          </w:p>
        </w:tc>
        <w:tc>
          <w:tcPr>
            <w:tcW w:w="2118" w:type="dxa"/>
          </w:tcPr>
          <w:p w14:paraId="1089E0CA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Yes</w:t>
            </w:r>
          </w:p>
        </w:tc>
        <w:tc>
          <w:tcPr>
            <w:tcW w:w="1985" w:type="dxa"/>
          </w:tcPr>
          <w:p w14:paraId="14815650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Term pregnant</w:t>
            </w:r>
          </w:p>
        </w:tc>
        <w:tc>
          <w:tcPr>
            <w:tcW w:w="2693" w:type="dxa"/>
          </w:tcPr>
          <w:p w14:paraId="40D905FE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Gam et al. 2017</w:t>
            </w:r>
          </w:p>
        </w:tc>
      </w:tr>
      <w:tr w:rsidR="00BB33BA" w:rsidRPr="00F1724C" w14:paraId="24E36425" w14:textId="77777777" w:rsidTr="00BB2C5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67513100" w14:textId="77777777" w:rsidR="00BB33BA" w:rsidRPr="00F1724C" w:rsidRDefault="00BB33BA" w:rsidP="00BB2C5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8" w:type="dxa"/>
          </w:tcPr>
          <w:p w14:paraId="30D1C3C3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None</w:t>
            </w:r>
          </w:p>
        </w:tc>
        <w:tc>
          <w:tcPr>
            <w:tcW w:w="1985" w:type="dxa"/>
          </w:tcPr>
          <w:p w14:paraId="7A4FE5DB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Term pregnant</w:t>
            </w:r>
          </w:p>
        </w:tc>
        <w:tc>
          <w:tcPr>
            <w:tcW w:w="2693" w:type="dxa"/>
          </w:tcPr>
          <w:p w14:paraId="6631F07A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Sweeney et al. 2013</w:t>
            </w:r>
          </w:p>
        </w:tc>
      </w:tr>
      <w:tr w:rsidR="00BB33BA" w:rsidRPr="00F1724C" w14:paraId="14E1DA83" w14:textId="77777777" w:rsidTr="00BB2C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4285A187" w14:textId="77777777" w:rsidR="00BB33BA" w:rsidRPr="00F1724C" w:rsidRDefault="00BB33BA" w:rsidP="00BB2C5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8" w:type="dxa"/>
          </w:tcPr>
          <w:p w14:paraId="1B9299D4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</w:tcPr>
          <w:p w14:paraId="62240F10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93" w:type="dxa"/>
          </w:tcPr>
          <w:p w14:paraId="1C62C9BB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33BA" w:rsidRPr="00F1724C" w14:paraId="1C585A21" w14:textId="77777777" w:rsidTr="00BB2C5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37888352" w14:textId="77777777" w:rsidR="00BB33BA" w:rsidRPr="00F1724C" w:rsidRDefault="00BB33BA" w:rsidP="00BB2C5A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b w:val="0"/>
                <w:caps w:val="0"/>
                <w:sz w:val="24"/>
                <w:szCs w:val="24"/>
              </w:rPr>
              <w:lastRenderedPageBreak/>
              <w:t>Visfatin response</w:t>
            </w:r>
          </w:p>
        </w:tc>
        <w:tc>
          <w:tcPr>
            <w:tcW w:w="2118" w:type="dxa"/>
          </w:tcPr>
          <w:p w14:paraId="0B22AF51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Decreased</w:t>
            </w:r>
          </w:p>
        </w:tc>
        <w:tc>
          <w:tcPr>
            <w:tcW w:w="1985" w:type="dxa"/>
          </w:tcPr>
          <w:p w14:paraId="4CAC77B0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Term pregnant</w:t>
            </w:r>
          </w:p>
        </w:tc>
        <w:tc>
          <w:tcPr>
            <w:tcW w:w="2693" w:type="dxa"/>
          </w:tcPr>
          <w:p w14:paraId="0F787CCC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Mumtaz et al. 2015</w:t>
            </w:r>
          </w:p>
        </w:tc>
      </w:tr>
      <w:tr w:rsidR="00BB33BA" w:rsidRPr="00F1724C" w14:paraId="3E877035" w14:textId="77777777" w:rsidTr="00BB2C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04866A6D" w14:textId="77777777" w:rsidR="00BB33BA" w:rsidRPr="00F1724C" w:rsidRDefault="00BB33BA" w:rsidP="00BB2C5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8" w:type="dxa"/>
          </w:tcPr>
          <w:p w14:paraId="33AD812F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</w:tcPr>
          <w:p w14:paraId="2241BAA6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93" w:type="dxa"/>
          </w:tcPr>
          <w:p w14:paraId="4EA22C39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33BA" w:rsidRPr="00F1724C" w14:paraId="4EC899D7" w14:textId="77777777" w:rsidTr="00BB2C5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6CE87180" w14:textId="77777777" w:rsidR="00BB33BA" w:rsidRPr="00F1724C" w:rsidRDefault="00BB33BA" w:rsidP="00BB2C5A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b w:val="0"/>
                <w:caps w:val="0"/>
                <w:sz w:val="24"/>
                <w:szCs w:val="24"/>
              </w:rPr>
              <w:t>Leptin response</w:t>
            </w:r>
          </w:p>
        </w:tc>
        <w:tc>
          <w:tcPr>
            <w:tcW w:w="2118" w:type="dxa"/>
          </w:tcPr>
          <w:p w14:paraId="2C5729F2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Decreased</w:t>
            </w:r>
          </w:p>
        </w:tc>
        <w:tc>
          <w:tcPr>
            <w:tcW w:w="1985" w:type="dxa"/>
          </w:tcPr>
          <w:p w14:paraId="26F0F8DD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Term pregnant</w:t>
            </w:r>
          </w:p>
        </w:tc>
        <w:tc>
          <w:tcPr>
            <w:tcW w:w="2693" w:type="dxa"/>
          </w:tcPr>
          <w:p w14:paraId="425DC76A" w14:textId="77777777" w:rsidR="00BB33BA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Moynihan et al. 2006</w:t>
            </w:r>
          </w:p>
          <w:p w14:paraId="058808DC" w14:textId="0481B9EB" w:rsidR="0090169B" w:rsidRPr="00F1724C" w:rsidRDefault="0090169B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Mumtaz et al. 2015</w:t>
            </w:r>
          </w:p>
        </w:tc>
      </w:tr>
      <w:tr w:rsidR="00BB33BA" w:rsidRPr="00F1724C" w14:paraId="0945D23C" w14:textId="77777777" w:rsidTr="00BB2C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723DE380" w14:textId="77777777" w:rsidR="00BB33BA" w:rsidRPr="00F1724C" w:rsidRDefault="00BB33BA" w:rsidP="00BB2C5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8" w:type="dxa"/>
          </w:tcPr>
          <w:p w14:paraId="4B4D98F7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</w:tcPr>
          <w:p w14:paraId="7AF2290C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93" w:type="dxa"/>
          </w:tcPr>
          <w:p w14:paraId="371DB216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33BA" w:rsidRPr="00F1724C" w14:paraId="1C2C2634" w14:textId="77777777" w:rsidTr="00BB2C5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569EEBE9" w14:textId="77777777" w:rsidR="00BB33BA" w:rsidRPr="00F1724C" w:rsidRDefault="00BB33BA" w:rsidP="00BB2C5A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b w:val="0"/>
                <w:caps w:val="0"/>
                <w:sz w:val="24"/>
                <w:szCs w:val="24"/>
              </w:rPr>
              <w:t>Ghrelin response</w:t>
            </w:r>
          </w:p>
        </w:tc>
        <w:tc>
          <w:tcPr>
            <w:tcW w:w="2118" w:type="dxa"/>
          </w:tcPr>
          <w:p w14:paraId="29CD389D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Decreased</w:t>
            </w:r>
          </w:p>
        </w:tc>
        <w:tc>
          <w:tcPr>
            <w:tcW w:w="1985" w:type="dxa"/>
          </w:tcPr>
          <w:p w14:paraId="4101B940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Term pregnant</w:t>
            </w:r>
          </w:p>
        </w:tc>
        <w:tc>
          <w:tcPr>
            <w:tcW w:w="2693" w:type="dxa"/>
          </w:tcPr>
          <w:p w14:paraId="7A2C9A66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Hehir et al. 2008</w:t>
            </w:r>
          </w:p>
        </w:tc>
      </w:tr>
      <w:tr w:rsidR="00BB33BA" w:rsidRPr="00F1724C" w14:paraId="0BB18723" w14:textId="77777777" w:rsidTr="00BB2C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64C26923" w14:textId="77777777" w:rsidR="00BB33BA" w:rsidRPr="00F1724C" w:rsidRDefault="00BB33BA" w:rsidP="00BB2C5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8" w:type="dxa"/>
          </w:tcPr>
          <w:p w14:paraId="1148522A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</w:tcPr>
          <w:p w14:paraId="1E84BEB2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93" w:type="dxa"/>
          </w:tcPr>
          <w:p w14:paraId="6594774C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33BA" w:rsidRPr="00F1724C" w14:paraId="04922523" w14:textId="77777777" w:rsidTr="00BB2C5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349A0C1A" w14:textId="77777777" w:rsidR="00BB33BA" w:rsidRPr="00F1724C" w:rsidRDefault="00BB33BA" w:rsidP="00BB2C5A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proofErr w:type="spellStart"/>
            <w:r w:rsidRPr="00F1724C">
              <w:rPr>
                <w:rFonts w:ascii="Times New Roman" w:hAnsi="Times New Roman" w:cs="Times New Roman"/>
                <w:b w:val="0"/>
                <w:caps w:val="0"/>
                <w:sz w:val="24"/>
                <w:szCs w:val="24"/>
              </w:rPr>
              <w:t>Apelin</w:t>
            </w:r>
            <w:proofErr w:type="spellEnd"/>
            <w:r w:rsidRPr="00F1724C">
              <w:rPr>
                <w:rFonts w:ascii="Times New Roman" w:hAnsi="Times New Roman" w:cs="Times New Roman"/>
                <w:b w:val="0"/>
                <w:caps w:val="0"/>
                <w:sz w:val="24"/>
                <w:szCs w:val="24"/>
              </w:rPr>
              <w:t xml:space="preserve"> response</w:t>
            </w:r>
          </w:p>
        </w:tc>
        <w:tc>
          <w:tcPr>
            <w:tcW w:w="2118" w:type="dxa"/>
          </w:tcPr>
          <w:p w14:paraId="14CF18BD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Decreased</w:t>
            </w:r>
          </w:p>
        </w:tc>
        <w:tc>
          <w:tcPr>
            <w:tcW w:w="1985" w:type="dxa"/>
          </w:tcPr>
          <w:p w14:paraId="67F4D596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Term pregnant</w:t>
            </w:r>
          </w:p>
        </w:tc>
        <w:tc>
          <w:tcPr>
            <w:tcW w:w="2693" w:type="dxa"/>
          </w:tcPr>
          <w:p w14:paraId="36B2CDE9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Hehir &amp; Morrison, 2012</w:t>
            </w:r>
          </w:p>
        </w:tc>
      </w:tr>
      <w:tr w:rsidR="00BB33BA" w:rsidRPr="00F1724C" w14:paraId="5A5B005B" w14:textId="77777777" w:rsidTr="00BB2C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75A759BF" w14:textId="77777777" w:rsidR="00BB33BA" w:rsidRPr="00F1724C" w:rsidRDefault="00BB33BA" w:rsidP="00BB2C5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8" w:type="dxa"/>
          </w:tcPr>
          <w:p w14:paraId="302AF0C5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</w:tcPr>
          <w:p w14:paraId="7A637D1F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93" w:type="dxa"/>
          </w:tcPr>
          <w:p w14:paraId="55C3FA02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33BA" w:rsidRPr="00F1724C" w14:paraId="6D7E2767" w14:textId="77777777" w:rsidTr="00BB2C5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702996E5" w14:textId="77777777" w:rsidR="00BB33BA" w:rsidRPr="00F1724C" w:rsidRDefault="00BB33BA" w:rsidP="00BB2C5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8" w:type="dxa"/>
          </w:tcPr>
          <w:p w14:paraId="068EC85B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</w:tcPr>
          <w:p w14:paraId="2EA8F399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93" w:type="dxa"/>
          </w:tcPr>
          <w:p w14:paraId="2295F253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33BA" w:rsidRPr="00F1724C" w14:paraId="41815747" w14:textId="77777777" w:rsidTr="00BB2C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1BBA7EAD" w14:textId="77777777" w:rsidR="00BB33BA" w:rsidRPr="00F1724C" w:rsidRDefault="00BB33BA" w:rsidP="00BB2C5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Diabetes</w:t>
            </w:r>
          </w:p>
        </w:tc>
        <w:tc>
          <w:tcPr>
            <w:tcW w:w="2118" w:type="dxa"/>
          </w:tcPr>
          <w:p w14:paraId="5C9A67D2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</w:tcPr>
          <w:p w14:paraId="2A8DCD3D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93" w:type="dxa"/>
          </w:tcPr>
          <w:p w14:paraId="1D0770DC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33BA" w:rsidRPr="00F1724C" w14:paraId="78981A94" w14:textId="77777777" w:rsidTr="00BB2C5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19FE10D8" w14:textId="77777777" w:rsidR="00BB33BA" w:rsidRPr="00F1724C" w:rsidRDefault="00BB33BA" w:rsidP="00BB2C5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8" w:type="dxa"/>
          </w:tcPr>
          <w:p w14:paraId="42D8DDF9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</w:tcPr>
          <w:p w14:paraId="14C87971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93" w:type="dxa"/>
          </w:tcPr>
          <w:p w14:paraId="69E7B1AD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33BA" w:rsidRPr="00F1724C" w14:paraId="3BDA84A2" w14:textId="77777777" w:rsidTr="00BB2C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7E408CB5" w14:textId="77777777" w:rsidR="00BB33BA" w:rsidRPr="00F1724C" w:rsidRDefault="00BB33BA" w:rsidP="00BB2C5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b w:val="0"/>
                <w:caps w:val="0"/>
                <w:sz w:val="24"/>
                <w:szCs w:val="24"/>
              </w:rPr>
              <w:t>Spontaneous contractility</w:t>
            </w:r>
          </w:p>
        </w:tc>
        <w:tc>
          <w:tcPr>
            <w:tcW w:w="2118" w:type="dxa"/>
          </w:tcPr>
          <w:p w14:paraId="0D630028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Decreased</w:t>
            </w:r>
          </w:p>
        </w:tc>
        <w:tc>
          <w:tcPr>
            <w:tcW w:w="1985" w:type="dxa"/>
          </w:tcPr>
          <w:p w14:paraId="2A09B083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Term pregnant</w:t>
            </w:r>
          </w:p>
        </w:tc>
        <w:tc>
          <w:tcPr>
            <w:tcW w:w="2693" w:type="dxa"/>
          </w:tcPr>
          <w:p w14:paraId="50C54AFC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Al-</w:t>
            </w:r>
            <w:proofErr w:type="spellStart"/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Qahtani</w:t>
            </w:r>
            <w:proofErr w:type="spellEnd"/>
            <w:r w:rsidRPr="00F1724C">
              <w:rPr>
                <w:rFonts w:ascii="Times New Roman" w:hAnsi="Times New Roman" w:cs="Times New Roman"/>
                <w:sz w:val="24"/>
                <w:szCs w:val="24"/>
              </w:rPr>
              <w:t xml:space="preserve"> et al. 2012</w:t>
            </w:r>
          </w:p>
        </w:tc>
      </w:tr>
      <w:tr w:rsidR="00BB33BA" w:rsidRPr="00F1724C" w14:paraId="4070E31C" w14:textId="77777777" w:rsidTr="00BB2C5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491F0195" w14:textId="77777777" w:rsidR="00BB33BA" w:rsidRPr="00F1724C" w:rsidRDefault="00BB33BA" w:rsidP="00BB2C5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8" w:type="dxa"/>
          </w:tcPr>
          <w:p w14:paraId="458C9CF3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Unstable over time</w:t>
            </w:r>
          </w:p>
        </w:tc>
        <w:tc>
          <w:tcPr>
            <w:tcW w:w="1985" w:type="dxa"/>
          </w:tcPr>
          <w:p w14:paraId="3E6DFEBA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Term pregnant</w:t>
            </w:r>
          </w:p>
        </w:tc>
        <w:tc>
          <w:tcPr>
            <w:tcW w:w="2693" w:type="dxa"/>
          </w:tcPr>
          <w:p w14:paraId="1CD2075B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Kaya et al. 1999</w:t>
            </w:r>
          </w:p>
        </w:tc>
      </w:tr>
      <w:tr w:rsidR="00BB33BA" w:rsidRPr="00F1724C" w14:paraId="6FFED9DF" w14:textId="77777777" w:rsidTr="00BB2C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45C573BA" w14:textId="77777777" w:rsidR="00BB33BA" w:rsidRPr="00F1724C" w:rsidRDefault="00BB33BA" w:rsidP="00BB2C5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8" w:type="dxa"/>
          </w:tcPr>
          <w:p w14:paraId="42F57625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</w:tcPr>
          <w:p w14:paraId="5DC23F88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93" w:type="dxa"/>
          </w:tcPr>
          <w:p w14:paraId="000C394C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33BA" w:rsidRPr="00F1724C" w14:paraId="5F6CC977" w14:textId="77777777" w:rsidTr="00BB2C5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1EF921DF" w14:textId="77777777" w:rsidR="00BB33BA" w:rsidRPr="00F1724C" w:rsidRDefault="00BB33BA" w:rsidP="00BB2C5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b w:val="0"/>
                <w:caps w:val="0"/>
                <w:sz w:val="24"/>
                <w:szCs w:val="24"/>
              </w:rPr>
              <w:t>K</w:t>
            </w:r>
            <w:r w:rsidRPr="00F1724C">
              <w:rPr>
                <w:rFonts w:ascii="Times New Roman" w:hAnsi="Times New Roman" w:cs="Times New Roman"/>
                <w:b w:val="0"/>
                <w:caps w:val="0"/>
                <w:sz w:val="24"/>
                <w:szCs w:val="24"/>
                <w:vertAlign w:val="superscript"/>
              </w:rPr>
              <w:t>+</w:t>
            </w:r>
            <w:r w:rsidRPr="00F1724C">
              <w:rPr>
                <w:rFonts w:ascii="Times New Roman" w:hAnsi="Times New Roman" w:cs="Times New Roman"/>
                <w:b w:val="0"/>
                <w:caps w:val="0"/>
                <w:sz w:val="24"/>
                <w:szCs w:val="24"/>
              </w:rPr>
              <w:t xml:space="preserve"> depolarisation</w:t>
            </w:r>
          </w:p>
        </w:tc>
        <w:tc>
          <w:tcPr>
            <w:tcW w:w="2118" w:type="dxa"/>
          </w:tcPr>
          <w:p w14:paraId="569531D1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Decreased</w:t>
            </w:r>
          </w:p>
        </w:tc>
        <w:tc>
          <w:tcPr>
            <w:tcW w:w="1985" w:type="dxa"/>
          </w:tcPr>
          <w:p w14:paraId="34A4F58B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Term pregnant</w:t>
            </w:r>
          </w:p>
        </w:tc>
        <w:tc>
          <w:tcPr>
            <w:tcW w:w="2693" w:type="dxa"/>
          </w:tcPr>
          <w:p w14:paraId="376CAE70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Al-</w:t>
            </w:r>
            <w:proofErr w:type="spellStart"/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Qahtani</w:t>
            </w:r>
            <w:proofErr w:type="spellEnd"/>
            <w:r w:rsidRPr="00F1724C">
              <w:rPr>
                <w:rFonts w:ascii="Times New Roman" w:hAnsi="Times New Roman" w:cs="Times New Roman"/>
                <w:sz w:val="24"/>
                <w:szCs w:val="24"/>
              </w:rPr>
              <w:t xml:space="preserve"> et al. 2012</w:t>
            </w:r>
          </w:p>
        </w:tc>
      </w:tr>
      <w:tr w:rsidR="00BB33BA" w:rsidRPr="00F1724C" w14:paraId="3E9B05F1" w14:textId="77777777" w:rsidTr="00BB2C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6B79BEB5" w14:textId="77777777" w:rsidR="00BB33BA" w:rsidRPr="00F1724C" w:rsidRDefault="00BB33BA" w:rsidP="00BB2C5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8" w:type="dxa"/>
          </w:tcPr>
          <w:p w14:paraId="389615D9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</w:tcPr>
          <w:p w14:paraId="70D0F57A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93" w:type="dxa"/>
          </w:tcPr>
          <w:p w14:paraId="1B664CBF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33BA" w:rsidRPr="00F1724C" w14:paraId="2C73E2CA" w14:textId="77777777" w:rsidTr="00BB2C5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5C3FBE20" w14:textId="77777777" w:rsidR="00BB33BA" w:rsidRPr="00F1724C" w:rsidRDefault="00BB33BA" w:rsidP="00BB2C5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b w:val="0"/>
                <w:sz w:val="24"/>
                <w:szCs w:val="24"/>
              </w:rPr>
              <w:t>O</w:t>
            </w:r>
            <w:r w:rsidRPr="00F1724C">
              <w:rPr>
                <w:rFonts w:ascii="Times New Roman" w:hAnsi="Times New Roman" w:cs="Times New Roman"/>
                <w:b w:val="0"/>
                <w:caps w:val="0"/>
                <w:sz w:val="24"/>
                <w:szCs w:val="24"/>
              </w:rPr>
              <w:t>T response</w:t>
            </w:r>
          </w:p>
        </w:tc>
        <w:tc>
          <w:tcPr>
            <w:tcW w:w="2118" w:type="dxa"/>
          </w:tcPr>
          <w:p w14:paraId="146DA7B8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No change</w:t>
            </w:r>
          </w:p>
        </w:tc>
        <w:tc>
          <w:tcPr>
            <w:tcW w:w="1985" w:type="dxa"/>
          </w:tcPr>
          <w:p w14:paraId="4DC80C5E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Term pregnant</w:t>
            </w:r>
          </w:p>
        </w:tc>
        <w:tc>
          <w:tcPr>
            <w:tcW w:w="2693" w:type="dxa"/>
          </w:tcPr>
          <w:p w14:paraId="0E8F59C7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Al-</w:t>
            </w:r>
            <w:proofErr w:type="spellStart"/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Qahtani</w:t>
            </w:r>
            <w:proofErr w:type="spellEnd"/>
            <w:r w:rsidRPr="00F1724C">
              <w:rPr>
                <w:rFonts w:ascii="Times New Roman" w:hAnsi="Times New Roman" w:cs="Times New Roman"/>
                <w:sz w:val="24"/>
                <w:szCs w:val="24"/>
              </w:rPr>
              <w:t xml:space="preserve"> et al. 2012</w:t>
            </w:r>
          </w:p>
        </w:tc>
      </w:tr>
      <w:tr w:rsidR="00BB33BA" w:rsidRPr="00F1724C" w14:paraId="12ED003F" w14:textId="77777777" w:rsidTr="00BB2C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74D01B66" w14:textId="77777777" w:rsidR="00BB33BA" w:rsidRPr="00F1724C" w:rsidRDefault="00BB33BA" w:rsidP="00BB2C5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8" w:type="dxa"/>
          </w:tcPr>
          <w:p w14:paraId="6EB804D9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</w:tcPr>
          <w:p w14:paraId="249EEF25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93" w:type="dxa"/>
          </w:tcPr>
          <w:p w14:paraId="00493117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33BA" w:rsidRPr="00F1724C" w14:paraId="1A4EA5CE" w14:textId="77777777" w:rsidTr="00BB2C5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292F2FE8" w14:textId="77777777" w:rsidR="00BB33BA" w:rsidRPr="00F1724C" w:rsidRDefault="00BB33BA" w:rsidP="00BB2C5A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b w:val="0"/>
                <w:sz w:val="24"/>
                <w:szCs w:val="24"/>
              </w:rPr>
              <w:t>ET-1</w:t>
            </w:r>
            <w:r w:rsidRPr="00F1724C">
              <w:rPr>
                <w:rFonts w:ascii="Times New Roman" w:hAnsi="Times New Roman" w:cs="Times New Roman"/>
                <w:b w:val="0"/>
                <w:caps w:val="0"/>
                <w:sz w:val="24"/>
                <w:szCs w:val="24"/>
              </w:rPr>
              <w:t xml:space="preserve"> response</w:t>
            </w:r>
          </w:p>
        </w:tc>
        <w:tc>
          <w:tcPr>
            <w:tcW w:w="2118" w:type="dxa"/>
          </w:tcPr>
          <w:p w14:paraId="124D8FE9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Increased</w:t>
            </w:r>
          </w:p>
        </w:tc>
        <w:tc>
          <w:tcPr>
            <w:tcW w:w="1985" w:type="dxa"/>
          </w:tcPr>
          <w:p w14:paraId="4496A547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Term pregnant</w:t>
            </w:r>
          </w:p>
        </w:tc>
        <w:tc>
          <w:tcPr>
            <w:tcW w:w="2693" w:type="dxa"/>
          </w:tcPr>
          <w:p w14:paraId="624F6125" w14:textId="77777777" w:rsidR="00BB33BA" w:rsidRPr="00F1724C" w:rsidRDefault="00BB33BA" w:rsidP="00BB2C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1724C">
              <w:rPr>
                <w:rFonts w:ascii="Times New Roman" w:hAnsi="Times New Roman" w:cs="Times New Roman"/>
                <w:sz w:val="24"/>
                <w:szCs w:val="24"/>
              </w:rPr>
              <w:t>Kaya et al. 1999</w:t>
            </w:r>
          </w:p>
        </w:tc>
      </w:tr>
      <w:tr w:rsidR="00BB33BA" w:rsidRPr="00F1724C" w14:paraId="570B5A43" w14:textId="77777777" w:rsidTr="00BB2C5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1" w:type="dxa"/>
          </w:tcPr>
          <w:p w14:paraId="563B8FC0" w14:textId="77777777" w:rsidR="00BB33BA" w:rsidRPr="00F1724C" w:rsidRDefault="00BB33BA" w:rsidP="00BB2C5A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18" w:type="dxa"/>
          </w:tcPr>
          <w:p w14:paraId="46069044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</w:tcPr>
          <w:p w14:paraId="04D9608A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93" w:type="dxa"/>
          </w:tcPr>
          <w:p w14:paraId="22594DD3" w14:textId="77777777" w:rsidR="00BB33BA" w:rsidRPr="00F1724C" w:rsidRDefault="00BB33BA" w:rsidP="00BB2C5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6992A889" w14:textId="77777777" w:rsidR="00BB33BA" w:rsidRPr="00F1724C" w:rsidRDefault="00BB33BA" w:rsidP="00BB33BA">
      <w:pPr>
        <w:rPr>
          <w:rFonts w:ascii="Times New Roman" w:hAnsi="Times New Roman" w:cs="Times New Roman"/>
          <w:sz w:val="24"/>
          <w:szCs w:val="24"/>
        </w:rPr>
      </w:pPr>
    </w:p>
    <w:p w14:paraId="3DE47EB8" w14:textId="77777777" w:rsidR="00295C0E" w:rsidRPr="00255211" w:rsidRDefault="00295C0E" w:rsidP="00227787">
      <w:pPr>
        <w:rPr>
          <w:rFonts w:ascii="Times New Roman" w:hAnsi="Times New Roman" w:cs="Times New Roman"/>
          <w:sz w:val="24"/>
          <w:szCs w:val="24"/>
        </w:rPr>
      </w:pPr>
    </w:p>
    <w:p w14:paraId="6BFFA225" w14:textId="77777777" w:rsidR="00E0620F" w:rsidRDefault="00E0620F" w:rsidP="00227787">
      <w:pPr>
        <w:rPr>
          <w:rFonts w:ascii="Times New Roman" w:hAnsi="Times New Roman" w:cs="Times New Roman"/>
          <w:sz w:val="24"/>
          <w:szCs w:val="24"/>
        </w:rPr>
      </w:pPr>
    </w:p>
    <w:p w14:paraId="1F8FA5CF" w14:textId="77777777" w:rsidR="00814A99" w:rsidRDefault="00814A99" w:rsidP="00E0620F">
      <w:pPr>
        <w:rPr>
          <w:rFonts w:ascii="Times New Roman" w:hAnsi="Times New Roman" w:cs="Times New Roman"/>
          <w:sz w:val="24"/>
          <w:szCs w:val="24"/>
        </w:rPr>
      </w:pPr>
    </w:p>
    <w:p w14:paraId="64D8A8A0" w14:textId="77777777" w:rsidR="00814A99" w:rsidRPr="00255211" w:rsidRDefault="00814A99" w:rsidP="00E0620F">
      <w:pPr>
        <w:rPr>
          <w:rFonts w:ascii="Times New Roman" w:hAnsi="Times New Roman" w:cs="Times New Roman"/>
          <w:sz w:val="24"/>
          <w:szCs w:val="24"/>
        </w:rPr>
      </w:pPr>
    </w:p>
    <w:p w14:paraId="6E114B5E" w14:textId="100EB122" w:rsidR="00BA2A4B" w:rsidRPr="00E0620F" w:rsidRDefault="00BA2A4B" w:rsidP="00E0620F">
      <w:pPr>
        <w:rPr>
          <w:rFonts w:ascii="Times New Roman" w:hAnsi="Times New Roman" w:cs="Times New Roman"/>
          <w:b/>
          <w:sz w:val="20"/>
          <w:szCs w:val="24"/>
        </w:rPr>
      </w:pPr>
    </w:p>
    <w:sectPr w:rsidR="00BA2A4B" w:rsidRPr="00E0620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dvTT5235d5a9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MT">
    <w:altName w:val="MS Gothic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Open Sans">
    <w:altName w:val="Times New Roman"/>
    <w:charset w:val="00"/>
    <w:family w:val="auto"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A131EB2"/>
    <w:multiLevelType w:val="multilevel"/>
    <w:tmpl w:val="8D243B2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13E55B2C"/>
    <w:multiLevelType w:val="multilevel"/>
    <w:tmpl w:val="C0E0D23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15784B54"/>
    <w:multiLevelType w:val="multilevel"/>
    <w:tmpl w:val="3B209A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17A71EFF"/>
    <w:multiLevelType w:val="multilevel"/>
    <w:tmpl w:val="A1B41F5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203675A8"/>
    <w:multiLevelType w:val="multilevel"/>
    <w:tmpl w:val="DFBA92D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41435F76"/>
    <w:multiLevelType w:val="multilevel"/>
    <w:tmpl w:val="05722CA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44687BE4"/>
    <w:multiLevelType w:val="multilevel"/>
    <w:tmpl w:val="4770097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4E722B1F"/>
    <w:multiLevelType w:val="multilevel"/>
    <w:tmpl w:val="E5E4043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5E4B35EF"/>
    <w:multiLevelType w:val="multilevel"/>
    <w:tmpl w:val="7F2E67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6FCA5884"/>
    <w:multiLevelType w:val="hybridMultilevel"/>
    <w:tmpl w:val="154E8EC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0AA7BBE"/>
    <w:multiLevelType w:val="multilevel"/>
    <w:tmpl w:val="112289F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73625A3B"/>
    <w:multiLevelType w:val="multilevel"/>
    <w:tmpl w:val="8520BD8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75911C57"/>
    <w:multiLevelType w:val="multilevel"/>
    <w:tmpl w:val="ECBC713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7"/>
  </w:num>
  <w:num w:numId="2">
    <w:abstractNumId w:val="4"/>
  </w:num>
  <w:num w:numId="3">
    <w:abstractNumId w:val="12"/>
  </w:num>
  <w:num w:numId="4">
    <w:abstractNumId w:val="6"/>
  </w:num>
  <w:num w:numId="5">
    <w:abstractNumId w:val="0"/>
  </w:num>
  <w:num w:numId="6">
    <w:abstractNumId w:val="11"/>
  </w:num>
  <w:num w:numId="7">
    <w:abstractNumId w:val="3"/>
  </w:num>
  <w:num w:numId="8">
    <w:abstractNumId w:val="8"/>
  </w:num>
  <w:num w:numId="9">
    <w:abstractNumId w:val="1"/>
  </w:num>
  <w:num w:numId="10">
    <w:abstractNumId w:val="5"/>
  </w:num>
  <w:num w:numId="11">
    <w:abstractNumId w:val="2"/>
  </w:num>
  <w:num w:numId="12">
    <w:abstractNumId w:val="10"/>
  </w:num>
  <w:num w:numId="13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02a0texjea5fxerd5uxt0rhvzwp2ftvaeer&quot;&gt;Clodagh library Copy&lt;record-ids&gt;&lt;item&gt;53&lt;/item&gt;&lt;item&gt;86&lt;/item&gt;&lt;item&gt;94&lt;/item&gt;&lt;item&gt;95&lt;/item&gt;&lt;item&gt;118&lt;/item&gt;&lt;item&gt;391&lt;/item&gt;&lt;item&gt;407&lt;/item&gt;&lt;item&gt;439&lt;/item&gt;&lt;item&gt;517&lt;/item&gt;&lt;item&gt;559&lt;/item&gt;&lt;item&gt;565&lt;/item&gt;&lt;item&gt;582&lt;/item&gt;&lt;item&gt;628&lt;/item&gt;&lt;item&gt;1167&lt;/item&gt;&lt;item&gt;1169&lt;/item&gt;&lt;item&gt;1170&lt;/item&gt;&lt;item&gt;1171&lt;/item&gt;&lt;item&gt;1175&lt;/item&gt;&lt;item&gt;1176&lt;/item&gt;&lt;item&gt;1177&lt;/item&gt;&lt;item&gt;1178&lt;/item&gt;&lt;item&gt;1179&lt;/item&gt;&lt;item&gt;1180&lt;/item&gt;&lt;item&gt;1182&lt;/item&gt;&lt;item&gt;1185&lt;/item&gt;&lt;item&gt;1186&lt;/item&gt;&lt;item&gt;1187&lt;/item&gt;&lt;item&gt;1188&lt;/item&gt;&lt;item&gt;1192&lt;/item&gt;&lt;item&gt;1195&lt;/item&gt;&lt;item&gt;1200&lt;/item&gt;&lt;item&gt;1203&lt;/item&gt;&lt;item&gt;1204&lt;/item&gt;&lt;item&gt;1205&lt;/item&gt;&lt;item&gt;1206&lt;/item&gt;&lt;item&gt;1209&lt;/item&gt;&lt;item&gt;1212&lt;/item&gt;&lt;item&gt;1213&lt;/item&gt;&lt;item&gt;1216&lt;/item&gt;&lt;item&gt;1219&lt;/item&gt;&lt;item&gt;1220&lt;/item&gt;&lt;item&gt;1221&lt;/item&gt;&lt;item&gt;1222&lt;/item&gt;&lt;item&gt;1225&lt;/item&gt;&lt;item&gt;1226&lt;/item&gt;&lt;item&gt;1228&lt;/item&gt;&lt;item&gt;1231&lt;/item&gt;&lt;item&gt;1233&lt;/item&gt;&lt;item&gt;1236&lt;/item&gt;&lt;item&gt;1237&lt;/item&gt;&lt;item&gt;1238&lt;/item&gt;&lt;item&gt;1244&lt;/item&gt;&lt;item&gt;1245&lt;/item&gt;&lt;item&gt;1247&lt;/item&gt;&lt;item&gt;1249&lt;/item&gt;&lt;item&gt;1250&lt;/item&gt;&lt;item&gt;1251&lt;/item&gt;&lt;item&gt;1252&lt;/item&gt;&lt;item&gt;1253&lt;/item&gt;&lt;item&gt;1254&lt;/item&gt;&lt;item&gt;1262&lt;/item&gt;&lt;item&gt;1266&lt;/item&gt;&lt;item&gt;1268&lt;/item&gt;&lt;item&gt;1269&lt;/item&gt;&lt;item&gt;1270&lt;/item&gt;&lt;item&gt;1271&lt;/item&gt;&lt;item&gt;1273&lt;/item&gt;&lt;item&gt;1274&lt;/item&gt;&lt;item&gt;1275&lt;/item&gt;&lt;item&gt;1276&lt;/item&gt;&lt;item&gt;1277&lt;/item&gt;&lt;item&gt;1278&lt;/item&gt;&lt;item&gt;1280&lt;/item&gt;&lt;item&gt;1282&lt;/item&gt;&lt;item&gt;1283&lt;/item&gt;&lt;item&gt;1287&lt;/item&gt;&lt;item&gt;1288&lt;/item&gt;&lt;item&gt;1290&lt;/item&gt;&lt;item&gt;1292&lt;/item&gt;&lt;item&gt;1293&lt;/item&gt;&lt;item&gt;1296&lt;/item&gt;&lt;item&gt;1297&lt;/item&gt;&lt;item&gt;1298&lt;/item&gt;&lt;item&gt;1299&lt;/item&gt;&lt;item&gt;1300&lt;/item&gt;&lt;item&gt;1301&lt;/item&gt;&lt;item&gt;1302&lt;/item&gt;&lt;item&gt;1304&lt;/item&gt;&lt;item&gt;1307&lt;/item&gt;&lt;item&gt;1308&lt;/item&gt;&lt;item&gt;1309&lt;/item&gt;&lt;item&gt;1310&lt;/item&gt;&lt;item&gt;1311&lt;/item&gt;&lt;item&gt;1312&lt;/item&gt;&lt;item&gt;1314&lt;/item&gt;&lt;item&gt;1315&lt;/item&gt;&lt;item&gt;1316&lt;/item&gt;&lt;item&gt;1317&lt;/item&gt;&lt;item&gt;1318&lt;/item&gt;&lt;item&gt;1319&lt;/item&gt;&lt;item&gt;1323&lt;/item&gt;&lt;item&gt;1324&lt;/item&gt;&lt;item&gt;1325&lt;/item&gt;&lt;item&gt;1326&lt;/item&gt;&lt;item&gt;1327&lt;/item&gt;&lt;item&gt;1328&lt;/item&gt;&lt;item&gt;1330&lt;/item&gt;&lt;item&gt;1332&lt;/item&gt;&lt;item&gt;1334&lt;/item&gt;&lt;item&gt;1337&lt;/item&gt;&lt;item&gt;1338&lt;/item&gt;&lt;item&gt;1351&lt;/item&gt;&lt;item&gt;1352&lt;/item&gt;&lt;item&gt;1353&lt;/item&gt;&lt;item&gt;1354&lt;/item&gt;&lt;item&gt;1355&lt;/item&gt;&lt;item&gt;1357&lt;/item&gt;&lt;item&gt;1363&lt;/item&gt;&lt;item&gt;1367&lt;/item&gt;&lt;item&gt;1368&lt;/item&gt;&lt;item&gt;1369&lt;/item&gt;&lt;item&gt;1371&lt;/item&gt;&lt;item&gt;1372&lt;/item&gt;&lt;item&gt;1374&lt;/item&gt;&lt;item&gt;1376&lt;/item&gt;&lt;item&gt;1377&lt;/item&gt;&lt;item&gt;1378&lt;/item&gt;&lt;item&gt;1382&lt;/item&gt;&lt;item&gt;1383&lt;/item&gt;&lt;item&gt;1388&lt;/item&gt;&lt;item&gt;1389&lt;/item&gt;&lt;/record-ids&gt;&lt;/item&gt;&lt;/Libraries&gt;"/>
  </w:docVars>
  <w:rsids>
    <w:rsidRoot w:val="007F1655"/>
    <w:rsid w:val="00003576"/>
    <w:rsid w:val="000039C9"/>
    <w:rsid w:val="000057F5"/>
    <w:rsid w:val="00007951"/>
    <w:rsid w:val="00010EB2"/>
    <w:rsid w:val="000121D2"/>
    <w:rsid w:val="00015A87"/>
    <w:rsid w:val="000200F8"/>
    <w:rsid w:val="000242AA"/>
    <w:rsid w:val="0002574C"/>
    <w:rsid w:val="00026215"/>
    <w:rsid w:val="000310DA"/>
    <w:rsid w:val="00042F72"/>
    <w:rsid w:val="00043BA4"/>
    <w:rsid w:val="00046606"/>
    <w:rsid w:val="00050D8B"/>
    <w:rsid w:val="000548A2"/>
    <w:rsid w:val="00055029"/>
    <w:rsid w:val="00061AD5"/>
    <w:rsid w:val="00062E00"/>
    <w:rsid w:val="00066049"/>
    <w:rsid w:val="0007109D"/>
    <w:rsid w:val="00071B7E"/>
    <w:rsid w:val="00072FC2"/>
    <w:rsid w:val="000732CA"/>
    <w:rsid w:val="00076EC1"/>
    <w:rsid w:val="00077698"/>
    <w:rsid w:val="00084275"/>
    <w:rsid w:val="00095557"/>
    <w:rsid w:val="00097973"/>
    <w:rsid w:val="000A15CF"/>
    <w:rsid w:val="000A1CB1"/>
    <w:rsid w:val="000A2143"/>
    <w:rsid w:val="000A4319"/>
    <w:rsid w:val="000A4B18"/>
    <w:rsid w:val="000A6D4D"/>
    <w:rsid w:val="000A72F2"/>
    <w:rsid w:val="000B1E19"/>
    <w:rsid w:val="000B36E0"/>
    <w:rsid w:val="000C0346"/>
    <w:rsid w:val="000C1748"/>
    <w:rsid w:val="000C1828"/>
    <w:rsid w:val="000D17D9"/>
    <w:rsid w:val="000D33C0"/>
    <w:rsid w:val="000D4F28"/>
    <w:rsid w:val="000D51BC"/>
    <w:rsid w:val="000D63F5"/>
    <w:rsid w:val="000E346B"/>
    <w:rsid w:val="000E5B48"/>
    <w:rsid w:val="000E7512"/>
    <w:rsid w:val="000F6864"/>
    <w:rsid w:val="000F7A33"/>
    <w:rsid w:val="000F7FC0"/>
    <w:rsid w:val="00103511"/>
    <w:rsid w:val="0010717F"/>
    <w:rsid w:val="0010743F"/>
    <w:rsid w:val="001113E3"/>
    <w:rsid w:val="001113F1"/>
    <w:rsid w:val="00112D78"/>
    <w:rsid w:val="0012169D"/>
    <w:rsid w:val="00123814"/>
    <w:rsid w:val="00124D84"/>
    <w:rsid w:val="00125751"/>
    <w:rsid w:val="001308D5"/>
    <w:rsid w:val="00133B64"/>
    <w:rsid w:val="00134868"/>
    <w:rsid w:val="0013610A"/>
    <w:rsid w:val="0014337C"/>
    <w:rsid w:val="0014620A"/>
    <w:rsid w:val="00152C86"/>
    <w:rsid w:val="001576B9"/>
    <w:rsid w:val="001637DD"/>
    <w:rsid w:val="00170D6E"/>
    <w:rsid w:val="00173C1C"/>
    <w:rsid w:val="001773DE"/>
    <w:rsid w:val="0018014B"/>
    <w:rsid w:val="00181333"/>
    <w:rsid w:val="00183CFE"/>
    <w:rsid w:val="001852FC"/>
    <w:rsid w:val="00192D7F"/>
    <w:rsid w:val="00193D63"/>
    <w:rsid w:val="00193D67"/>
    <w:rsid w:val="001942D5"/>
    <w:rsid w:val="001953BF"/>
    <w:rsid w:val="001A0752"/>
    <w:rsid w:val="001A19A1"/>
    <w:rsid w:val="001A1BCF"/>
    <w:rsid w:val="001A5C31"/>
    <w:rsid w:val="001A631F"/>
    <w:rsid w:val="001A7B56"/>
    <w:rsid w:val="001B01EF"/>
    <w:rsid w:val="001B0855"/>
    <w:rsid w:val="001B3425"/>
    <w:rsid w:val="001B3706"/>
    <w:rsid w:val="001C1A2B"/>
    <w:rsid w:val="001C278C"/>
    <w:rsid w:val="001C33AB"/>
    <w:rsid w:val="001C3A19"/>
    <w:rsid w:val="001C4447"/>
    <w:rsid w:val="001C5E2A"/>
    <w:rsid w:val="001D05C2"/>
    <w:rsid w:val="001D2FA1"/>
    <w:rsid w:val="001D38E8"/>
    <w:rsid w:val="001D51BB"/>
    <w:rsid w:val="001D5DE6"/>
    <w:rsid w:val="001E05BF"/>
    <w:rsid w:val="001E5CF8"/>
    <w:rsid w:val="001E64A5"/>
    <w:rsid w:val="001E7619"/>
    <w:rsid w:val="001F42A4"/>
    <w:rsid w:val="001F44CD"/>
    <w:rsid w:val="001F4882"/>
    <w:rsid w:val="00202DCB"/>
    <w:rsid w:val="0020310F"/>
    <w:rsid w:val="0020626D"/>
    <w:rsid w:val="00206C4B"/>
    <w:rsid w:val="002070DD"/>
    <w:rsid w:val="002071CF"/>
    <w:rsid w:val="00212563"/>
    <w:rsid w:val="00213A75"/>
    <w:rsid w:val="00217236"/>
    <w:rsid w:val="00220A02"/>
    <w:rsid w:val="00224C98"/>
    <w:rsid w:val="00227787"/>
    <w:rsid w:val="00230BED"/>
    <w:rsid w:val="0023122F"/>
    <w:rsid w:val="0023237A"/>
    <w:rsid w:val="0024130C"/>
    <w:rsid w:val="00241BBF"/>
    <w:rsid w:val="00242A73"/>
    <w:rsid w:val="002454A1"/>
    <w:rsid w:val="002470AE"/>
    <w:rsid w:val="00250AB0"/>
    <w:rsid w:val="00255211"/>
    <w:rsid w:val="002557BC"/>
    <w:rsid w:val="002570CE"/>
    <w:rsid w:val="00260C89"/>
    <w:rsid w:val="002616D0"/>
    <w:rsid w:val="00262A8B"/>
    <w:rsid w:val="00262F6E"/>
    <w:rsid w:val="00263F3B"/>
    <w:rsid w:val="00264A7E"/>
    <w:rsid w:val="00264CF0"/>
    <w:rsid w:val="00266B0E"/>
    <w:rsid w:val="00272938"/>
    <w:rsid w:val="0027358E"/>
    <w:rsid w:val="002763F3"/>
    <w:rsid w:val="002803F2"/>
    <w:rsid w:val="0028578D"/>
    <w:rsid w:val="002863C8"/>
    <w:rsid w:val="00291ED1"/>
    <w:rsid w:val="00294FA8"/>
    <w:rsid w:val="00295C0E"/>
    <w:rsid w:val="0029683A"/>
    <w:rsid w:val="002A00A3"/>
    <w:rsid w:val="002A1C95"/>
    <w:rsid w:val="002A259E"/>
    <w:rsid w:val="002A2CAD"/>
    <w:rsid w:val="002A4308"/>
    <w:rsid w:val="002A57DD"/>
    <w:rsid w:val="002B0F59"/>
    <w:rsid w:val="002B4BA7"/>
    <w:rsid w:val="002B5F5D"/>
    <w:rsid w:val="002B7A2D"/>
    <w:rsid w:val="002B7D9D"/>
    <w:rsid w:val="002C01D8"/>
    <w:rsid w:val="002C0BCC"/>
    <w:rsid w:val="002C595A"/>
    <w:rsid w:val="002D3168"/>
    <w:rsid w:val="002D31FA"/>
    <w:rsid w:val="002D3954"/>
    <w:rsid w:val="002D4FEB"/>
    <w:rsid w:val="002D55D3"/>
    <w:rsid w:val="002D6197"/>
    <w:rsid w:val="002E34FA"/>
    <w:rsid w:val="002E5564"/>
    <w:rsid w:val="002F27E9"/>
    <w:rsid w:val="002F3A87"/>
    <w:rsid w:val="00304117"/>
    <w:rsid w:val="00304992"/>
    <w:rsid w:val="0030605C"/>
    <w:rsid w:val="003074FD"/>
    <w:rsid w:val="0031009F"/>
    <w:rsid w:val="00310174"/>
    <w:rsid w:val="0031082F"/>
    <w:rsid w:val="003120BD"/>
    <w:rsid w:val="00316119"/>
    <w:rsid w:val="00317DA6"/>
    <w:rsid w:val="003205C6"/>
    <w:rsid w:val="00322AE4"/>
    <w:rsid w:val="003240BB"/>
    <w:rsid w:val="00325768"/>
    <w:rsid w:val="0033228F"/>
    <w:rsid w:val="003324E4"/>
    <w:rsid w:val="00337002"/>
    <w:rsid w:val="00344D4C"/>
    <w:rsid w:val="003519AE"/>
    <w:rsid w:val="00351C27"/>
    <w:rsid w:val="00352276"/>
    <w:rsid w:val="00354114"/>
    <w:rsid w:val="00354582"/>
    <w:rsid w:val="00357FAA"/>
    <w:rsid w:val="00360AD2"/>
    <w:rsid w:val="003639FC"/>
    <w:rsid w:val="00370014"/>
    <w:rsid w:val="003730F8"/>
    <w:rsid w:val="00380498"/>
    <w:rsid w:val="00382114"/>
    <w:rsid w:val="003823C9"/>
    <w:rsid w:val="00382ECC"/>
    <w:rsid w:val="00385FAF"/>
    <w:rsid w:val="00391648"/>
    <w:rsid w:val="00397B8F"/>
    <w:rsid w:val="003A0B89"/>
    <w:rsid w:val="003A2398"/>
    <w:rsid w:val="003A5241"/>
    <w:rsid w:val="003B0431"/>
    <w:rsid w:val="003B11B5"/>
    <w:rsid w:val="003C555D"/>
    <w:rsid w:val="003D0F12"/>
    <w:rsid w:val="003D29B4"/>
    <w:rsid w:val="003E03DC"/>
    <w:rsid w:val="003E3D37"/>
    <w:rsid w:val="003F04BE"/>
    <w:rsid w:val="003F2F1E"/>
    <w:rsid w:val="003F373C"/>
    <w:rsid w:val="003F5E78"/>
    <w:rsid w:val="0040021F"/>
    <w:rsid w:val="0040087D"/>
    <w:rsid w:val="00401014"/>
    <w:rsid w:val="00403311"/>
    <w:rsid w:val="00404645"/>
    <w:rsid w:val="00406C73"/>
    <w:rsid w:val="00411C43"/>
    <w:rsid w:val="00412EB8"/>
    <w:rsid w:val="00415904"/>
    <w:rsid w:val="00415D5E"/>
    <w:rsid w:val="00415D82"/>
    <w:rsid w:val="004164CC"/>
    <w:rsid w:val="004207CE"/>
    <w:rsid w:val="00423B59"/>
    <w:rsid w:val="004252DA"/>
    <w:rsid w:val="004272BD"/>
    <w:rsid w:val="00427789"/>
    <w:rsid w:val="0043013E"/>
    <w:rsid w:val="004341C0"/>
    <w:rsid w:val="00436865"/>
    <w:rsid w:val="004437E4"/>
    <w:rsid w:val="004448FE"/>
    <w:rsid w:val="00447FC6"/>
    <w:rsid w:val="0045137E"/>
    <w:rsid w:val="00455470"/>
    <w:rsid w:val="00461287"/>
    <w:rsid w:val="00462C29"/>
    <w:rsid w:val="004650C4"/>
    <w:rsid w:val="00465CBF"/>
    <w:rsid w:val="00466DEB"/>
    <w:rsid w:val="00467802"/>
    <w:rsid w:val="00467DF2"/>
    <w:rsid w:val="004743DD"/>
    <w:rsid w:val="0047444F"/>
    <w:rsid w:val="00474AC8"/>
    <w:rsid w:val="00482359"/>
    <w:rsid w:val="00484074"/>
    <w:rsid w:val="004862CD"/>
    <w:rsid w:val="00493A04"/>
    <w:rsid w:val="00493AAB"/>
    <w:rsid w:val="00496E80"/>
    <w:rsid w:val="004A07DB"/>
    <w:rsid w:val="004A1362"/>
    <w:rsid w:val="004A440F"/>
    <w:rsid w:val="004A6897"/>
    <w:rsid w:val="004B2004"/>
    <w:rsid w:val="004B4B0E"/>
    <w:rsid w:val="004B5913"/>
    <w:rsid w:val="004B6F8F"/>
    <w:rsid w:val="004C01F7"/>
    <w:rsid w:val="004C190D"/>
    <w:rsid w:val="004C31EB"/>
    <w:rsid w:val="004C6CC1"/>
    <w:rsid w:val="004D09E7"/>
    <w:rsid w:val="004D1932"/>
    <w:rsid w:val="004D3CEA"/>
    <w:rsid w:val="004D4DBB"/>
    <w:rsid w:val="004D5057"/>
    <w:rsid w:val="004D5F5B"/>
    <w:rsid w:val="004D77A7"/>
    <w:rsid w:val="004E0169"/>
    <w:rsid w:val="004E5744"/>
    <w:rsid w:val="004F21F3"/>
    <w:rsid w:val="004F28CB"/>
    <w:rsid w:val="004F2E35"/>
    <w:rsid w:val="004F3B8B"/>
    <w:rsid w:val="004F4E8E"/>
    <w:rsid w:val="004F658D"/>
    <w:rsid w:val="004F7E05"/>
    <w:rsid w:val="00515C64"/>
    <w:rsid w:val="005162EE"/>
    <w:rsid w:val="005163A6"/>
    <w:rsid w:val="00517AC4"/>
    <w:rsid w:val="00520E48"/>
    <w:rsid w:val="0052457C"/>
    <w:rsid w:val="00524984"/>
    <w:rsid w:val="005253C5"/>
    <w:rsid w:val="0052575D"/>
    <w:rsid w:val="00525BAE"/>
    <w:rsid w:val="00532621"/>
    <w:rsid w:val="00533199"/>
    <w:rsid w:val="00541636"/>
    <w:rsid w:val="00541D49"/>
    <w:rsid w:val="00542660"/>
    <w:rsid w:val="005430B9"/>
    <w:rsid w:val="00544838"/>
    <w:rsid w:val="00545C9A"/>
    <w:rsid w:val="005530BB"/>
    <w:rsid w:val="00553DE2"/>
    <w:rsid w:val="00555E73"/>
    <w:rsid w:val="00565F03"/>
    <w:rsid w:val="005679E2"/>
    <w:rsid w:val="00567BB3"/>
    <w:rsid w:val="005743B2"/>
    <w:rsid w:val="005759A1"/>
    <w:rsid w:val="0057646B"/>
    <w:rsid w:val="00576FE4"/>
    <w:rsid w:val="0058051A"/>
    <w:rsid w:val="00581C5F"/>
    <w:rsid w:val="0058388D"/>
    <w:rsid w:val="00583D79"/>
    <w:rsid w:val="00585839"/>
    <w:rsid w:val="0058686A"/>
    <w:rsid w:val="00587C88"/>
    <w:rsid w:val="00587FDA"/>
    <w:rsid w:val="00593A06"/>
    <w:rsid w:val="005A3AD7"/>
    <w:rsid w:val="005A6FB1"/>
    <w:rsid w:val="005B2387"/>
    <w:rsid w:val="005C2489"/>
    <w:rsid w:val="005C72E6"/>
    <w:rsid w:val="005D0909"/>
    <w:rsid w:val="005D0D3D"/>
    <w:rsid w:val="005D0DC6"/>
    <w:rsid w:val="005D48D8"/>
    <w:rsid w:val="005D7B6E"/>
    <w:rsid w:val="005E5BF3"/>
    <w:rsid w:val="005E6FA1"/>
    <w:rsid w:val="005F4A07"/>
    <w:rsid w:val="005F5D9B"/>
    <w:rsid w:val="006047AE"/>
    <w:rsid w:val="006108CF"/>
    <w:rsid w:val="00611DC0"/>
    <w:rsid w:val="0061275C"/>
    <w:rsid w:val="00613001"/>
    <w:rsid w:val="006138C3"/>
    <w:rsid w:val="00615D57"/>
    <w:rsid w:val="006329E7"/>
    <w:rsid w:val="0063451C"/>
    <w:rsid w:val="00634F8A"/>
    <w:rsid w:val="006424C6"/>
    <w:rsid w:val="006425A4"/>
    <w:rsid w:val="006462D7"/>
    <w:rsid w:val="00653954"/>
    <w:rsid w:val="00653997"/>
    <w:rsid w:val="00665791"/>
    <w:rsid w:val="00672493"/>
    <w:rsid w:val="00672816"/>
    <w:rsid w:val="00673F32"/>
    <w:rsid w:val="0067427B"/>
    <w:rsid w:val="0067654F"/>
    <w:rsid w:val="006770C4"/>
    <w:rsid w:val="00681F73"/>
    <w:rsid w:val="00683273"/>
    <w:rsid w:val="006840F9"/>
    <w:rsid w:val="006861D0"/>
    <w:rsid w:val="00686577"/>
    <w:rsid w:val="006879F5"/>
    <w:rsid w:val="00690B90"/>
    <w:rsid w:val="0069299C"/>
    <w:rsid w:val="00692C58"/>
    <w:rsid w:val="00694797"/>
    <w:rsid w:val="00696E7B"/>
    <w:rsid w:val="006A12C9"/>
    <w:rsid w:val="006A2A89"/>
    <w:rsid w:val="006A3062"/>
    <w:rsid w:val="006A42DC"/>
    <w:rsid w:val="006A4BD7"/>
    <w:rsid w:val="006A6139"/>
    <w:rsid w:val="006A63F6"/>
    <w:rsid w:val="006A6C31"/>
    <w:rsid w:val="006A6CEF"/>
    <w:rsid w:val="006B007E"/>
    <w:rsid w:val="006B125D"/>
    <w:rsid w:val="006B1CA2"/>
    <w:rsid w:val="006B3947"/>
    <w:rsid w:val="006C4ACB"/>
    <w:rsid w:val="006C7091"/>
    <w:rsid w:val="006D295D"/>
    <w:rsid w:val="006D6785"/>
    <w:rsid w:val="006D76F7"/>
    <w:rsid w:val="006E4DB7"/>
    <w:rsid w:val="006F2981"/>
    <w:rsid w:val="006F29DC"/>
    <w:rsid w:val="006F2D9E"/>
    <w:rsid w:val="006F3072"/>
    <w:rsid w:val="006F3F47"/>
    <w:rsid w:val="006F6E15"/>
    <w:rsid w:val="007008CE"/>
    <w:rsid w:val="00700D9C"/>
    <w:rsid w:val="0070338B"/>
    <w:rsid w:val="007036F6"/>
    <w:rsid w:val="00704066"/>
    <w:rsid w:val="0071301D"/>
    <w:rsid w:val="00717E0E"/>
    <w:rsid w:val="007206E4"/>
    <w:rsid w:val="00720A4E"/>
    <w:rsid w:val="00726DF4"/>
    <w:rsid w:val="007438C9"/>
    <w:rsid w:val="00745D86"/>
    <w:rsid w:val="007503E5"/>
    <w:rsid w:val="00753049"/>
    <w:rsid w:val="007535F5"/>
    <w:rsid w:val="007570D5"/>
    <w:rsid w:val="00757499"/>
    <w:rsid w:val="00757CCD"/>
    <w:rsid w:val="00761A7C"/>
    <w:rsid w:val="0076297B"/>
    <w:rsid w:val="00766632"/>
    <w:rsid w:val="00767FCF"/>
    <w:rsid w:val="00770936"/>
    <w:rsid w:val="00771240"/>
    <w:rsid w:val="00774117"/>
    <w:rsid w:val="0078344F"/>
    <w:rsid w:val="00786BDC"/>
    <w:rsid w:val="00787E45"/>
    <w:rsid w:val="00792FCA"/>
    <w:rsid w:val="007932B9"/>
    <w:rsid w:val="007A786B"/>
    <w:rsid w:val="007B03AF"/>
    <w:rsid w:val="007B2BF3"/>
    <w:rsid w:val="007B483E"/>
    <w:rsid w:val="007B4A84"/>
    <w:rsid w:val="007C2D64"/>
    <w:rsid w:val="007C3E9F"/>
    <w:rsid w:val="007D1668"/>
    <w:rsid w:val="007D2EA3"/>
    <w:rsid w:val="007D4F27"/>
    <w:rsid w:val="007D5D0F"/>
    <w:rsid w:val="007D678A"/>
    <w:rsid w:val="007D7376"/>
    <w:rsid w:val="007E2DE8"/>
    <w:rsid w:val="007E5CF7"/>
    <w:rsid w:val="007F10C6"/>
    <w:rsid w:val="007F1655"/>
    <w:rsid w:val="007F25D7"/>
    <w:rsid w:val="007F388E"/>
    <w:rsid w:val="007F52DA"/>
    <w:rsid w:val="0080116A"/>
    <w:rsid w:val="008014E6"/>
    <w:rsid w:val="008041DB"/>
    <w:rsid w:val="008050E2"/>
    <w:rsid w:val="00805643"/>
    <w:rsid w:val="00814A99"/>
    <w:rsid w:val="0081777D"/>
    <w:rsid w:val="00817A39"/>
    <w:rsid w:val="0082393B"/>
    <w:rsid w:val="008256BE"/>
    <w:rsid w:val="00826332"/>
    <w:rsid w:val="0082742D"/>
    <w:rsid w:val="00827CB6"/>
    <w:rsid w:val="00833707"/>
    <w:rsid w:val="0084367E"/>
    <w:rsid w:val="00844564"/>
    <w:rsid w:val="008460BB"/>
    <w:rsid w:val="00847049"/>
    <w:rsid w:val="00847DE7"/>
    <w:rsid w:val="00855633"/>
    <w:rsid w:val="00857B81"/>
    <w:rsid w:val="00860784"/>
    <w:rsid w:val="008615E0"/>
    <w:rsid w:val="00865BBE"/>
    <w:rsid w:val="008673B2"/>
    <w:rsid w:val="00872060"/>
    <w:rsid w:val="00872192"/>
    <w:rsid w:val="00872A7C"/>
    <w:rsid w:val="00880BF4"/>
    <w:rsid w:val="008827D5"/>
    <w:rsid w:val="00886F3D"/>
    <w:rsid w:val="00887E11"/>
    <w:rsid w:val="0089582E"/>
    <w:rsid w:val="0089595B"/>
    <w:rsid w:val="008A1424"/>
    <w:rsid w:val="008A19AE"/>
    <w:rsid w:val="008A19C7"/>
    <w:rsid w:val="008A598F"/>
    <w:rsid w:val="008A6440"/>
    <w:rsid w:val="008A6A71"/>
    <w:rsid w:val="008B03F5"/>
    <w:rsid w:val="008B770F"/>
    <w:rsid w:val="008C15B6"/>
    <w:rsid w:val="008C2AE0"/>
    <w:rsid w:val="008C519A"/>
    <w:rsid w:val="008C5254"/>
    <w:rsid w:val="008C61FE"/>
    <w:rsid w:val="008D0AFE"/>
    <w:rsid w:val="008D480D"/>
    <w:rsid w:val="008E028D"/>
    <w:rsid w:val="008E2069"/>
    <w:rsid w:val="008E422E"/>
    <w:rsid w:val="008E51F5"/>
    <w:rsid w:val="008E60E4"/>
    <w:rsid w:val="008E7785"/>
    <w:rsid w:val="008F0DF0"/>
    <w:rsid w:val="008F334B"/>
    <w:rsid w:val="008F56AF"/>
    <w:rsid w:val="008F6005"/>
    <w:rsid w:val="0090169B"/>
    <w:rsid w:val="00901933"/>
    <w:rsid w:val="009022B5"/>
    <w:rsid w:val="00904587"/>
    <w:rsid w:val="00904600"/>
    <w:rsid w:val="009046BF"/>
    <w:rsid w:val="00911A23"/>
    <w:rsid w:val="00912D89"/>
    <w:rsid w:val="00914ABA"/>
    <w:rsid w:val="00915263"/>
    <w:rsid w:val="00916612"/>
    <w:rsid w:val="00932412"/>
    <w:rsid w:val="009331EA"/>
    <w:rsid w:val="009335C3"/>
    <w:rsid w:val="00934184"/>
    <w:rsid w:val="009426B4"/>
    <w:rsid w:val="009462A5"/>
    <w:rsid w:val="00952DF0"/>
    <w:rsid w:val="00954AE3"/>
    <w:rsid w:val="00955BD3"/>
    <w:rsid w:val="009622C3"/>
    <w:rsid w:val="00964B2F"/>
    <w:rsid w:val="00967EFA"/>
    <w:rsid w:val="009720B8"/>
    <w:rsid w:val="0097289F"/>
    <w:rsid w:val="00974611"/>
    <w:rsid w:val="00974B12"/>
    <w:rsid w:val="00975FB0"/>
    <w:rsid w:val="00976FC4"/>
    <w:rsid w:val="00977843"/>
    <w:rsid w:val="009841A7"/>
    <w:rsid w:val="0098569C"/>
    <w:rsid w:val="009869B8"/>
    <w:rsid w:val="0098775F"/>
    <w:rsid w:val="00991D3A"/>
    <w:rsid w:val="00993A7B"/>
    <w:rsid w:val="00994735"/>
    <w:rsid w:val="00994882"/>
    <w:rsid w:val="00996208"/>
    <w:rsid w:val="009976AD"/>
    <w:rsid w:val="00997D0C"/>
    <w:rsid w:val="009A0942"/>
    <w:rsid w:val="009A3526"/>
    <w:rsid w:val="009A42CA"/>
    <w:rsid w:val="009A669C"/>
    <w:rsid w:val="009A68A8"/>
    <w:rsid w:val="009B0F46"/>
    <w:rsid w:val="009B3DBE"/>
    <w:rsid w:val="009B5668"/>
    <w:rsid w:val="009C02EB"/>
    <w:rsid w:val="009C1391"/>
    <w:rsid w:val="009C41D7"/>
    <w:rsid w:val="009C64F4"/>
    <w:rsid w:val="009D0CB8"/>
    <w:rsid w:val="009D162C"/>
    <w:rsid w:val="009D2AB5"/>
    <w:rsid w:val="009D31CE"/>
    <w:rsid w:val="009D78AB"/>
    <w:rsid w:val="009E327B"/>
    <w:rsid w:val="009E408A"/>
    <w:rsid w:val="009E50F6"/>
    <w:rsid w:val="009E55A8"/>
    <w:rsid w:val="009F20F1"/>
    <w:rsid w:val="009F389A"/>
    <w:rsid w:val="00A045B8"/>
    <w:rsid w:val="00A04C35"/>
    <w:rsid w:val="00A05CCB"/>
    <w:rsid w:val="00A0700D"/>
    <w:rsid w:val="00A30566"/>
    <w:rsid w:val="00A31239"/>
    <w:rsid w:val="00A3184C"/>
    <w:rsid w:val="00A329DC"/>
    <w:rsid w:val="00A35157"/>
    <w:rsid w:val="00A36053"/>
    <w:rsid w:val="00A360F2"/>
    <w:rsid w:val="00A40EC5"/>
    <w:rsid w:val="00A50B7A"/>
    <w:rsid w:val="00A51BCC"/>
    <w:rsid w:val="00A5213A"/>
    <w:rsid w:val="00A53484"/>
    <w:rsid w:val="00A543C4"/>
    <w:rsid w:val="00A5538D"/>
    <w:rsid w:val="00A56972"/>
    <w:rsid w:val="00A56DA8"/>
    <w:rsid w:val="00A67A83"/>
    <w:rsid w:val="00A70882"/>
    <w:rsid w:val="00A70E07"/>
    <w:rsid w:val="00A73891"/>
    <w:rsid w:val="00A7523E"/>
    <w:rsid w:val="00A75862"/>
    <w:rsid w:val="00A76146"/>
    <w:rsid w:val="00A82548"/>
    <w:rsid w:val="00A82D3D"/>
    <w:rsid w:val="00A832FA"/>
    <w:rsid w:val="00A85210"/>
    <w:rsid w:val="00A915F4"/>
    <w:rsid w:val="00A92627"/>
    <w:rsid w:val="00A94785"/>
    <w:rsid w:val="00A96844"/>
    <w:rsid w:val="00A96E73"/>
    <w:rsid w:val="00AA3CD7"/>
    <w:rsid w:val="00AA6A7B"/>
    <w:rsid w:val="00AB3094"/>
    <w:rsid w:val="00AC1C1D"/>
    <w:rsid w:val="00AC3134"/>
    <w:rsid w:val="00AC7C60"/>
    <w:rsid w:val="00AD080F"/>
    <w:rsid w:val="00AD100E"/>
    <w:rsid w:val="00AD250D"/>
    <w:rsid w:val="00AD2640"/>
    <w:rsid w:val="00AD787F"/>
    <w:rsid w:val="00AE1B6A"/>
    <w:rsid w:val="00AE2AE8"/>
    <w:rsid w:val="00AF0CB4"/>
    <w:rsid w:val="00AF2959"/>
    <w:rsid w:val="00AF321D"/>
    <w:rsid w:val="00AF7AFD"/>
    <w:rsid w:val="00AF7F17"/>
    <w:rsid w:val="00B00F3C"/>
    <w:rsid w:val="00B01D87"/>
    <w:rsid w:val="00B05649"/>
    <w:rsid w:val="00B1038E"/>
    <w:rsid w:val="00B10522"/>
    <w:rsid w:val="00B11846"/>
    <w:rsid w:val="00B13F63"/>
    <w:rsid w:val="00B163A7"/>
    <w:rsid w:val="00B16E48"/>
    <w:rsid w:val="00B17037"/>
    <w:rsid w:val="00B20DC1"/>
    <w:rsid w:val="00B2199F"/>
    <w:rsid w:val="00B25475"/>
    <w:rsid w:val="00B26C27"/>
    <w:rsid w:val="00B32246"/>
    <w:rsid w:val="00B33216"/>
    <w:rsid w:val="00B336B6"/>
    <w:rsid w:val="00B35051"/>
    <w:rsid w:val="00B43D31"/>
    <w:rsid w:val="00B51F15"/>
    <w:rsid w:val="00B572F9"/>
    <w:rsid w:val="00B62B16"/>
    <w:rsid w:val="00B70E84"/>
    <w:rsid w:val="00B710B8"/>
    <w:rsid w:val="00B72E5B"/>
    <w:rsid w:val="00B736C8"/>
    <w:rsid w:val="00B74758"/>
    <w:rsid w:val="00B76DB9"/>
    <w:rsid w:val="00B83F71"/>
    <w:rsid w:val="00B86A16"/>
    <w:rsid w:val="00B87437"/>
    <w:rsid w:val="00B87600"/>
    <w:rsid w:val="00B90432"/>
    <w:rsid w:val="00B97740"/>
    <w:rsid w:val="00B97F13"/>
    <w:rsid w:val="00BA2949"/>
    <w:rsid w:val="00BA2A4B"/>
    <w:rsid w:val="00BA730A"/>
    <w:rsid w:val="00BB02FE"/>
    <w:rsid w:val="00BB2C5A"/>
    <w:rsid w:val="00BB33BA"/>
    <w:rsid w:val="00BB52C5"/>
    <w:rsid w:val="00BB5C5D"/>
    <w:rsid w:val="00BC1847"/>
    <w:rsid w:val="00BC264F"/>
    <w:rsid w:val="00BC5CFC"/>
    <w:rsid w:val="00BC7751"/>
    <w:rsid w:val="00BD229F"/>
    <w:rsid w:val="00BD27FE"/>
    <w:rsid w:val="00BD2D9D"/>
    <w:rsid w:val="00BD4B6C"/>
    <w:rsid w:val="00BD54BF"/>
    <w:rsid w:val="00BD55E4"/>
    <w:rsid w:val="00BD79E5"/>
    <w:rsid w:val="00BE027C"/>
    <w:rsid w:val="00BE33A1"/>
    <w:rsid w:val="00BE3E65"/>
    <w:rsid w:val="00BE4388"/>
    <w:rsid w:val="00BE43F5"/>
    <w:rsid w:val="00BE4508"/>
    <w:rsid w:val="00BE73E6"/>
    <w:rsid w:val="00BF0374"/>
    <w:rsid w:val="00BF20B4"/>
    <w:rsid w:val="00BF61E1"/>
    <w:rsid w:val="00BF656D"/>
    <w:rsid w:val="00C01097"/>
    <w:rsid w:val="00C020D6"/>
    <w:rsid w:val="00C02513"/>
    <w:rsid w:val="00C0487E"/>
    <w:rsid w:val="00C04E46"/>
    <w:rsid w:val="00C07B0C"/>
    <w:rsid w:val="00C07CDC"/>
    <w:rsid w:val="00C115C2"/>
    <w:rsid w:val="00C15595"/>
    <w:rsid w:val="00C20FC8"/>
    <w:rsid w:val="00C22EF8"/>
    <w:rsid w:val="00C3174E"/>
    <w:rsid w:val="00C3181E"/>
    <w:rsid w:val="00C3522F"/>
    <w:rsid w:val="00C35A95"/>
    <w:rsid w:val="00C361D4"/>
    <w:rsid w:val="00C40346"/>
    <w:rsid w:val="00C41563"/>
    <w:rsid w:val="00C46BDF"/>
    <w:rsid w:val="00C476EB"/>
    <w:rsid w:val="00C50BC8"/>
    <w:rsid w:val="00C555F8"/>
    <w:rsid w:val="00C57E3B"/>
    <w:rsid w:val="00C634DC"/>
    <w:rsid w:val="00C64FA6"/>
    <w:rsid w:val="00C65A16"/>
    <w:rsid w:val="00C70BA0"/>
    <w:rsid w:val="00C70C5F"/>
    <w:rsid w:val="00C8426B"/>
    <w:rsid w:val="00C92323"/>
    <w:rsid w:val="00CA39F2"/>
    <w:rsid w:val="00CA50DF"/>
    <w:rsid w:val="00CB2AD8"/>
    <w:rsid w:val="00CB32B7"/>
    <w:rsid w:val="00CB3E04"/>
    <w:rsid w:val="00CB4C44"/>
    <w:rsid w:val="00CC2843"/>
    <w:rsid w:val="00CC2C58"/>
    <w:rsid w:val="00CC3411"/>
    <w:rsid w:val="00CC4B15"/>
    <w:rsid w:val="00CC5612"/>
    <w:rsid w:val="00CC5FA5"/>
    <w:rsid w:val="00CC7E26"/>
    <w:rsid w:val="00CD0616"/>
    <w:rsid w:val="00CD7744"/>
    <w:rsid w:val="00CD7991"/>
    <w:rsid w:val="00CE35E0"/>
    <w:rsid w:val="00CF0AF3"/>
    <w:rsid w:val="00CF0BE4"/>
    <w:rsid w:val="00CF1B6D"/>
    <w:rsid w:val="00CF1C3C"/>
    <w:rsid w:val="00CF3392"/>
    <w:rsid w:val="00CF3435"/>
    <w:rsid w:val="00CF4C4B"/>
    <w:rsid w:val="00CF4EDC"/>
    <w:rsid w:val="00CF7E87"/>
    <w:rsid w:val="00D034ED"/>
    <w:rsid w:val="00D076E9"/>
    <w:rsid w:val="00D1685D"/>
    <w:rsid w:val="00D22873"/>
    <w:rsid w:val="00D22DA1"/>
    <w:rsid w:val="00D2532B"/>
    <w:rsid w:val="00D25DAC"/>
    <w:rsid w:val="00D328A3"/>
    <w:rsid w:val="00D333CB"/>
    <w:rsid w:val="00D33DB3"/>
    <w:rsid w:val="00D44F4E"/>
    <w:rsid w:val="00D47217"/>
    <w:rsid w:val="00D50961"/>
    <w:rsid w:val="00D515B7"/>
    <w:rsid w:val="00D52421"/>
    <w:rsid w:val="00D52F9E"/>
    <w:rsid w:val="00D562DC"/>
    <w:rsid w:val="00D57F81"/>
    <w:rsid w:val="00D64A9B"/>
    <w:rsid w:val="00D706CF"/>
    <w:rsid w:val="00D71090"/>
    <w:rsid w:val="00D7522D"/>
    <w:rsid w:val="00D75A26"/>
    <w:rsid w:val="00D76F9C"/>
    <w:rsid w:val="00D81825"/>
    <w:rsid w:val="00D8620F"/>
    <w:rsid w:val="00D86E01"/>
    <w:rsid w:val="00D878C0"/>
    <w:rsid w:val="00D91527"/>
    <w:rsid w:val="00D922FC"/>
    <w:rsid w:val="00D93E35"/>
    <w:rsid w:val="00D94A99"/>
    <w:rsid w:val="00D96D59"/>
    <w:rsid w:val="00D97F1B"/>
    <w:rsid w:val="00DA3A1E"/>
    <w:rsid w:val="00DB1C8E"/>
    <w:rsid w:val="00DB60F4"/>
    <w:rsid w:val="00DC143F"/>
    <w:rsid w:val="00DC2648"/>
    <w:rsid w:val="00DC333F"/>
    <w:rsid w:val="00DD1344"/>
    <w:rsid w:val="00DD1839"/>
    <w:rsid w:val="00DD2348"/>
    <w:rsid w:val="00DD57A4"/>
    <w:rsid w:val="00DE17D1"/>
    <w:rsid w:val="00DF1966"/>
    <w:rsid w:val="00DF1AD3"/>
    <w:rsid w:val="00DF5923"/>
    <w:rsid w:val="00E01EF3"/>
    <w:rsid w:val="00E0254E"/>
    <w:rsid w:val="00E03BBE"/>
    <w:rsid w:val="00E0620F"/>
    <w:rsid w:val="00E1016F"/>
    <w:rsid w:val="00E1690A"/>
    <w:rsid w:val="00E21E29"/>
    <w:rsid w:val="00E2237E"/>
    <w:rsid w:val="00E24F8F"/>
    <w:rsid w:val="00E3128B"/>
    <w:rsid w:val="00E316A4"/>
    <w:rsid w:val="00E33622"/>
    <w:rsid w:val="00E35A6D"/>
    <w:rsid w:val="00E361E1"/>
    <w:rsid w:val="00E364F6"/>
    <w:rsid w:val="00E369DF"/>
    <w:rsid w:val="00E40733"/>
    <w:rsid w:val="00E413A4"/>
    <w:rsid w:val="00E42368"/>
    <w:rsid w:val="00E44EF4"/>
    <w:rsid w:val="00E461F4"/>
    <w:rsid w:val="00E50695"/>
    <w:rsid w:val="00E50ACF"/>
    <w:rsid w:val="00E540DD"/>
    <w:rsid w:val="00E67E53"/>
    <w:rsid w:val="00E70959"/>
    <w:rsid w:val="00E717AC"/>
    <w:rsid w:val="00E71D49"/>
    <w:rsid w:val="00E742C5"/>
    <w:rsid w:val="00E77047"/>
    <w:rsid w:val="00E804C8"/>
    <w:rsid w:val="00E81C4F"/>
    <w:rsid w:val="00E82085"/>
    <w:rsid w:val="00E82533"/>
    <w:rsid w:val="00E84904"/>
    <w:rsid w:val="00E87054"/>
    <w:rsid w:val="00E906B1"/>
    <w:rsid w:val="00E909AF"/>
    <w:rsid w:val="00E93CFA"/>
    <w:rsid w:val="00E95DA8"/>
    <w:rsid w:val="00E97392"/>
    <w:rsid w:val="00EA2183"/>
    <w:rsid w:val="00EA257F"/>
    <w:rsid w:val="00EA2AA4"/>
    <w:rsid w:val="00EA345E"/>
    <w:rsid w:val="00EA5480"/>
    <w:rsid w:val="00EB16E4"/>
    <w:rsid w:val="00EB2D30"/>
    <w:rsid w:val="00EB2E1F"/>
    <w:rsid w:val="00EB6B4F"/>
    <w:rsid w:val="00EC41FB"/>
    <w:rsid w:val="00ED3BC9"/>
    <w:rsid w:val="00EE0CCF"/>
    <w:rsid w:val="00EE1438"/>
    <w:rsid w:val="00EE1623"/>
    <w:rsid w:val="00EE36D9"/>
    <w:rsid w:val="00EE4143"/>
    <w:rsid w:val="00EE6B76"/>
    <w:rsid w:val="00EF4AA3"/>
    <w:rsid w:val="00F01098"/>
    <w:rsid w:val="00F013DE"/>
    <w:rsid w:val="00F01A18"/>
    <w:rsid w:val="00F0360B"/>
    <w:rsid w:val="00F076DC"/>
    <w:rsid w:val="00F07DF6"/>
    <w:rsid w:val="00F109D2"/>
    <w:rsid w:val="00F11709"/>
    <w:rsid w:val="00F11E4F"/>
    <w:rsid w:val="00F13181"/>
    <w:rsid w:val="00F223D8"/>
    <w:rsid w:val="00F24C4A"/>
    <w:rsid w:val="00F32FBC"/>
    <w:rsid w:val="00F3374F"/>
    <w:rsid w:val="00F34367"/>
    <w:rsid w:val="00F346C6"/>
    <w:rsid w:val="00F3716F"/>
    <w:rsid w:val="00F3785D"/>
    <w:rsid w:val="00F37C2B"/>
    <w:rsid w:val="00F4364C"/>
    <w:rsid w:val="00F51AF1"/>
    <w:rsid w:val="00F53C33"/>
    <w:rsid w:val="00F60878"/>
    <w:rsid w:val="00F60C16"/>
    <w:rsid w:val="00F63754"/>
    <w:rsid w:val="00F66197"/>
    <w:rsid w:val="00F6636F"/>
    <w:rsid w:val="00F67A7D"/>
    <w:rsid w:val="00F73A39"/>
    <w:rsid w:val="00F80B12"/>
    <w:rsid w:val="00F839FE"/>
    <w:rsid w:val="00F83ECC"/>
    <w:rsid w:val="00F83EF1"/>
    <w:rsid w:val="00F914E8"/>
    <w:rsid w:val="00F924B6"/>
    <w:rsid w:val="00F9287F"/>
    <w:rsid w:val="00F96779"/>
    <w:rsid w:val="00F97769"/>
    <w:rsid w:val="00F97BDD"/>
    <w:rsid w:val="00FA733D"/>
    <w:rsid w:val="00FA7412"/>
    <w:rsid w:val="00FB1C63"/>
    <w:rsid w:val="00FB5CD5"/>
    <w:rsid w:val="00FC121C"/>
    <w:rsid w:val="00FC239C"/>
    <w:rsid w:val="00FC2748"/>
    <w:rsid w:val="00FC4354"/>
    <w:rsid w:val="00FC44E6"/>
    <w:rsid w:val="00FC5941"/>
    <w:rsid w:val="00FD0098"/>
    <w:rsid w:val="00FD0C42"/>
    <w:rsid w:val="00FD24EA"/>
    <w:rsid w:val="00FE0E29"/>
    <w:rsid w:val="00FE69C3"/>
    <w:rsid w:val="00FE797A"/>
    <w:rsid w:val="00FE7FE2"/>
    <w:rsid w:val="00FF027B"/>
    <w:rsid w:val="00FF3571"/>
    <w:rsid w:val="00FF38DE"/>
    <w:rsid w:val="00FF550E"/>
    <w:rsid w:val="00FF561A"/>
    <w:rsid w:val="00FF57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3091AAB"/>
  <w15:docId w15:val="{2DC760DF-7945-4D04-9B09-A290ADAFCD8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A5241"/>
  </w:style>
  <w:style w:type="paragraph" w:styleId="Heading1">
    <w:name w:val="heading 1"/>
    <w:basedOn w:val="Normal"/>
    <w:link w:val="Heading1Char"/>
    <w:uiPriority w:val="9"/>
    <w:qFormat/>
    <w:rsid w:val="0058686A"/>
    <w:pPr>
      <w:spacing w:before="240" w:after="120" w:line="240" w:lineRule="auto"/>
      <w:outlineLvl w:val="0"/>
    </w:pPr>
    <w:rPr>
      <w:rFonts w:ascii="Times New Roman" w:eastAsia="Times New Roman" w:hAnsi="Times New Roman" w:cs="Times New Roman"/>
      <w:b/>
      <w:bCs/>
      <w:color w:val="000000"/>
      <w:kern w:val="36"/>
      <w:sz w:val="33"/>
      <w:szCs w:val="33"/>
      <w:lang w:eastAsia="en-GB"/>
    </w:rPr>
  </w:style>
  <w:style w:type="paragraph" w:styleId="Heading3">
    <w:name w:val="heading 3"/>
    <w:basedOn w:val="Normal"/>
    <w:link w:val="Heading3Char"/>
    <w:uiPriority w:val="9"/>
    <w:qFormat/>
    <w:rsid w:val="0058686A"/>
    <w:pPr>
      <w:spacing w:before="308" w:after="154" w:line="240" w:lineRule="auto"/>
      <w:outlineLvl w:val="2"/>
    </w:pPr>
    <w:rPr>
      <w:rFonts w:ascii="Times New Roman" w:eastAsia="Times New Roman" w:hAnsi="Times New Roman" w:cs="Times New Roman"/>
      <w:b/>
      <w:bCs/>
      <w:color w:val="724128"/>
      <w:sz w:val="26"/>
      <w:szCs w:val="26"/>
      <w:lang w:eastAsia="en-GB"/>
    </w:rPr>
  </w:style>
  <w:style w:type="paragraph" w:styleId="Heading4">
    <w:name w:val="heading 4"/>
    <w:basedOn w:val="Normal"/>
    <w:link w:val="Heading4Char"/>
    <w:uiPriority w:val="9"/>
    <w:qFormat/>
    <w:rsid w:val="0058686A"/>
    <w:pPr>
      <w:spacing w:before="332" w:after="166" w:line="240" w:lineRule="auto"/>
      <w:outlineLvl w:val="3"/>
    </w:pPr>
    <w:rPr>
      <w:rFonts w:ascii="Times New Roman" w:eastAsia="Times New Roman" w:hAnsi="Times New Roman" w:cs="Times New Roman"/>
      <w:b/>
      <w:bCs/>
      <w:color w:val="59331F"/>
      <w:sz w:val="24"/>
      <w:szCs w:val="24"/>
      <w:lang w:eastAsia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7F1655"/>
    <w:rPr>
      <w:strike w:val="0"/>
      <w:dstrike w:val="0"/>
      <w:color w:val="007398"/>
      <w:u w:val="none"/>
      <w:effect w:val="none"/>
      <w:shd w:val="clear" w:color="auto" w:fill="auto"/>
    </w:rPr>
  </w:style>
  <w:style w:type="character" w:customStyle="1" w:styleId="highlight">
    <w:name w:val="highlight"/>
    <w:basedOn w:val="DefaultParagraphFont"/>
    <w:rsid w:val="0023237A"/>
  </w:style>
  <w:style w:type="character" w:customStyle="1" w:styleId="Heading1Char">
    <w:name w:val="Heading 1 Char"/>
    <w:basedOn w:val="DefaultParagraphFont"/>
    <w:link w:val="Heading1"/>
    <w:uiPriority w:val="9"/>
    <w:rsid w:val="0058686A"/>
    <w:rPr>
      <w:rFonts w:ascii="Times New Roman" w:eastAsia="Times New Roman" w:hAnsi="Times New Roman" w:cs="Times New Roman"/>
      <w:b/>
      <w:bCs/>
      <w:color w:val="000000"/>
      <w:kern w:val="36"/>
      <w:sz w:val="33"/>
      <w:szCs w:val="33"/>
      <w:lang w:eastAsia="en-GB"/>
    </w:rPr>
  </w:style>
  <w:style w:type="character" w:customStyle="1" w:styleId="Heading3Char">
    <w:name w:val="Heading 3 Char"/>
    <w:basedOn w:val="DefaultParagraphFont"/>
    <w:link w:val="Heading3"/>
    <w:uiPriority w:val="9"/>
    <w:rsid w:val="0058686A"/>
    <w:rPr>
      <w:rFonts w:ascii="Times New Roman" w:eastAsia="Times New Roman" w:hAnsi="Times New Roman" w:cs="Times New Roman"/>
      <w:b/>
      <w:bCs/>
      <w:color w:val="724128"/>
      <w:sz w:val="26"/>
      <w:szCs w:val="26"/>
      <w:lang w:eastAsia="en-GB"/>
    </w:rPr>
  </w:style>
  <w:style w:type="character" w:customStyle="1" w:styleId="Heading4Char">
    <w:name w:val="Heading 4 Char"/>
    <w:basedOn w:val="DefaultParagraphFont"/>
    <w:link w:val="Heading4"/>
    <w:uiPriority w:val="9"/>
    <w:rsid w:val="0058686A"/>
    <w:rPr>
      <w:rFonts w:ascii="Times New Roman" w:eastAsia="Times New Roman" w:hAnsi="Times New Roman" w:cs="Times New Roman"/>
      <w:b/>
      <w:bCs/>
      <w:color w:val="59331F"/>
      <w:sz w:val="24"/>
      <w:szCs w:val="24"/>
      <w:lang w:eastAsia="en-GB"/>
    </w:rPr>
  </w:style>
  <w:style w:type="paragraph" w:styleId="NormalWeb">
    <w:name w:val="Normal (Web)"/>
    <w:basedOn w:val="Normal"/>
    <w:uiPriority w:val="99"/>
    <w:semiHidden/>
    <w:unhideWhenUsed/>
    <w:rsid w:val="0058686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ui-ncbitoggler-master-text">
    <w:name w:val="ui-ncbitoggler-master-text"/>
    <w:basedOn w:val="DefaultParagraphFont"/>
    <w:rsid w:val="0058686A"/>
  </w:style>
  <w:style w:type="paragraph" w:customStyle="1" w:styleId="title1">
    <w:name w:val="title1"/>
    <w:basedOn w:val="Normal"/>
    <w:rsid w:val="00264CF0"/>
    <w:pPr>
      <w:spacing w:after="0" w:line="240" w:lineRule="auto"/>
    </w:pPr>
    <w:rPr>
      <w:rFonts w:ascii="Times New Roman" w:eastAsia="Times New Roman" w:hAnsi="Times New Roman" w:cs="Times New Roman"/>
      <w:sz w:val="27"/>
      <w:szCs w:val="27"/>
      <w:lang w:eastAsia="en-GB"/>
    </w:rPr>
  </w:style>
  <w:style w:type="paragraph" w:customStyle="1" w:styleId="desc2">
    <w:name w:val="desc2"/>
    <w:basedOn w:val="Normal"/>
    <w:rsid w:val="00264CF0"/>
    <w:pPr>
      <w:spacing w:after="0" w:line="240" w:lineRule="auto"/>
    </w:pPr>
    <w:rPr>
      <w:rFonts w:ascii="Times New Roman" w:eastAsia="Times New Roman" w:hAnsi="Times New Roman" w:cs="Times New Roman"/>
      <w:sz w:val="26"/>
      <w:szCs w:val="26"/>
      <w:lang w:eastAsia="en-GB"/>
    </w:rPr>
  </w:style>
  <w:style w:type="paragraph" w:customStyle="1" w:styleId="details1">
    <w:name w:val="details1"/>
    <w:basedOn w:val="Normal"/>
    <w:rsid w:val="00264CF0"/>
    <w:pPr>
      <w:spacing w:after="0" w:line="240" w:lineRule="auto"/>
    </w:pPr>
    <w:rPr>
      <w:rFonts w:ascii="Times New Roman" w:eastAsia="Times New Roman" w:hAnsi="Times New Roman" w:cs="Times New Roman"/>
      <w:lang w:eastAsia="en-GB"/>
    </w:rPr>
  </w:style>
  <w:style w:type="character" w:customStyle="1" w:styleId="jrnl">
    <w:name w:val="jrnl"/>
    <w:basedOn w:val="DefaultParagraphFont"/>
    <w:rsid w:val="00264CF0"/>
  </w:style>
  <w:style w:type="character" w:customStyle="1" w:styleId="current-selection">
    <w:name w:val="current-selection"/>
    <w:basedOn w:val="DefaultParagraphFont"/>
    <w:rsid w:val="002863C8"/>
  </w:style>
  <w:style w:type="character" w:customStyle="1" w:styleId="ls18">
    <w:name w:val="ls18"/>
    <w:basedOn w:val="DefaultParagraphFont"/>
    <w:rsid w:val="002863C8"/>
  </w:style>
  <w:style w:type="character" w:customStyle="1" w:styleId="ls9a">
    <w:name w:val="ls9a"/>
    <w:basedOn w:val="DefaultParagraphFont"/>
    <w:rsid w:val="002863C8"/>
  </w:style>
  <w:style w:type="character" w:customStyle="1" w:styleId="ls1">
    <w:name w:val="ls1"/>
    <w:basedOn w:val="DefaultParagraphFont"/>
    <w:rsid w:val="002863C8"/>
  </w:style>
  <w:style w:type="paragraph" w:customStyle="1" w:styleId="EndNoteBibliography">
    <w:name w:val="EndNote Bibliography"/>
    <w:basedOn w:val="Normal"/>
    <w:link w:val="EndNoteBibliographyChar"/>
    <w:rsid w:val="001F4882"/>
    <w:pPr>
      <w:spacing w:after="0" w:line="240" w:lineRule="auto"/>
    </w:pPr>
    <w:rPr>
      <w:rFonts w:ascii="Calibri" w:eastAsia="Times New Roman" w:hAnsi="Calibri" w:cs="Calibri"/>
      <w:noProof/>
      <w:szCs w:val="24"/>
      <w:lang w:eastAsia="en-GB"/>
    </w:rPr>
  </w:style>
  <w:style w:type="character" w:customStyle="1" w:styleId="EndNoteBibliographyChar">
    <w:name w:val="EndNote Bibliography Char"/>
    <w:basedOn w:val="DefaultParagraphFont"/>
    <w:link w:val="EndNoteBibliography"/>
    <w:rsid w:val="001F4882"/>
    <w:rPr>
      <w:rFonts w:ascii="Calibri" w:eastAsia="Times New Roman" w:hAnsi="Calibri" w:cs="Calibri"/>
      <w:noProof/>
      <w:szCs w:val="24"/>
      <w:lang w:eastAsia="en-GB"/>
    </w:rPr>
  </w:style>
  <w:style w:type="character" w:customStyle="1" w:styleId="nowrap1">
    <w:name w:val="nowrap1"/>
    <w:basedOn w:val="DefaultParagraphFont"/>
    <w:rsid w:val="00B20DC1"/>
  </w:style>
  <w:style w:type="character" w:styleId="Emphasis">
    <w:name w:val="Emphasis"/>
    <w:basedOn w:val="DefaultParagraphFont"/>
    <w:uiPriority w:val="20"/>
    <w:qFormat/>
    <w:rsid w:val="00D878C0"/>
    <w:rPr>
      <w:i/>
      <w:iCs/>
    </w:rPr>
  </w:style>
  <w:style w:type="character" w:styleId="HTMLCite">
    <w:name w:val="HTML Cite"/>
    <w:basedOn w:val="DefaultParagraphFont"/>
    <w:uiPriority w:val="99"/>
    <w:semiHidden/>
    <w:unhideWhenUsed/>
    <w:rsid w:val="0097289F"/>
    <w:rPr>
      <w:i/>
      <w:iCs/>
    </w:rPr>
  </w:style>
  <w:style w:type="character" w:customStyle="1" w:styleId="author">
    <w:name w:val="author"/>
    <w:basedOn w:val="DefaultParagraphFont"/>
    <w:rsid w:val="0097289F"/>
  </w:style>
  <w:style w:type="character" w:customStyle="1" w:styleId="articletitle">
    <w:name w:val="articletitle"/>
    <w:basedOn w:val="DefaultParagraphFont"/>
    <w:rsid w:val="0097289F"/>
  </w:style>
  <w:style w:type="character" w:customStyle="1" w:styleId="journaltitle4">
    <w:name w:val="journaltitle4"/>
    <w:basedOn w:val="DefaultParagraphFont"/>
    <w:rsid w:val="0097289F"/>
    <w:rPr>
      <w:i/>
      <w:iCs/>
    </w:rPr>
  </w:style>
  <w:style w:type="character" w:customStyle="1" w:styleId="pubyear">
    <w:name w:val="pubyear"/>
    <w:basedOn w:val="DefaultParagraphFont"/>
    <w:rsid w:val="0097289F"/>
  </w:style>
  <w:style w:type="character" w:customStyle="1" w:styleId="vol3">
    <w:name w:val="vol3"/>
    <w:basedOn w:val="DefaultParagraphFont"/>
    <w:rsid w:val="0097289F"/>
    <w:rPr>
      <w:b/>
      <w:bCs/>
    </w:rPr>
  </w:style>
  <w:style w:type="character" w:customStyle="1" w:styleId="pagefirst">
    <w:name w:val="pagefirst"/>
    <w:basedOn w:val="DefaultParagraphFont"/>
    <w:rsid w:val="0097289F"/>
  </w:style>
  <w:style w:type="character" w:customStyle="1" w:styleId="pagelast">
    <w:name w:val="pagelast"/>
    <w:basedOn w:val="DefaultParagraphFont"/>
    <w:rsid w:val="0097289F"/>
  </w:style>
  <w:style w:type="paragraph" w:styleId="ListParagraph">
    <w:name w:val="List Paragraph"/>
    <w:basedOn w:val="Normal"/>
    <w:uiPriority w:val="34"/>
    <w:qFormat/>
    <w:rsid w:val="00F11709"/>
    <w:pPr>
      <w:ind w:left="720"/>
      <w:contextualSpacing/>
    </w:pPr>
  </w:style>
  <w:style w:type="character" w:customStyle="1" w:styleId="groupname">
    <w:name w:val="groupname"/>
    <w:basedOn w:val="DefaultParagraphFont"/>
    <w:rsid w:val="00F924B6"/>
  </w:style>
  <w:style w:type="paragraph" w:customStyle="1" w:styleId="EndNoteBibliographyTitle">
    <w:name w:val="EndNote Bibliography Title"/>
    <w:basedOn w:val="Normal"/>
    <w:link w:val="EndNoteBibliographyTitleChar"/>
    <w:rsid w:val="00427789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27789"/>
    <w:rPr>
      <w:rFonts w:ascii="Calibri" w:hAnsi="Calibri" w:cs="Calibri"/>
      <w:noProof/>
      <w:lang w:val="en-US"/>
    </w:rPr>
  </w:style>
  <w:style w:type="table" w:customStyle="1" w:styleId="PlainTable31">
    <w:name w:val="Plain Table 31"/>
    <w:basedOn w:val="TableNormal"/>
    <w:uiPriority w:val="43"/>
    <w:rsid w:val="004F2E35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5F5D9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F5D9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F5D9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F5D9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F5D9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F5D9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F5D9B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63101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108711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6763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472883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4386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423338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2140497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08842467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92203572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52243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0531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2656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19269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0715421">
                      <w:marLeft w:val="0"/>
                      <w:marRight w:val="0"/>
                      <w:marTop w:val="0"/>
                      <w:marBottom w:val="0"/>
                      <w:divBdr>
                        <w:top w:val="single" w:sz="48" w:space="0" w:color="auto"/>
                        <w:left w:val="single" w:sz="48" w:space="0" w:color="auto"/>
                        <w:bottom w:val="single" w:sz="48" w:space="0" w:color="auto"/>
                        <w:right w:val="single" w:sz="48" w:space="0" w:color="auto"/>
                      </w:divBdr>
                      <w:divsChild>
                        <w:div w:id="18299812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666643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77422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237733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63630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368630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908925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571503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495915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78862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53781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4097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653269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57595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972024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281537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814150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487797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2917289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1821102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3425873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1571171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58068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0933254">
          <w:marLeft w:val="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4531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9767330">
                  <w:marLeft w:val="105"/>
                  <w:marRight w:val="105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8468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856166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84022839">
                              <w:marLeft w:val="105"/>
                              <w:marRight w:val="105"/>
                              <w:marTop w:val="150"/>
                              <w:marBottom w:val="15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35220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4314526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5943234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70988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663624429">
                                                  <w:marLeft w:val="105"/>
                                                  <w:marRight w:val="105"/>
                                                  <w:marTop w:val="150"/>
                                                  <w:marBottom w:val="15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69658505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86439384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7383247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654945057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505292882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359628632">
                                                                          <w:marLeft w:val="105"/>
                                                                          <w:marRight w:val="105"/>
                                                                          <w:marTop w:val="150"/>
                                                                          <w:marBottom w:val="15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593927981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967084629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  <w:div w:id="1072384429">
                                                                          <w:marLeft w:val="105"/>
                                                                          <w:marRight w:val="105"/>
                                                                          <w:marTop w:val="150"/>
                                                                          <w:marBottom w:val="15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400667226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208761953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315648953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05469302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28458200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43408526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3927131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  <w:div w:id="10415619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727030280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695930627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836262043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  <w:div w:id="1311860507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  <w:div w:id="210515336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93929392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916786240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  <w:div w:id="1615746991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  <w:div w:id="1960915115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68146826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58137440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  <w:div w:id="1491676041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  <w:div w:id="314383500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14716043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951322264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  <w:div w:id="570895071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  <w:div w:id="77798860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522546422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  <w:div w:id="668824672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  <w:div w:id="162477268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824629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212231263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  <w:div w:id="1464494207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  <w:div w:id="1970240692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101489757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114131870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  <w:div w:id="622613436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  <w:div w:id="1914315155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99823107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615209807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  <w:div w:id="1651136198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  <w:div w:id="98069026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953558837">
                                                                                                          <w:marLeft w:val="-135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77354699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269703924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98128314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single" w:sz="6" w:space="0" w:color="999999"/>
                                                                                                                        <w:left w:val="single" w:sz="6" w:space="0" w:color="999999"/>
                                                                                                                        <w:bottom w:val="single" w:sz="6" w:space="0" w:color="999999"/>
                                                                                                                        <w:right w:val="single" w:sz="6" w:space="0" w:color="999999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1815827288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</w:div>
                                                                                                                        <w:div w:id="524296498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</w:div>
                                                                                                                        <w:div w:id="220947160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</w:div>
                                                                                                                        <w:div w:id="379323127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</w:div>
                                                                                                                        <w:div w:id="884410746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  <w:div w:id="82289189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C9BEB6E-AF10-4D80-B85E-9F4FACB13EF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9</Pages>
  <Words>16010</Words>
  <Characters>91259</Characters>
  <Application>Microsoft Office Word</Application>
  <DocSecurity>0</DocSecurity>
  <Lines>760</Lines>
  <Paragraphs>2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Liverpool</Company>
  <LinksUpToDate>false</LinksUpToDate>
  <CharactersWithSpaces>10705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rendergast, Clodagh</dc:creator>
  <cp:lastModifiedBy>Prendergast, Clodagh</cp:lastModifiedBy>
  <cp:revision>2</cp:revision>
  <dcterms:created xsi:type="dcterms:W3CDTF">2019-10-21T08:37:00Z</dcterms:created>
  <dcterms:modified xsi:type="dcterms:W3CDTF">2019-10-21T08:37:00Z</dcterms:modified>
</cp:coreProperties>
</file>